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D3C8A02" w14:textId="560CCF37" w:rsidR="00BF0284" w:rsidRDefault="00BF0284" w:rsidP="003A775F">
      <w:pPr>
        <w:jc w:val="center"/>
        <w:rPr>
          <w:rFonts w:cs="Times New Roman"/>
          <w:sz w:val="30"/>
          <w:szCs w:val="30"/>
        </w:rPr>
      </w:pPr>
      <w:r w:rsidRPr="00AB5A21">
        <w:rPr>
          <w:rFonts w:cs="Times New Roman"/>
          <w:b/>
          <w:color w:val="0033CC"/>
          <w:sz w:val="30"/>
          <w:szCs w:val="30"/>
        </w:rPr>
        <w:t>Suppl</w:t>
      </w:r>
      <w:r w:rsidRPr="00AB5A21">
        <w:rPr>
          <w:rFonts w:cs="Times New Roman" w:hint="eastAsia"/>
          <w:b/>
          <w:color w:val="0033CC"/>
          <w:sz w:val="30"/>
          <w:szCs w:val="30"/>
        </w:rPr>
        <w:t>e</w:t>
      </w:r>
      <w:r w:rsidRPr="00AB5A21">
        <w:rPr>
          <w:rFonts w:cs="Times New Roman"/>
          <w:b/>
          <w:color w:val="0033CC"/>
          <w:sz w:val="30"/>
          <w:szCs w:val="30"/>
        </w:rPr>
        <w:t>menta</w:t>
      </w:r>
      <w:r w:rsidRPr="00AB5A21">
        <w:rPr>
          <w:rFonts w:cs="Times New Roman" w:hint="eastAsia"/>
          <w:b/>
          <w:color w:val="0033CC"/>
          <w:sz w:val="30"/>
          <w:szCs w:val="30"/>
        </w:rPr>
        <w:t>l</w:t>
      </w:r>
      <w:r w:rsidRPr="00AB5A21">
        <w:rPr>
          <w:rFonts w:cs="Times New Roman"/>
          <w:b/>
          <w:color w:val="0033CC"/>
          <w:sz w:val="30"/>
          <w:szCs w:val="30"/>
        </w:rPr>
        <w:t xml:space="preserve"> Information to th</w:t>
      </w:r>
      <w:r w:rsidRPr="00AB5A21">
        <w:rPr>
          <w:rFonts w:cs="Times New Roman" w:hint="eastAsia"/>
          <w:b/>
          <w:color w:val="0033CC"/>
          <w:sz w:val="30"/>
          <w:szCs w:val="30"/>
        </w:rPr>
        <w:t>e</w:t>
      </w:r>
      <w:r w:rsidRPr="00AB5A21">
        <w:rPr>
          <w:rFonts w:cs="Times New Roman"/>
          <w:b/>
          <w:color w:val="0033CC"/>
          <w:sz w:val="30"/>
          <w:szCs w:val="30"/>
        </w:rPr>
        <w:t xml:space="preserve"> paper</w:t>
      </w:r>
    </w:p>
    <w:p w14:paraId="00CDF91C" w14:textId="77777777" w:rsidR="00BD0933" w:rsidRDefault="00BD0933" w:rsidP="00BD0933">
      <w:pPr>
        <w:spacing w:afterLines="50" w:after="156"/>
        <w:jc w:val="center"/>
        <w:rPr>
          <w:sz w:val="32"/>
          <w:szCs w:val="32"/>
        </w:rPr>
      </w:pPr>
      <w:r w:rsidRPr="004F36E8">
        <w:rPr>
          <w:sz w:val="32"/>
          <w:szCs w:val="32"/>
        </w:rPr>
        <w:t xml:space="preserve">Decomposition of </w:t>
      </w:r>
      <w:r>
        <w:rPr>
          <w:sz w:val="32"/>
          <w:szCs w:val="32"/>
        </w:rPr>
        <w:t>2</w:t>
      </w:r>
      <w:proofErr w:type="gramStart"/>
      <w:r>
        <w:rPr>
          <w:sz w:val="32"/>
          <w:szCs w:val="32"/>
        </w:rPr>
        <w:t>,6</w:t>
      </w:r>
      <w:proofErr w:type="gramEnd"/>
      <w:r>
        <w:rPr>
          <w:sz w:val="32"/>
          <w:szCs w:val="32"/>
        </w:rPr>
        <w:t>-diamino-3,5-</w:t>
      </w:r>
      <w:r w:rsidRPr="001C590C">
        <w:rPr>
          <w:sz w:val="32"/>
          <w:szCs w:val="32"/>
        </w:rPr>
        <w:t>dinitropyrazine-1-oxide</w:t>
      </w:r>
      <w:r w:rsidRPr="004F36E8">
        <w:rPr>
          <w:sz w:val="32"/>
          <w:szCs w:val="32"/>
        </w:rPr>
        <w:t xml:space="preserve">: </w:t>
      </w:r>
    </w:p>
    <w:p w14:paraId="66872100" w14:textId="78DA5AA5" w:rsidR="00BF0284" w:rsidRDefault="00BD0933" w:rsidP="00BD0933">
      <w:pPr>
        <w:spacing w:beforeLines="50" w:before="156" w:afterLines="50" w:after="156" w:line="360" w:lineRule="auto"/>
        <w:jc w:val="center"/>
        <w:rPr>
          <w:bCs/>
          <w:kern w:val="44"/>
          <w:sz w:val="32"/>
          <w:szCs w:val="32"/>
        </w:rPr>
      </w:pPr>
      <w:proofErr w:type="gramStart"/>
      <w:r w:rsidRPr="004F36E8">
        <w:rPr>
          <w:sz w:val="32"/>
          <w:szCs w:val="32"/>
        </w:rPr>
        <w:t>from</w:t>
      </w:r>
      <w:proofErr w:type="gramEnd"/>
      <w:r w:rsidRPr="004F36E8">
        <w:rPr>
          <w:sz w:val="32"/>
          <w:szCs w:val="32"/>
        </w:rPr>
        <w:t xml:space="preserve"> thermodynamics to kinetics</w:t>
      </w:r>
    </w:p>
    <w:p w14:paraId="36A9BFB9" w14:textId="44764B58" w:rsidR="00904130" w:rsidRPr="00904130" w:rsidRDefault="00904130" w:rsidP="00904130">
      <w:pPr>
        <w:spacing w:afterLines="50" w:after="156"/>
        <w:jc w:val="center"/>
        <w:rPr>
          <w:rFonts w:eastAsia="宋体" w:cs="Times New Roman"/>
        </w:rPr>
      </w:pPr>
      <w:proofErr w:type="spellStart"/>
      <w:r w:rsidRPr="00904130">
        <w:rPr>
          <w:rFonts w:eastAsia="宋体" w:cs="Times New Roman"/>
        </w:rPr>
        <w:t>Qifeng</w:t>
      </w:r>
      <w:proofErr w:type="spellEnd"/>
      <w:r w:rsidRPr="00904130">
        <w:rPr>
          <w:rFonts w:eastAsia="宋体" w:cs="Times New Roman"/>
        </w:rPr>
        <w:t xml:space="preserve"> </w:t>
      </w:r>
      <w:proofErr w:type="spellStart"/>
      <w:r w:rsidRPr="00904130">
        <w:rPr>
          <w:rFonts w:eastAsia="宋体" w:cs="Times New Roman"/>
        </w:rPr>
        <w:t>Hou</w:t>
      </w:r>
      <w:r w:rsidRPr="00904130">
        <w:rPr>
          <w:rFonts w:eastAsia="宋体" w:cs="Times New Roman"/>
          <w:vertAlign w:val="superscript"/>
        </w:rPr>
        <w:t>a</w:t>
      </w:r>
      <w:proofErr w:type="spellEnd"/>
      <w:r w:rsidRPr="00904130">
        <w:rPr>
          <w:rFonts w:eastAsia="宋体" w:cs="Times New Roman"/>
        </w:rPr>
        <w:t xml:space="preserve">, </w:t>
      </w:r>
      <w:proofErr w:type="spellStart"/>
      <w:r w:rsidRPr="00904130">
        <w:rPr>
          <w:rFonts w:eastAsia="宋体" w:cs="Times New Roman"/>
        </w:rPr>
        <w:t>Shiyao</w:t>
      </w:r>
      <w:proofErr w:type="spellEnd"/>
      <w:r w:rsidRPr="00904130">
        <w:rPr>
          <w:rFonts w:eastAsia="宋体" w:cs="Times New Roman"/>
        </w:rPr>
        <w:t xml:space="preserve"> </w:t>
      </w:r>
      <w:proofErr w:type="spellStart"/>
      <w:r w:rsidRPr="00904130">
        <w:rPr>
          <w:rFonts w:eastAsia="宋体" w:cs="Times New Roman"/>
        </w:rPr>
        <w:t>Niu</w:t>
      </w:r>
      <w:r w:rsidRPr="00904130">
        <w:rPr>
          <w:rFonts w:eastAsia="宋体" w:cs="Times New Roman"/>
          <w:vertAlign w:val="superscript"/>
        </w:rPr>
        <w:t>b</w:t>
      </w:r>
      <w:proofErr w:type="gramStart"/>
      <w:r w:rsidRPr="00904130">
        <w:rPr>
          <w:rFonts w:eastAsia="宋体" w:cs="Times New Roman"/>
          <w:vertAlign w:val="superscript"/>
        </w:rPr>
        <w:t>,c</w:t>
      </w:r>
      <w:proofErr w:type="spellEnd"/>
      <w:proofErr w:type="gramEnd"/>
      <w:r w:rsidRPr="00904130">
        <w:rPr>
          <w:rFonts w:eastAsia="宋体" w:cs="Times New Roman"/>
        </w:rPr>
        <w:t xml:space="preserve">, Can </w:t>
      </w:r>
      <w:proofErr w:type="spellStart"/>
      <w:r w:rsidRPr="00904130">
        <w:rPr>
          <w:rFonts w:eastAsia="宋体" w:cs="Times New Roman"/>
        </w:rPr>
        <w:t>Huang</w:t>
      </w:r>
      <w:r w:rsidRPr="00904130">
        <w:rPr>
          <w:rFonts w:eastAsia="宋体" w:cs="Times New Roman"/>
          <w:vertAlign w:val="superscript"/>
        </w:rPr>
        <w:t>d</w:t>
      </w:r>
      <w:proofErr w:type="spellEnd"/>
      <w:r w:rsidRPr="00904130">
        <w:rPr>
          <w:rFonts w:eastAsia="宋体" w:cs="Times New Roman"/>
        </w:rPr>
        <w:t xml:space="preserve">, </w:t>
      </w:r>
      <w:proofErr w:type="spellStart"/>
      <w:r w:rsidRPr="00904130">
        <w:rPr>
          <w:rFonts w:eastAsia="宋体" w:cs="Times New Roman"/>
        </w:rPr>
        <w:t>Xiaoqing</w:t>
      </w:r>
      <w:proofErr w:type="spellEnd"/>
      <w:r w:rsidRPr="00904130">
        <w:rPr>
          <w:rFonts w:eastAsia="宋体" w:cs="Times New Roman"/>
        </w:rPr>
        <w:t xml:space="preserve"> </w:t>
      </w:r>
      <w:proofErr w:type="spellStart"/>
      <w:r w:rsidRPr="00904130">
        <w:rPr>
          <w:rFonts w:eastAsia="宋体" w:cs="Times New Roman"/>
        </w:rPr>
        <w:t>Wu</w:t>
      </w:r>
      <w:r w:rsidR="003A775F">
        <w:rPr>
          <w:rFonts w:eastAsia="宋体" w:cs="Times New Roman"/>
          <w:vertAlign w:val="superscript"/>
        </w:rPr>
        <w:t>e</w:t>
      </w:r>
      <w:proofErr w:type="spellEnd"/>
      <w:r w:rsidRPr="00904130">
        <w:rPr>
          <w:rFonts w:eastAsia="宋体" w:cs="Times New Roman"/>
        </w:rPr>
        <w:t xml:space="preserve">, </w:t>
      </w:r>
      <w:proofErr w:type="spellStart"/>
      <w:r w:rsidRPr="00904130">
        <w:rPr>
          <w:rFonts w:eastAsia="宋体" w:cs="Times New Roman"/>
        </w:rPr>
        <w:t>Wengang</w:t>
      </w:r>
      <w:proofErr w:type="spellEnd"/>
      <w:r w:rsidRPr="00904130">
        <w:rPr>
          <w:rFonts w:eastAsia="宋体" w:cs="Times New Roman"/>
        </w:rPr>
        <w:t xml:space="preserve"> </w:t>
      </w:r>
      <w:proofErr w:type="spellStart"/>
      <w:r w:rsidRPr="00904130">
        <w:rPr>
          <w:rFonts w:eastAsia="宋体" w:cs="Times New Roman"/>
        </w:rPr>
        <w:t>Qu</w:t>
      </w:r>
      <w:r w:rsidRPr="00904130">
        <w:rPr>
          <w:rFonts w:eastAsia="宋体" w:cs="Times New Roman"/>
          <w:vertAlign w:val="superscript"/>
        </w:rPr>
        <w:t>b</w:t>
      </w:r>
      <w:proofErr w:type="spellEnd"/>
      <w:r w:rsidRPr="00904130">
        <w:rPr>
          <w:rFonts w:eastAsia="宋体" w:cs="Times New Roman"/>
        </w:rPr>
        <w:t xml:space="preserve">, </w:t>
      </w:r>
      <w:r w:rsidRPr="00904130">
        <w:rPr>
          <w:rFonts w:eastAsia="宋体" w:cs="Times New Roman"/>
          <w:sz w:val="22"/>
          <w:szCs w:val="21"/>
        </w:rPr>
        <w:t>Feng</w:t>
      </w:r>
      <w:r w:rsidRPr="00904130">
        <w:rPr>
          <w:rFonts w:eastAsia="宋体" w:cs="Times New Roman" w:hint="eastAsia"/>
          <w:sz w:val="22"/>
          <w:szCs w:val="21"/>
        </w:rPr>
        <w:t xml:space="preserve"> </w:t>
      </w:r>
      <w:r w:rsidRPr="00904130">
        <w:rPr>
          <w:rFonts w:eastAsia="宋体" w:cs="Times New Roman"/>
          <w:noProof/>
          <w:sz w:val="22"/>
          <w:szCs w:val="21"/>
        </w:rPr>
        <w:t>Zha</w:t>
      </w:r>
      <w:r w:rsidRPr="00904130">
        <w:rPr>
          <w:rFonts w:eastAsia="宋体" w:cs="Times New Roman" w:hint="eastAsia"/>
          <w:noProof/>
          <w:sz w:val="22"/>
          <w:szCs w:val="21"/>
        </w:rPr>
        <w:t>ng</w:t>
      </w:r>
      <w:r w:rsidRPr="00904130">
        <w:rPr>
          <w:rFonts w:eastAsia="宋体" w:cs="Times New Roman"/>
          <w:noProof/>
          <w:sz w:val="22"/>
          <w:szCs w:val="21"/>
          <w:vertAlign w:val="superscript"/>
        </w:rPr>
        <w:t>a</w:t>
      </w:r>
      <w:r w:rsidRPr="00904130">
        <w:rPr>
          <w:rFonts w:eastAsia="宋体" w:cs="Times New Roman"/>
          <w:sz w:val="22"/>
          <w:szCs w:val="21"/>
          <w:vertAlign w:val="superscript"/>
        </w:rPr>
        <w:t>,</w:t>
      </w:r>
      <w:r w:rsidRPr="00904130">
        <w:rPr>
          <w:rFonts w:eastAsia="仿宋_GB2312" w:cs="Times New Roman"/>
          <w:sz w:val="24"/>
          <w:szCs w:val="24"/>
        </w:rPr>
        <w:footnoteReference w:customMarkFollows="1" w:id="1"/>
        <w:t>*</w:t>
      </w:r>
    </w:p>
    <w:p w14:paraId="292CF1B4" w14:textId="5AB8FFDE" w:rsidR="00904130" w:rsidRPr="00BD0933" w:rsidRDefault="00904130" w:rsidP="00904130">
      <w:pPr>
        <w:spacing w:line="360" w:lineRule="auto"/>
        <w:rPr>
          <w:rFonts w:eastAsia="宋体" w:cs="Times New Roman"/>
          <w:i/>
        </w:rPr>
      </w:pPr>
      <w:r w:rsidRPr="00BD0933">
        <w:rPr>
          <w:rFonts w:eastAsia="宋体" w:cs="Times New Roman"/>
          <w:i/>
          <w:vertAlign w:val="superscript"/>
        </w:rPr>
        <w:t>a</w:t>
      </w:r>
      <w:r w:rsidRPr="00BD0933">
        <w:rPr>
          <w:rFonts w:eastAsia="宋体" w:cs="Times New Roman"/>
          <w:i/>
        </w:rPr>
        <w:t xml:space="preserve"> </w:t>
      </w:r>
      <w:r w:rsidR="00470A9E" w:rsidRPr="00470A9E">
        <w:rPr>
          <w:rFonts w:eastAsia="宋体" w:cs="Times New Roman" w:hint="eastAsia"/>
          <w:i/>
        </w:rPr>
        <w:t xml:space="preserve">Hefei National Laboratory for Physical Sciences at the </w:t>
      </w:r>
      <w:proofErr w:type="spellStart"/>
      <w:r w:rsidR="00470A9E" w:rsidRPr="00470A9E">
        <w:rPr>
          <w:rFonts w:eastAsia="宋体" w:cs="Times New Roman" w:hint="eastAsia"/>
          <w:i/>
        </w:rPr>
        <w:t>Microscale</w:t>
      </w:r>
      <w:proofErr w:type="spellEnd"/>
      <w:r w:rsidRPr="00BD0933">
        <w:rPr>
          <w:rFonts w:eastAsia="宋体" w:cs="Times New Roman"/>
          <w:i/>
        </w:rPr>
        <w:t>, University of Science and Technology of China, Hefei, Anhui 230029, China</w:t>
      </w:r>
    </w:p>
    <w:p w14:paraId="3C414388" w14:textId="77777777" w:rsidR="00904130" w:rsidRPr="00BD0933" w:rsidRDefault="00904130" w:rsidP="00904130">
      <w:pPr>
        <w:spacing w:line="360" w:lineRule="auto"/>
        <w:rPr>
          <w:rFonts w:eastAsia="宋体" w:cs="Times New Roman"/>
          <w:i/>
        </w:rPr>
      </w:pPr>
      <w:proofErr w:type="gramStart"/>
      <w:r w:rsidRPr="00BD0933">
        <w:rPr>
          <w:rFonts w:eastAsia="宋体" w:cs="Times New Roman"/>
          <w:i/>
          <w:vertAlign w:val="superscript"/>
        </w:rPr>
        <w:t>b</w:t>
      </w:r>
      <w:proofErr w:type="gramEnd"/>
      <w:r w:rsidRPr="00BD0933">
        <w:rPr>
          <w:rFonts w:eastAsia="宋体" w:cs="Times New Roman"/>
          <w:i/>
        </w:rPr>
        <w:t xml:space="preserve"> Science and Technology on Combustion and Explosion Laboratory, Xi'an Modern Chemistry Research Institute, Xi'an, Shaanxi 710065, China</w:t>
      </w:r>
      <w:bookmarkStart w:id="0" w:name="_GoBack"/>
      <w:bookmarkEnd w:id="0"/>
    </w:p>
    <w:p w14:paraId="2EC89AA3" w14:textId="77777777" w:rsidR="00904130" w:rsidRPr="00BD0933" w:rsidRDefault="00904130" w:rsidP="00904130">
      <w:pPr>
        <w:spacing w:line="360" w:lineRule="auto"/>
        <w:rPr>
          <w:rFonts w:eastAsia="宋体" w:cs="Times New Roman"/>
          <w:i/>
        </w:rPr>
      </w:pPr>
      <w:r w:rsidRPr="00BD0933">
        <w:rPr>
          <w:rFonts w:eastAsia="宋体" w:cs="Times New Roman"/>
          <w:i/>
          <w:vertAlign w:val="superscript"/>
        </w:rPr>
        <w:t>c</w:t>
      </w:r>
      <w:r w:rsidRPr="00BD0933">
        <w:rPr>
          <w:rFonts w:eastAsia="宋体" w:cs="Times New Roman"/>
          <w:i/>
        </w:rPr>
        <w:t xml:space="preserve"> School of Chemistry and Materials Science, University of Science and Technology of China, Hefei, Anhui 230029, China</w:t>
      </w:r>
    </w:p>
    <w:p w14:paraId="60E13E13" w14:textId="6B27F1A3" w:rsidR="00904130" w:rsidRPr="00BD0933" w:rsidRDefault="00904130" w:rsidP="00904130">
      <w:pPr>
        <w:spacing w:line="360" w:lineRule="auto"/>
        <w:rPr>
          <w:rFonts w:eastAsia="宋体" w:cs="Times New Roman"/>
          <w:i/>
        </w:rPr>
      </w:pPr>
      <w:proofErr w:type="gramStart"/>
      <w:r w:rsidRPr="00BD0933">
        <w:rPr>
          <w:rFonts w:eastAsia="宋体" w:cs="Times New Roman"/>
          <w:i/>
          <w:vertAlign w:val="superscript"/>
        </w:rPr>
        <w:t>d</w:t>
      </w:r>
      <w:proofErr w:type="gramEnd"/>
      <w:r w:rsidRPr="00BD0933">
        <w:rPr>
          <w:rFonts w:eastAsia="宋体" w:cs="Times New Roman"/>
          <w:i/>
        </w:rPr>
        <w:t xml:space="preserve"> </w:t>
      </w:r>
      <w:r w:rsidR="00D34DE9" w:rsidRPr="00D34DE9">
        <w:rPr>
          <w:rFonts w:eastAsia="宋体" w:cs="Times New Roman"/>
          <w:i/>
        </w:rPr>
        <w:t>Chair of Technical Thermodynamics, RWTH Aachen University, 52062 Aachen, Germany</w:t>
      </w:r>
      <w:r w:rsidR="00D34DE9" w:rsidRPr="00D34DE9" w:rsidDel="00D34DE9">
        <w:rPr>
          <w:rFonts w:eastAsia="宋体" w:cs="Times New Roman"/>
          <w:i/>
        </w:rPr>
        <w:t xml:space="preserve"> </w:t>
      </w:r>
    </w:p>
    <w:p w14:paraId="51E6C4C0" w14:textId="2421CC94" w:rsidR="00470A9E" w:rsidRPr="00BD0933" w:rsidRDefault="00470A9E" w:rsidP="00470A9E">
      <w:pPr>
        <w:spacing w:line="360" w:lineRule="auto"/>
        <w:rPr>
          <w:rFonts w:eastAsia="宋体" w:cs="Times New Roman"/>
          <w:i/>
        </w:rPr>
      </w:pPr>
      <w:proofErr w:type="gramStart"/>
      <w:r>
        <w:rPr>
          <w:rFonts w:eastAsia="宋体" w:cs="Times New Roman"/>
          <w:i/>
          <w:vertAlign w:val="superscript"/>
        </w:rPr>
        <w:t>e</w:t>
      </w:r>
      <w:proofErr w:type="gramEnd"/>
      <w:r w:rsidRPr="00BD0933">
        <w:rPr>
          <w:rFonts w:eastAsia="宋体" w:cs="Times New Roman"/>
          <w:i/>
        </w:rPr>
        <w:t xml:space="preserve"> National Synchrotron Radiation Laboratory, University of Science and Technology of China, Hefei, Anhui 230029, China</w:t>
      </w:r>
    </w:p>
    <w:p w14:paraId="7288A0A4" w14:textId="77777777" w:rsidR="00BF0284" w:rsidRPr="003A775F" w:rsidRDefault="00BF0284" w:rsidP="00BF0284">
      <w:pPr>
        <w:rPr>
          <w:rFonts w:cs="Times New Roman"/>
          <w:sz w:val="24"/>
          <w:szCs w:val="24"/>
        </w:rPr>
      </w:pPr>
    </w:p>
    <w:p w14:paraId="7E879CD9" w14:textId="77777777" w:rsidR="00BF0284" w:rsidRDefault="00BF0284" w:rsidP="00BF0284">
      <w:pPr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Table of Contents</w:t>
      </w:r>
    </w:p>
    <w:p w14:paraId="67AE916B" w14:textId="3691080A" w:rsidR="00D067D9" w:rsidRPr="00D067D9" w:rsidRDefault="00BF0284" w:rsidP="00B046A0">
      <w:pPr>
        <w:pStyle w:val="aa"/>
        <w:numPr>
          <w:ilvl w:val="0"/>
          <w:numId w:val="1"/>
        </w:numPr>
        <w:spacing w:line="360" w:lineRule="auto"/>
        <w:ind w:firstLineChars="0"/>
        <w:rPr>
          <w:rFonts w:cs="Times New Roman"/>
          <w:sz w:val="22"/>
          <w:szCs w:val="24"/>
        </w:rPr>
      </w:pPr>
      <w:r>
        <w:rPr>
          <w:rFonts w:cs="Times New Roman" w:hint="eastAsia"/>
          <w:sz w:val="24"/>
          <w:szCs w:val="24"/>
        </w:rPr>
        <w:t>Structure</w:t>
      </w:r>
      <w:r w:rsidR="00B536EE">
        <w:rPr>
          <w:rFonts w:cs="Times New Roman"/>
          <w:sz w:val="24"/>
          <w:szCs w:val="24"/>
        </w:rPr>
        <w:t>s</w:t>
      </w:r>
      <w:r>
        <w:rPr>
          <w:rFonts w:cs="Times New Roman" w:hint="eastAsia"/>
          <w:sz w:val="24"/>
          <w:szCs w:val="24"/>
        </w:rPr>
        <w:t xml:space="preserve"> and frequenc</w:t>
      </w:r>
      <w:r w:rsidR="00B536EE">
        <w:rPr>
          <w:rFonts w:cs="Times New Roman"/>
          <w:sz w:val="24"/>
          <w:szCs w:val="24"/>
        </w:rPr>
        <w:t>i</w:t>
      </w:r>
      <w:r w:rsidR="00695AE1">
        <w:rPr>
          <w:rFonts w:cs="Times New Roman"/>
          <w:sz w:val="24"/>
          <w:szCs w:val="24"/>
        </w:rPr>
        <w:t>e</w:t>
      </w:r>
      <w:r w:rsidR="00B536EE">
        <w:rPr>
          <w:rFonts w:cs="Times New Roman"/>
          <w:sz w:val="24"/>
          <w:szCs w:val="24"/>
        </w:rPr>
        <w:t>s</w:t>
      </w:r>
      <w:r>
        <w:rPr>
          <w:rFonts w:cs="Times New Roman"/>
          <w:sz w:val="24"/>
          <w:szCs w:val="24"/>
        </w:rPr>
        <w:t xml:space="preserve"> </w:t>
      </w:r>
      <w:r>
        <w:rPr>
          <w:rFonts w:cs="Times New Roman" w:hint="eastAsia"/>
          <w:sz w:val="24"/>
          <w:szCs w:val="24"/>
        </w:rPr>
        <w:t xml:space="preserve">of the </w:t>
      </w:r>
      <w:r>
        <w:rPr>
          <w:rFonts w:cs="Times New Roman"/>
          <w:sz w:val="24"/>
          <w:szCs w:val="24"/>
        </w:rPr>
        <w:t>stationary points…….……</w:t>
      </w:r>
      <w:r w:rsidR="00B536EE">
        <w:rPr>
          <w:rFonts w:cs="Times New Roman"/>
          <w:sz w:val="24"/>
          <w:szCs w:val="24"/>
        </w:rPr>
        <w:t>.…….…….</w:t>
      </w:r>
      <w:r w:rsidR="007D09D7">
        <w:rPr>
          <w:rFonts w:cs="Times New Roman"/>
          <w:sz w:val="24"/>
          <w:szCs w:val="24"/>
        </w:rPr>
        <w:t>.…</w:t>
      </w:r>
      <w:r>
        <w:rPr>
          <w:rFonts w:cs="Times New Roman"/>
          <w:sz w:val="24"/>
          <w:szCs w:val="24"/>
        </w:rPr>
        <w:t>….…....</w:t>
      </w:r>
      <w:r w:rsidR="00695AE1">
        <w:rPr>
          <w:rFonts w:cs="Times New Roman"/>
          <w:sz w:val="24"/>
          <w:szCs w:val="24"/>
        </w:rPr>
        <w:t>...</w:t>
      </w:r>
      <w:r w:rsidR="005F03F1">
        <w:rPr>
          <w:rFonts w:cs="Times New Roman"/>
          <w:sz w:val="24"/>
          <w:szCs w:val="24"/>
        </w:rPr>
        <w:t>.</w:t>
      </w:r>
      <w:r>
        <w:rPr>
          <w:rFonts w:cs="Times New Roman"/>
          <w:sz w:val="24"/>
          <w:szCs w:val="24"/>
        </w:rPr>
        <w:t>S-2</w:t>
      </w:r>
    </w:p>
    <w:p w14:paraId="138B0246" w14:textId="0CFAB182" w:rsidR="0021471E" w:rsidRPr="0021471E" w:rsidRDefault="0021471E" w:rsidP="00B046A0">
      <w:pPr>
        <w:pStyle w:val="aa"/>
        <w:widowControl/>
        <w:numPr>
          <w:ilvl w:val="0"/>
          <w:numId w:val="1"/>
        </w:numPr>
        <w:spacing w:beforeLines="50" w:before="156" w:line="360" w:lineRule="auto"/>
        <w:ind w:firstLineChars="0"/>
        <w:rPr>
          <w:sz w:val="24"/>
        </w:rPr>
      </w:pPr>
      <w:r w:rsidRPr="00C9224B">
        <w:rPr>
          <w:rFonts w:cs="Times New Roman"/>
          <w:sz w:val="24"/>
          <w:szCs w:val="24"/>
        </w:rPr>
        <w:t>T</w:t>
      </w:r>
      <w:r>
        <w:rPr>
          <w:rFonts w:cs="Times New Roman"/>
          <w:sz w:val="24"/>
          <w:szCs w:val="24"/>
        </w:rPr>
        <w:t>he potential energy surface including several unimportant pathways………………..S-</w:t>
      </w:r>
      <w:r w:rsidR="00B046A0">
        <w:rPr>
          <w:rFonts w:cs="Times New Roman"/>
          <w:sz w:val="24"/>
          <w:szCs w:val="24"/>
        </w:rPr>
        <w:t>23</w:t>
      </w:r>
    </w:p>
    <w:p w14:paraId="35B5F733" w14:textId="0C471C3A" w:rsidR="00D067D9" w:rsidRPr="00D067D9" w:rsidRDefault="0021471E" w:rsidP="00B046A0">
      <w:pPr>
        <w:pStyle w:val="aa"/>
        <w:widowControl/>
        <w:numPr>
          <w:ilvl w:val="0"/>
          <w:numId w:val="1"/>
        </w:numPr>
        <w:spacing w:beforeLines="50" w:before="156" w:line="360" w:lineRule="auto"/>
        <w:ind w:rightChars="-21" w:right="-44" w:firstLineChars="0"/>
        <w:rPr>
          <w:sz w:val="24"/>
        </w:rPr>
      </w:pPr>
      <w:r>
        <w:rPr>
          <w:sz w:val="24"/>
        </w:rPr>
        <w:t>R</w:t>
      </w:r>
      <w:r w:rsidRPr="00B536EE">
        <w:rPr>
          <w:sz w:val="24"/>
        </w:rPr>
        <w:t>ate coefficients</w:t>
      </w:r>
      <w:r>
        <w:rPr>
          <w:sz w:val="24"/>
        </w:rPr>
        <w:t xml:space="preserve"> (s</w:t>
      </w:r>
      <w:r w:rsidRPr="00B536EE">
        <w:rPr>
          <w:sz w:val="24"/>
          <w:vertAlign w:val="superscript"/>
        </w:rPr>
        <w:t>-1</w:t>
      </w:r>
      <w:r>
        <w:rPr>
          <w:sz w:val="24"/>
        </w:rPr>
        <w:t>)</w:t>
      </w:r>
      <w:r w:rsidRPr="00B536EE">
        <w:rPr>
          <w:sz w:val="24"/>
        </w:rPr>
        <w:t xml:space="preserve"> of</w:t>
      </w:r>
      <w:r>
        <w:rPr>
          <w:sz w:val="24"/>
        </w:rPr>
        <w:t xml:space="preserve"> </w:t>
      </w:r>
      <w:r>
        <w:rPr>
          <w:rFonts w:cs="Times New Roman"/>
          <w:sz w:val="24"/>
          <w:szCs w:val="24"/>
        </w:rPr>
        <w:t>various reaction channels for</w:t>
      </w:r>
      <w:r w:rsidRPr="008C6805" w:rsidDel="008C6805">
        <w:rPr>
          <w:sz w:val="24"/>
        </w:rPr>
        <w:t xml:space="preserve"> </w:t>
      </w:r>
      <w:r>
        <w:rPr>
          <w:sz w:val="24"/>
        </w:rPr>
        <w:t>LLM-105</w:t>
      </w:r>
      <w:r w:rsidRPr="008C6805">
        <w:rPr>
          <w:rFonts w:cs="Times New Roman"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 xml:space="preserve">at 1-100 </w:t>
      </w:r>
      <w:proofErr w:type="spellStart"/>
      <w:r>
        <w:rPr>
          <w:rFonts w:cs="Times New Roman"/>
          <w:sz w:val="24"/>
          <w:szCs w:val="24"/>
        </w:rPr>
        <w:t>atm</w:t>
      </w:r>
      <w:proofErr w:type="spellEnd"/>
      <w:r>
        <w:rPr>
          <w:rFonts w:cs="Times New Roman"/>
          <w:sz w:val="24"/>
          <w:szCs w:val="24"/>
        </w:rPr>
        <w:t xml:space="preserve">, 300-1500 </w:t>
      </w:r>
      <w:proofErr w:type="gramStart"/>
      <w:r>
        <w:rPr>
          <w:rFonts w:cs="Times New Roman"/>
          <w:sz w:val="24"/>
          <w:szCs w:val="24"/>
        </w:rPr>
        <w:t>K</w:t>
      </w:r>
      <w:r w:rsidRPr="00B536EE">
        <w:rPr>
          <w:sz w:val="24"/>
        </w:rPr>
        <w:t>.</w:t>
      </w:r>
      <w:r w:rsidR="007D09D7">
        <w:rPr>
          <w:rFonts w:cs="Times New Roman"/>
          <w:sz w:val="24"/>
          <w:szCs w:val="24"/>
        </w:rPr>
        <w:t>.</w:t>
      </w:r>
      <w:proofErr w:type="gramEnd"/>
      <w:r w:rsidR="007D09D7">
        <w:rPr>
          <w:rFonts w:cs="Times New Roman"/>
          <w:sz w:val="24"/>
          <w:szCs w:val="24"/>
        </w:rPr>
        <w:t>…….…….…….….….….……</w:t>
      </w:r>
      <w:r w:rsidR="004021C1">
        <w:rPr>
          <w:rFonts w:cs="Times New Roman"/>
          <w:sz w:val="24"/>
          <w:szCs w:val="24"/>
        </w:rPr>
        <w:t>...</w:t>
      </w:r>
      <w:r w:rsidR="00B536EE">
        <w:rPr>
          <w:rFonts w:cs="Times New Roman"/>
          <w:sz w:val="24"/>
          <w:szCs w:val="24"/>
        </w:rPr>
        <w:t>….</w:t>
      </w:r>
      <w:r w:rsidR="00B046A0">
        <w:rPr>
          <w:rFonts w:cs="Times New Roman"/>
          <w:sz w:val="24"/>
          <w:szCs w:val="24"/>
        </w:rPr>
        <w:t>.…….…</w:t>
      </w:r>
      <w:r w:rsidR="004021C1">
        <w:rPr>
          <w:rFonts w:cs="Times New Roman"/>
          <w:sz w:val="24"/>
          <w:szCs w:val="24"/>
        </w:rPr>
        <w:t>…….…….…….</w:t>
      </w:r>
      <w:r w:rsidR="007D09D7">
        <w:rPr>
          <w:rFonts w:cs="Times New Roman"/>
          <w:sz w:val="24"/>
          <w:szCs w:val="24"/>
        </w:rPr>
        <w:t>…</w:t>
      </w:r>
      <w:r w:rsidR="004021C1">
        <w:rPr>
          <w:rFonts w:cs="Times New Roman"/>
          <w:sz w:val="24"/>
          <w:szCs w:val="24"/>
        </w:rPr>
        <w:t>...</w:t>
      </w:r>
      <w:r w:rsidR="007D09D7">
        <w:rPr>
          <w:rFonts w:cs="Times New Roman"/>
          <w:sz w:val="24"/>
          <w:szCs w:val="24"/>
        </w:rPr>
        <w:t>.……</w:t>
      </w:r>
      <w:r>
        <w:rPr>
          <w:rFonts w:cs="Times New Roman"/>
          <w:sz w:val="24"/>
          <w:szCs w:val="24"/>
        </w:rPr>
        <w:t>………</w:t>
      </w:r>
      <w:r w:rsidR="00B046A0">
        <w:rPr>
          <w:rFonts w:cs="Times New Roman"/>
          <w:sz w:val="24"/>
          <w:szCs w:val="24"/>
        </w:rPr>
        <w:t>....</w:t>
      </w:r>
      <w:r w:rsidR="007D09D7">
        <w:rPr>
          <w:rFonts w:cs="Times New Roman"/>
          <w:sz w:val="24"/>
          <w:szCs w:val="24"/>
        </w:rPr>
        <w:t>S-</w:t>
      </w:r>
      <w:r w:rsidR="00B046A0">
        <w:rPr>
          <w:rFonts w:cs="Times New Roman"/>
          <w:sz w:val="24"/>
          <w:szCs w:val="24"/>
        </w:rPr>
        <w:t>24</w:t>
      </w:r>
    </w:p>
    <w:p w14:paraId="50B00F64" w14:textId="06D24514" w:rsidR="007D09D7" w:rsidRPr="005E1D60" w:rsidRDefault="004021C1" w:rsidP="00B046A0">
      <w:pPr>
        <w:pStyle w:val="aa"/>
        <w:numPr>
          <w:ilvl w:val="0"/>
          <w:numId w:val="1"/>
        </w:numPr>
        <w:spacing w:line="360" w:lineRule="auto"/>
        <w:ind w:firstLineChars="0"/>
        <w:rPr>
          <w:sz w:val="24"/>
          <w:szCs w:val="24"/>
        </w:rPr>
      </w:pPr>
      <w:r>
        <w:rPr>
          <w:sz w:val="24"/>
          <w:szCs w:val="24"/>
        </w:rPr>
        <w:t>R</w:t>
      </w:r>
      <w:r w:rsidRPr="004021C1">
        <w:rPr>
          <w:sz w:val="24"/>
          <w:szCs w:val="24"/>
        </w:rPr>
        <w:t>ate coefficients (s</w:t>
      </w:r>
      <w:r w:rsidRPr="00292116">
        <w:rPr>
          <w:sz w:val="24"/>
          <w:szCs w:val="24"/>
          <w:vertAlign w:val="superscript"/>
        </w:rPr>
        <w:t>-1</w:t>
      </w:r>
      <w:r w:rsidRPr="004021C1">
        <w:rPr>
          <w:sz w:val="24"/>
          <w:szCs w:val="24"/>
        </w:rPr>
        <w:t>) of various reaction channels in the format of k=</w:t>
      </w:r>
      <w:proofErr w:type="spellStart"/>
      <w:r w:rsidRPr="004021C1">
        <w:rPr>
          <w:sz w:val="24"/>
          <w:szCs w:val="24"/>
        </w:rPr>
        <w:t>A·Tn·exp</w:t>
      </w:r>
      <w:proofErr w:type="spellEnd"/>
      <w:r w:rsidRPr="004021C1">
        <w:rPr>
          <w:sz w:val="24"/>
          <w:szCs w:val="24"/>
        </w:rPr>
        <w:t>(-</w:t>
      </w:r>
      <w:proofErr w:type="spellStart"/>
      <w:r w:rsidRPr="004021C1">
        <w:rPr>
          <w:sz w:val="24"/>
          <w:szCs w:val="24"/>
        </w:rPr>
        <w:t>E</w:t>
      </w:r>
      <w:r w:rsidRPr="004021C1">
        <w:rPr>
          <w:sz w:val="24"/>
          <w:szCs w:val="24"/>
          <w:vertAlign w:val="subscript"/>
        </w:rPr>
        <w:t>a</w:t>
      </w:r>
      <w:proofErr w:type="spellEnd"/>
      <w:r w:rsidRPr="004021C1">
        <w:rPr>
          <w:sz w:val="24"/>
          <w:szCs w:val="24"/>
        </w:rPr>
        <w:t>/RT) at 1atm, 300-1500K.</w:t>
      </w:r>
      <w:r w:rsidR="00B536EE" w:rsidRPr="00B536EE">
        <w:rPr>
          <w:rFonts w:cs="Times New Roman"/>
          <w:sz w:val="24"/>
          <w:szCs w:val="24"/>
        </w:rPr>
        <w:t>…….…</w:t>
      </w:r>
      <w:r w:rsidR="00124948" w:rsidRPr="00B536EE">
        <w:rPr>
          <w:rFonts w:cs="Times New Roman"/>
          <w:sz w:val="24"/>
          <w:szCs w:val="24"/>
        </w:rPr>
        <w:t>….</w:t>
      </w:r>
      <w:r w:rsidR="007D09D7" w:rsidRPr="00B536EE">
        <w:rPr>
          <w:rFonts w:cs="Times New Roman"/>
          <w:sz w:val="24"/>
          <w:szCs w:val="24"/>
        </w:rPr>
        <w:t>….…….…….…</w:t>
      </w:r>
      <w:r>
        <w:rPr>
          <w:rFonts w:cs="Times New Roman"/>
          <w:sz w:val="24"/>
          <w:szCs w:val="24"/>
        </w:rPr>
        <w:t>…………………………………</w:t>
      </w:r>
      <w:r w:rsidR="007D09D7" w:rsidRPr="00B536EE">
        <w:rPr>
          <w:rFonts w:cs="Times New Roman"/>
          <w:sz w:val="24"/>
          <w:szCs w:val="24"/>
        </w:rPr>
        <w:t>…</w:t>
      </w:r>
      <w:r w:rsidR="0076005C">
        <w:rPr>
          <w:rFonts w:cs="Times New Roman"/>
          <w:sz w:val="24"/>
          <w:szCs w:val="24"/>
        </w:rPr>
        <w:t>..</w:t>
      </w:r>
      <w:r w:rsidR="00B046A0">
        <w:rPr>
          <w:rFonts w:cs="Times New Roman"/>
          <w:sz w:val="24"/>
          <w:szCs w:val="24"/>
        </w:rPr>
        <w:t>S-28</w:t>
      </w:r>
    </w:p>
    <w:p w14:paraId="565B82CE" w14:textId="059C6DB0" w:rsidR="005E1D60" w:rsidRPr="009D741F" w:rsidRDefault="005E1D60" w:rsidP="00B046A0">
      <w:pPr>
        <w:pStyle w:val="aa"/>
        <w:widowControl/>
        <w:numPr>
          <w:ilvl w:val="0"/>
          <w:numId w:val="1"/>
        </w:numPr>
        <w:spacing w:beforeLines="50" w:before="156" w:line="360" w:lineRule="auto"/>
        <w:ind w:firstLineChars="0"/>
        <w:rPr>
          <w:sz w:val="24"/>
        </w:rPr>
      </w:pPr>
      <w:r w:rsidRPr="009D741F">
        <w:rPr>
          <w:sz w:val="24"/>
        </w:rPr>
        <w:t>Branching ratio of d</w:t>
      </w:r>
      <w:r w:rsidR="0021471E">
        <w:rPr>
          <w:sz w:val="24"/>
        </w:rPr>
        <w:t xml:space="preserve">ifferent channels at </w:t>
      </w:r>
      <w:r w:rsidRPr="009D741F">
        <w:rPr>
          <w:sz w:val="24"/>
        </w:rPr>
        <w:t>10, 100atm, 300-1500K.</w:t>
      </w:r>
      <w:r>
        <w:rPr>
          <w:rFonts w:cs="Times New Roman"/>
          <w:sz w:val="24"/>
          <w:szCs w:val="24"/>
        </w:rPr>
        <w:t>.......</w:t>
      </w:r>
      <w:r w:rsidR="004021C1">
        <w:rPr>
          <w:rFonts w:cs="Times New Roman"/>
          <w:sz w:val="24"/>
          <w:szCs w:val="24"/>
        </w:rPr>
        <w:t>.........</w:t>
      </w:r>
      <w:r w:rsidR="005F03F1">
        <w:rPr>
          <w:rFonts w:cs="Times New Roman"/>
          <w:sz w:val="24"/>
          <w:szCs w:val="24"/>
        </w:rPr>
        <w:t>.</w:t>
      </w:r>
      <w:r w:rsidR="00B046A0">
        <w:rPr>
          <w:rFonts w:cs="Times New Roman"/>
          <w:sz w:val="24"/>
          <w:szCs w:val="24"/>
        </w:rPr>
        <w:t>................S-29</w:t>
      </w:r>
    </w:p>
    <w:p w14:paraId="361B74C5" w14:textId="77777777" w:rsidR="005E1D60" w:rsidRPr="00B536EE" w:rsidRDefault="005E1D60" w:rsidP="005E1D60">
      <w:pPr>
        <w:pStyle w:val="aa"/>
        <w:spacing w:line="360" w:lineRule="auto"/>
        <w:ind w:left="420" w:firstLineChars="0" w:firstLine="0"/>
        <w:rPr>
          <w:sz w:val="24"/>
          <w:szCs w:val="24"/>
        </w:rPr>
      </w:pPr>
    </w:p>
    <w:p w14:paraId="3D511CF2" w14:textId="7D7BBCE6" w:rsidR="0076005C" w:rsidRDefault="0076005C">
      <w:pPr>
        <w:widowControl/>
        <w:jc w:val="left"/>
        <w:rPr>
          <w:rFonts w:cs="Times New Roman"/>
          <w:b/>
          <w:sz w:val="24"/>
          <w:szCs w:val="24"/>
        </w:rPr>
      </w:pPr>
      <w:bookmarkStart w:id="1" w:name="OLE_LINK94"/>
      <w:bookmarkStart w:id="2" w:name="OLE_LINK95"/>
    </w:p>
    <w:p w14:paraId="158EA540" w14:textId="387EF866" w:rsidR="00D77C72" w:rsidRPr="002A43EF" w:rsidRDefault="007D09D7" w:rsidP="002A43EF">
      <w:pPr>
        <w:spacing w:line="360" w:lineRule="auto"/>
        <w:rPr>
          <w:rFonts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lastRenderedPageBreak/>
        <w:t xml:space="preserve">1) </w:t>
      </w:r>
      <w:r w:rsidR="002F0F19">
        <w:rPr>
          <w:rFonts w:cs="Times New Roman"/>
          <w:b/>
          <w:sz w:val="24"/>
          <w:szCs w:val="24"/>
        </w:rPr>
        <w:t>Table S</w:t>
      </w:r>
      <w:r w:rsidR="002F0F19">
        <w:rPr>
          <w:rFonts w:cs="Times New Roman" w:hint="eastAsia"/>
          <w:b/>
          <w:sz w:val="24"/>
          <w:szCs w:val="24"/>
        </w:rPr>
        <w:t>1</w:t>
      </w:r>
      <w:r w:rsidR="002F0F19">
        <w:rPr>
          <w:rFonts w:cs="Times New Roman"/>
          <w:sz w:val="24"/>
          <w:szCs w:val="24"/>
        </w:rPr>
        <w:t xml:space="preserve">. </w:t>
      </w:r>
      <w:r w:rsidR="002F0F19">
        <w:rPr>
          <w:rFonts w:cs="Times New Roman" w:hint="eastAsia"/>
          <w:sz w:val="24"/>
          <w:szCs w:val="24"/>
        </w:rPr>
        <w:t>Structure</w:t>
      </w:r>
      <w:r w:rsidR="002F0F19">
        <w:rPr>
          <w:rFonts w:cs="Times New Roman"/>
          <w:sz w:val="24"/>
          <w:szCs w:val="24"/>
        </w:rPr>
        <w:t>s</w:t>
      </w:r>
      <w:r w:rsidR="002F0F19">
        <w:rPr>
          <w:rFonts w:cs="Times New Roman" w:hint="eastAsia"/>
          <w:sz w:val="24"/>
          <w:szCs w:val="24"/>
        </w:rPr>
        <w:t xml:space="preserve"> and frequenc</w:t>
      </w:r>
      <w:r w:rsidR="002F0F19">
        <w:rPr>
          <w:rFonts w:cs="Times New Roman"/>
          <w:sz w:val="24"/>
          <w:szCs w:val="24"/>
        </w:rPr>
        <w:t>ies of all stationary points shown on the LLM-105 decomposition PES optimized by the M06-2X</w:t>
      </w:r>
      <w:r w:rsidR="00015665">
        <w:rPr>
          <w:rFonts w:cs="Times New Roman"/>
          <w:sz w:val="24"/>
          <w:szCs w:val="24"/>
        </w:rPr>
        <w:t>-</w:t>
      </w:r>
      <w:r w:rsidR="0021471E">
        <w:rPr>
          <w:rFonts w:cs="Times New Roman"/>
          <w:sz w:val="24"/>
          <w:szCs w:val="24"/>
        </w:rPr>
        <w:t>D3</w:t>
      </w:r>
      <w:r w:rsidR="002F0F19">
        <w:rPr>
          <w:rFonts w:cs="Times New Roman" w:hint="eastAsia"/>
          <w:sz w:val="24"/>
          <w:szCs w:val="24"/>
        </w:rPr>
        <w:t>/6-311++</w:t>
      </w:r>
      <w:proofErr w:type="gramStart"/>
      <w:r w:rsidR="002F0F19">
        <w:rPr>
          <w:rFonts w:cs="Times New Roman" w:hint="eastAsia"/>
          <w:sz w:val="24"/>
          <w:szCs w:val="24"/>
        </w:rPr>
        <w:t>G(</w:t>
      </w:r>
      <w:proofErr w:type="spellStart"/>
      <w:proofErr w:type="gramEnd"/>
      <w:r w:rsidR="002F0F19">
        <w:rPr>
          <w:rFonts w:cs="Times New Roman" w:hint="eastAsia"/>
          <w:sz w:val="24"/>
          <w:szCs w:val="24"/>
        </w:rPr>
        <w:t>d,p</w:t>
      </w:r>
      <w:proofErr w:type="spellEnd"/>
      <w:r w:rsidR="002F0F19">
        <w:rPr>
          <w:rFonts w:cs="Times New Roman" w:hint="eastAsia"/>
          <w:sz w:val="24"/>
          <w:szCs w:val="24"/>
        </w:rPr>
        <w:t xml:space="preserve">) </w:t>
      </w:r>
      <w:r w:rsidR="002F0F19">
        <w:rPr>
          <w:rFonts w:cs="Times New Roman"/>
          <w:sz w:val="24"/>
          <w:szCs w:val="24"/>
        </w:rPr>
        <w:t>method.</w:t>
      </w:r>
    </w:p>
    <w:bookmarkEnd w:id="1"/>
    <w:bookmarkEnd w:id="2"/>
    <w:p w14:paraId="1C6635A9" w14:textId="77777777" w:rsidR="0027106B" w:rsidRPr="00B536EE" w:rsidRDefault="002F0F19">
      <w:pPr>
        <w:rPr>
          <w:b/>
        </w:rPr>
      </w:pPr>
      <w:r w:rsidRPr="00B536EE">
        <w:rPr>
          <w:b/>
        </w:rPr>
        <w:t>R</w:t>
      </w:r>
      <w:r w:rsidRPr="00B536EE">
        <w:rPr>
          <w:b/>
        </w:rPr>
        <w:tab/>
        <w:t>#LLM-105</w:t>
      </w:r>
    </w:p>
    <w:p w14:paraId="18254AB8" w14:textId="77777777" w:rsidR="002F0F19" w:rsidRDefault="002F0F19">
      <w:r>
        <w:t>C                  1.20044600    0.97774900    0.00000600</w:t>
      </w:r>
    </w:p>
    <w:p w14:paraId="69B042C4" w14:textId="77777777" w:rsidR="002F0F19" w:rsidRDefault="002F0F19">
      <w:r>
        <w:t>C                 -1.20044600    0.97774900    0.00000400</w:t>
      </w:r>
    </w:p>
    <w:p w14:paraId="29FE55CF" w14:textId="366EC85D" w:rsidR="002F0F19" w:rsidRDefault="002F0F19">
      <w:r>
        <w:t>C                 -1.12582300   -0.43871500   -0.00000300</w:t>
      </w:r>
    </w:p>
    <w:p w14:paraId="1D2EC2AA" w14:textId="530959CC" w:rsidR="002F0F19" w:rsidRDefault="00BE1345">
      <w:r>
        <w:rPr>
          <w:noProof/>
        </w:rPr>
        <w:drawing>
          <wp:anchor distT="0" distB="0" distL="114300" distR="114300" simplePos="0" relativeHeight="251658240" behindDoc="0" locked="0" layoutInCell="1" allowOverlap="1" wp14:anchorId="79FF3931" wp14:editId="65A11F84">
            <wp:simplePos x="0" y="0"/>
            <wp:positionH relativeFrom="column">
              <wp:posOffset>3954145</wp:posOffset>
            </wp:positionH>
            <wp:positionV relativeFrom="paragraph">
              <wp:posOffset>137745</wp:posOffset>
            </wp:positionV>
            <wp:extent cx="2159635" cy="1868170"/>
            <wp:effectExtent l="0" t="0" r="0" b="0"/>
            <wp:wrapNone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8681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F0F19">
        <w:t>N                  2.26058900    1.77163200    0.00001000</w:t>
      </w:r>
    </w:p>
    <w:p w14:paraId="25EEACC8" w14:textId="383760E6" w:rsidR="002F0F19" w:rsidRDefault="002F0F19">
      <w:r>
        <w:t>H                  2.06299600    2.76610900    0.00001500</w:t>
      </w:r>
      <w:r w:rsidR="00BE1345" w:rsidRPr="00BE1345">
        <w:rPr>
          <w:noProof/>
        </w:rPr>
        <w:t xml:space="preserve"> </w:t>
      </w:r>
    </w:p>
    <w:p w14:paraId="506730E6" w14:textId="759C0E9F" w:rsidR="002F0F19" w:rsidRDefault="002F0F19">
      <w:r>
        <w:t>H                  3.18500900    1.37058500    0.00000900</w:t>
      </w:r>
    </w:p>
    <w:p w14:paraId="21CBC2E5" w14:textId="77777777" w:rsidR="002F0F19" w:rsidRDefault="002F0F19">
      <w:r>
        <w:t>N                  2.35082200   -1.25200300   -0.00000500</w:t>
      </w:r>
    </w:p>
    <w:p w14:paraId="21008EC7" w14:textId="77777777" w:rsidR="002F0F19" w:rsidRDefault="002F0F19">
      <w:r>
        <w:t>N                 -2.35082200   -1.25200300   -0.00000700</w:t>
      </w:r>
    </w:p>
    <w:p w14:paraId="2D723BFD" w14:textId="77777777" w:rsidR="002F0F19" w:rsidRDefault="002F0F19">
      <w:r>
        <w:t>N                 -2.26058900    1.77163200    0.00000800</w:t>
      </w:r>
    </w:p>
    <w:p w14:paraId="12742EA2" w14:textId="77777777" w:rsidR="002F0F19" w:rsidRDefault="002F0F19">
      <w:r>
        <w:t>H                 -3.18500900    1.37058500    0.00000400</w:t>
      </w:r>
    </w:p>
    <w:p w14:paraId="0E2DA88A" w14:textId="77777777" w:rsidR="002F0F19" w:rsidRDefault="002F0F19">
      <w:r>
        <w:t>H                 -2.06299600    2.76610900    0.00001200</w:t>
      </w:r>
    </w:p>
    <w:p w14:paraId="08A765A4" w14:textId="77777777" w:rsidR="002F0F19" w:rsidRDefault="002F0F19">
      <w:r>
        <w:t>N                  0.00000000    1.63634100    0.00000800</w:t>
      </w:r>
    </w:p>
    <w:p w14:paraId="18F2FE33" w14:textId="77777777" w:rsidR="002F0F19" w:rsidRDefault="002F0F19">
      <w:r>
        <w:t>N                  0.00000000   -1.09239300   -0.00000500</w:t>
      </w:r>
    </w:p>
    <w:p w14:paraId="3D0EB827" w14:textId="77777777" w:rsidR="002F0F19" w:rsidRDefault="002F0F19">
      <w:r>
        <w:t>C                  1.12582300   -0.43871500   -0.00000100</w:t>
      </w:r>
    </w:p>
    <w:p w14:paraId="78BB90E6" w14:textId="77777777" w:rsidR="002F0F19" w:rsidRDefault="002F0F19">
      <w:r>
        <w:t>O                  3.40875000   -0.63497900   -0.00000200</w:t>
      </w:r>
    </w:p>
    <w:p w14:paraId="4EB2B480" w14:textId="77777777" w:rsidR="002F0F19" w:rsidRDefault="002F0F19">
      <w:r>
        <w:t>O                  2.24351400   -2.44506800   -0.00001100</w:t>
      </w:r>
    </w:p>
    <w:p w14:paraId="38C37089" w14:textId="77777777" w:rsidR="002F0F19" w:rsidRDefault="002F0F19">
      <w:r>
        <w:t>O                 -3.40875000   -0.63497900   -0.00000600</w:t>
      </w:r>
    </w:p>
    <w:p w14:paraId="3CC11009" w14:textId="77777777" w:rsidR="002F0F19" w:rsidRDefault="002F0F19">
      <w:r>
        <w:t>O                 -2.24351400   -2.44506800   -0.00001300</w:t>
      </w:r>
    </w:p>
    <w:p w14:paraId="5591020F" w14:textId="77777777" w:rsidR="002F0F19" w:rsidRDefault="002F0F19">
      <w:r>
        <w:t>O                  0.00000000    2.93206400   0.00001500</w:t>
      </w:r>
    </w:p>
    <w:p w14:paraId="3708DCA8" w14:textId="77777777" w:rsidR="002F0F19" w:rsidRDefault="002F0F19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6A05DF63" w14:textId="77777777" w:rsidR="00295245" w:rsidRDefault="004C0EA3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44.14</w:t>
      </w:r>
      <w:r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ab/>
        <w:t>51.23</w:t>
      </w:r>
      <w:r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ab/>
        <w:t>86.79</w:t>
      </w:r>
      <w:r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ab/>
      </w:r>
      <w:r w:rsidR="00295245">
        <w:rPr>
          <w:rFonts w:cs="Times New Roman"/>
          <w:sz w:val="18"/>
          <w:szCs w:val="18"/>
        </w:rPr>
        <w:t>126.25</w:t>
      </w:r>
      <w:r w:rsidR="00295245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141.92</w:t>
      </w:r>
      <w:r>
        <w:rPr>
          <w:rFonts w:cs="Times New Roman"/>
          <w:sz w:val="18"/>
          <w:szCs w:val="18"/>
        </w:rPr>
        <w:tab/>
        <w:t>182.64</w:t>
      </w:r>
      <w:r>
        <w:rPr>
          <w:rFonts w:cs="Times New Roman"/>
          <w:sz w:val="18"/>
          <w:szCs w:val="18"/>
        </w:rPr>
        <w:tab/>
        <w:t>292.05</w:t>
      </w:r>
      <w:r>
        <w:rPr>
          <w:rFonts w:cs="Times New Roman"/>
          <w:sz w:val="18"/>
          <w:szCs w:val="18"/>
        </w:rPr>
        <w:tab/>
      </w:r>
      <w:r w:rsidR="00295245">
        <w:rPr>
          <w:rFonts w:cs="Times New Roman"/>
          <w:sz w:val="18"/>
          <w:szCs w:val="18"/>
        </w:rPr>
        <w:t>334.39</w:t>
      </w:r>
      <w:r w:rsidR="00295245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347.81</w:t>
      </w:r>
      <w:r>
        <w:rPr>
          <w:rFonts w:cs="Times New Roman"/>
          <w:sz w:val="18"/>
          <w:szCs w:val="18"/>
        </w:rPr>
        <w:tab/>
        <w:t>354.22</w:t>
      </w:r>
      <w:r>
        <w:rPr>
          <w:rFonts w:cs="Times New Roman"/>
          <w:sz w:val="18"/>
          <w:szCs w:val="18"/>
        </w:rPr>
        <w:tab/>
        <w:t>374.75</w:t>
      </w:r>
    </w:p>
    <w:p w14:paraId="7E57C84E" w14:textId="77777777" w:rsidR="00295245" w:rsidRDefault="00295245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392.56</w:t>
      </w:r>
      <w:r>
        <w:rPr>
          <w:rFonts w:cs="Times New Roman"/>
          <w:sz w:val="18"/>
          <w:szCs w:val="18"/>
        </w:rPr>
        <w:tab/>
      </w:r>
      <w:r w:rsidR="004C0EA3">
        <w:rPr>
          <w:rFonts w:cs="Times New Roman"/>
          <w:sz w:val="18"/>
          <w:szCs w:val="18"/>
        </w:rPr>
        <w:t>410.19</w:t>
      </w:r>
      <w:r w:rsidR="004C0EA3">
        <w:rPr>
          <w:rFonts w:cs="Times New Roman"/>
          <w:sz w:val="18"/>
          <w:szCs w:val="18"/>
        </w:rPr>
        <w:tab/>
        <w:t>425.56</w:t>
      </w:r>
      <w:r w:rsidR="004C0EA3">
        <w:rPr>
          <w:rFonts w:cs="Times New Roman"/>
          <w:sz w:val="18"/>
          <w:szCs w:val="18"/>
        </w:rPr>
        <w:tab/>
        <w:t>426.13</w:t>
      </w:r>
      <w:r w:rsidR="004C0EA3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469.44</w:t>
      </w:r>
      <w:r>
        <w:rPr>
          <w:rFonts w:cs="Times New Roman"/>
          <w:sz w:val="18"/>
          <w:szCs w:val="18"/>
        </w:rPr>
        <w:tab/>
      </w:r>
      <w:r w:rsidR="004C0EA3">
        <w:rPr>
          <w:rFonts w:cs="Times New Roman"/>
          <w:sz w:val="18"/>
          <w:szCs w:val="18"/>
        </w:rPr>
        <w:t>483.35</w:t>
      </w:r>
      <w:r w:rsidR="004C0EA3">
        <w:rPr>
          <w:rFonts w:cs="Times New Roman"/>
          <w:sz w:val="18"/>
          <w:szCs w:val="18"/>
        </w:rPr>
        <w:tab/>
        <w:t>555.01</w:t>
      </w:r>
      <w:r w:rsidR="004C0EA3">
        <w:rPr>
          <w:rFonts w:cs="Times New Roman"/>
          <w:sz w:val="18"/>
          <w:szCs w:val="18"/>
        </w:rPr>
        <w:tab/>
        <w:t>555.15</w:t>
      </w:r>
      <w:r w:rsidR="004C0EA3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593.43</w:t>
      </w:r>
      <w:r>
        <w:rPr>
          <w:rFonts w:cs="Times New Roman"/>
          <w:sz w:val="18"/>
          <w:szCs w:val="18"/>
        </w:rPr>
        <w:tab/>
      </w:r>
      <w:r w:rsidR="004C0EA3">
        <w:rPr>
          <w:rFonts w:cs="Times New Roman"/>
          <w:sz w:val="18"/>
          <w:szCs w:val="18"/>
        </w:rPr>
        <w:t>611.81</w:t>
      </w:r>
      <w:r w:rsidR="004C0EA3">
        <w:rPr>
          <w:rFonts w:cs="Times New Roman"/>
          <w:sz w:val="18"/>
          <w:szCs w:val="18"/>
        </w:rPr>
        <w:tab/>
        <w:t>677.53</w:t>
      </w:r>
    </w:p>
    <w:p w14:paraId="08AC5565" w14:textId="77777777" w:rsidR="00295245" w:rsidRDefault="004C0EA3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689.64</w:t>
      </w:r>
      <w:r>
        <w:rPr>
          <w:rFonts w:cs="Times New Roman"/>
          <w:sz w:val="18"/>
          <w:szCs w:val="18"/>
        </w:rPr>
        <w:tab/>
      </w:r>
      <w:r w:rsidR="00295245">
        <w:rPr>
          <w:rFonts w:cs="Times New Roman"/>
          <w:sz w:val="18"/>
          <w:szCs w:val="18"/>
        </w:rPr>
        <w:t>714.74</w:t>
      </w:r>
      <w:r w:rsidR="00295245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731.71</w:t>
      </w:r>
      <w:r>
        <w:rPr>
          <w:rFonts w:cs="Times New Roman"/>
          <w:sz w:val="18"/>
          <w:szCs w:val="18"/>
        </w:rPr>
        <w:tab/>
        <w:t>734.11</w:t>
      </w:r>
      <w:r>
        <w:rPr>
          <w:rFonts w:cs="Times New Roman"/>
          <w:sz w:val="18"/>
          <w:szCs w:val="18"/>
        </w:rPr>
        <w:tab/>
        <w:t>739.82</w:t>
      </w:r>
      <w:r>
        <w:rPr>
          <w:rFonts w:cs="Times New Roman"/>
          <w:sz w:val="18"/>
          <w:szCs w:val="18"/>
        </w:rPr>
        <w:tab/>
      </w:r>
      <w:r w:rsidR="00295245">
        <w:rPr>
          <w:rFonts w:cs="Times New Roman"/>
          <w:sz w:val="18"/>
          <w:szCs w:val="18"/>
        </w:rPr>
        <w:t>753.93</w:t>
      </w:r>
      <w:r w:rsidR="00295245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852.93</w:t>
      </w:r>
      <w:r>
        <w:rPr>
          <w:rFonts w:cs="Times New Roman"/>
          <w:sz w:val="18"/>
          <w:szCs w:val="18"/>
        </w:rPr>
        <w:tab/>
        <w:t>931.97</w:t>
      </w:r>
      <w:r>
        <w:rPr>
          <w:rFonts w:cs="Times New Roman"/>
          <w:sz w:val="18"/>
          <w:szCs w:val="18"/>
        </w:rPr>
        <w:tab/>
        <w:t>972.83</w:t>
      </w:r>
      <w:r>
        <w:rPr>
          <w:rFonts w:cs="Times New Roman"/>
          <w:sz w:val="18"/>
          <w:szCs w:val="18"/>
        </w:rPr>
        <w:tab/>
      </w:r>
      <w:r w:rsidR="00295245">
        <w:rPr>
          <w:rFonts w:cs="Times New Roman"/>
          <w:sz w:val="18"/>
          <w:szCs w:val="18"/>
        </w:rPr>
        <w:t>1128.83</w:t>
      </w:r>
      <w:r w:rsidR="00295245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1157.00</w:t>
      </w:r>
    </w:p>
    <w:p w14:paraId="5654BD4F" w14:textId="77777777" w:rsidR="00295245" w:rsidRDefault="004C0EA3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1238.42</w:t>
      </w:r>
      <w:r>
        <w:rPr>
          <w:rFonts w:cs="Times New Roman"/>
          <w:sz w:val="18"/>
          <w:szCs w:val="18"/>
        </w:rPr>
        <w:tab/>
        <w:t>1316.64</w:t>
      </w:r>
      <w:r>
        <w:rPr>
          <w:rFonts w:cs="Times New Roman"/>
          <w:sz w:val="18"/>
          <w:szCs w:val="18"/>
        </w:rPr>
        <w:tab/>
      </w:r>
      <w:r w:rsidR="00295245">
        <w:rPr>
          <w:rFonts w:cs="Times New Roman"/>
          <w:sz w:val="18"/>
          <w:szCs w:val="18"/>
        </w:rPr>
        <w:t>1329.65</w:t>
      </w:r>
      <w:r w:rsidR="00295245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1427.59</w:t>
      </w:r>
      <w:r>
        <w:rPr>
          <w:rFonts w:cs="Times New Roman"/>
          <w:sz w:val="18"/>
          <w:szCs w:val="18"/>
        </w:rPr>
        <w:tab/>
        <w:t>1436.94</w:t>
      </w:r>
      <w:r>
        <w:rPr>
          <w:rFonts w:cs="Times New Roman"/>
          <w:sz w:val="18"/>
          <w:szCs w:val="18"/>
        </w:rPr>
        <w:tab/>
      </w:r>
      <w:r w:rsidRPr="004C0EA3">
        <w:rPr>
          <w:rFonts w:cs="Times New Roman"/>
          <w:sz w:val="18"/>
          <w:szCs w:val="18"/>
        </w:rPr>
        <w:t>1450.46</w:t>
      </w:r>
      <w:r>
        <w:rPr>
          <w:rFonts w:cs="Times New Roman"/>
          <w:sz w:val="18"/>
          <w:szCs w:val="18"/>
        </w:rPr>
        <w:tab/>
      </w:r>
      <w:r w:rsidR="00295245">
        <w:rPr>
          <w:rFonts w:cs="Times New Roman"/>
          <w:sz w:val="18"/>
          <w:szCs w:val="18"/>
        </w:rPr>
        <w:t>1500.77</w:t>
      </w:r>
      <w:r w:rsidR="00295245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1512.32</w:t>
      </w:r>
      <w:r>
        <w:rPr>
          <w:rFonts w:cs="Times New Roman"/>
          <w:sz w:val="18"/>
          <w:szCs w:val="18"/>
        </w:rPr>
        <w:tab/>
        <w:t>1563.80</w:t>
      </w:r>
      <w:r>
        <w:rPr>
          <w:rFonts w:cs="Times New Roman"/>
          <w:sz w:val="18"/>
          <w:szCs w:val="18"/>
        </w:rPr>
        <w:tab/>
        <w:t>1586.59</w:t>
      </w:r>
      <w:r>
        <w:rPr>
          <w:rFonts w:cs="Times New Roman"/>
          <w:sz w:val="18"/>
          <w:szCs w:val="18"/>
        </w:rPr>
        <w:tab/>
      </w:r>
      <w:r w:rsidR="00295245">
        <w:rPr>
          <w:rFonts w:cs="Times New Roman"/>
          <w:sz w:val="18"/>
          <w:szCs w:val="18"/>
        </w:rPr>
        <w:t>1660.49</w:t>
      </w:r>
    </w:p>
    <w:p w14:paraId="0BEF73B1" w14:textId="77777777" w:rsidR="008C5038" w:rsidRDefault="004C0EA3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1698.55</w:t>
      </w:r>
      <w:r>
        <w:rPr>
          <w:rFonts w:cs="Times New Roman"/>
          <w:sz w:val="18"/>
          <w:szCs w:val="18"/>
        </w:rPr>
        <w:tab/>
        <w:t>1728.10</w:t>
      </w:r>
      <w:r>
        <w:rPr>
          <w:rFonts w:cs="Times New Roman"/>
          <w:sz w:val="18"/>
          <w:szCs w:val="18"/>
        </w:rPr>
        <w:tab/>
        <w:t>1732.01</w:t>
      </w:r>
      <w:r>
        <w:rPr>
          <w:rFonts w:cs="Times New Roman"/>
          <w:sz w:val="18"/>
          <w:szCs w:val="18"/>
        </w:rPr>
        <w:tab/>
      </w:r>
      <w:r w:rsidR="00295245">
        <w:rPr>
          <w:rFonts w:cs="Times New Roman"/>
          <w:sz w:val="18"/>
          <w:szCs w:val="18"/>
        </w:rPr>
        <w:t>3555.52</w:t>
      </w:r>
      <w:r w:rsidR="00295245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3558.04</w:t>
      </w:r>
      <w:r>
        <w:rPr>
          <w:rFonts w:cs="Times New Roman"/>
          <w:sz w:val="18"/>
          <w:szCs w:val="18"/>
        </w:rPr>
        <w:tab/>
        <w:t>3715.45</w:t>
      </w:r>
      <w:r>
        <w:rPr>
          <w:rFonts w:cs="Times New Roman"/>
          <w:sz w:val="18"/>
          <w:szCs w:val="18"/>
        </w:rPr>
        <w:tab/>
      </w:r>
      <w:r w:rsidRPr="004C0EA3">
        <w:rPr>
          <w:rFonts w:cs="Times New Roman"/>
          <w:sz w:val="18"/>
          <w:szCs w:val="18"/>
        </w:rPr>
        <w:t>3717.16</w:t>
      </w:r>
    </w:p>
    <w:p w14:paraId="7C3607AB" w14:textId="77777777" w:rsidR="004C0EA3" w:rsidRPr="00B536EE" w:rsidRDefault="004C0EA3">
      <w:pPr>
        <w:rPr>
          <w:rFonts w:cs="Times New Roman"/>
          <w:szCs w:val="21"/>
        </w:rPr>
      </w:pPr>
    </w:p>
    <w:p w14:paraId="3FD11811" w14:textId="77777777" w:rsidR="002F0F19" w:rsidRPr="00B536EE" w:rsidRDefault="002F0F19">
      <w:pPr>
        <w:rPr>
          <w:rFonts w:cs="Times New Roman"/>
          <w:b/>
          <w:szCs w:val="21"/>
        </w:rPr>
      </w:pPr>
      <w:r w:rsidRPr="00B536EE">
        <w:rPr>
          <w:rFonts w:cs="Times New Roman"/>
          <w:b/>
          <w:szCs w:val="21"/>
        </w:rPr>
        <w:t>IM1</w:t>
      </w:r>
    </w:p>
    <w:p w14:paraId="53952236" w14:textId="77777777" w:rsidR="002F0F19" w:rsidRPr="00B536EE" w:rsidRDefault="002F0F19">
      <w:pPr>
        <w:rPr>
          <w:szCs w:val="21"/>
        </w:rPr>
      </w:pPr>
      <w:r w:rsidRPr="00B536EE">
        <w:rPr>
          <w:szCs w:val="21"/>
        </w:rPr>
        <w:t>C                 -1.49074800    0.66208500    0.06176600</w:t>
      </w:r>
    </w:p>
    <w:p w14:paraId="1B4E49E3" w14:textId="77777777" w:rsidR="002F0F19" w:rsidRPr="00B536EE" w:rsidRDefault="002F0F19">
      <w:pPr>
        <w:rPr>
          <w:szCs w:val="21"/>
        </w:rPr>
      </w:pPr>
      <w:r w:rsidRPr="00B536EE">
        <w:rPr>
          <w:szCs w:val="21"/>
        </w:rPr>
        <w:t>C                  0.76487800    1.39910000   -0.11301900</w:t>
      </w:r>
    </w:p>
    <w:p w14:paraId="25753BE5" w14:textId="738AAABA" w:rsidR="002F0F19" w:rsidRPr="00B536EE" w:rsidRDefault="00BE1345">
      <w:pPr>
        <w:rPr>
          <w:szCs w:val="21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340521D3" wp14:editId="7B85B363">
            <wp:simplePos x="0" y="0"/>
            <wp:positionH relativeFrom="column">
              <wp:posOffset>3954153</wp:posOffset>
            </wp:positionH>
            <wp:positionV relativeFrom="paragraph">
              <wp:posOffset>121986</wp:posOffset>
            </wp:positionV>
            <wp:extent cx="2159635" cy="1842770"/>
            <wp:effectExtent l="0" t="0" r="0" b="5080"/>
            <wp:wrapNone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8427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F0F19" w:rsidRPr="00B536EE">
        <w:rPr>
          <w:szCs w:val="21"/>
        </w:rPr>
        <w:t>N                 -2.73699800    1.10032300    0.21564800</w:t>
      </w:r>
    </w:p>
    <w:p w14:paraId="1D877D09" w14:textId="12FAF3EE" w:rsidR="002F0F19" w:rsidRPr="00B536EE" w:rsidRDefault="002F0F19">
      <w:pPr>
        <w:rPr>
          <w:szCs w:val="21"/>
        </w:rPr>
      </w:pPr>
      <w:r w:rsidRPr="00B536EE">
        <w:rPr>
          <w:szCs w:val="21"/>
        </w:rPr>
        <w:t>H                 -2.84174700    2.10521300    0.28656200</w:t>
      </w:r>
    </w:p>
    <w:p w14:paraId="71D488A0" w14:textId="349281CF" w:rsidR="002F0F19" w:rsidRPr="00B536EE" w:rsidRDefault="002F0F19">
      <w:pPr>
        <w:rPr>
          <w:szCs w:val="21"/>
        </w:rPr>
      </w:pPr>
      <w:r w:rsidRPr="00B536EE">
        <w:rPr>
          <w:szCs w:val="21"/>
        </w:rPr>
        <w:t>H                 -3.49535300    0.43965500    0.25274000</w:t>
      </w:r>
      <w:r w:rsidR="00BE1345" w:rsidRPr="00BE1345">
        <w:rPr>
          <w:noProof/>
        </w:rPr>
        <w:t xml:space="preserve"> </w:t>
      </w:r>
    </w:p>
    <w:p w14:paraId="018A5179" w14:textId="77777777" w:rsidR="002F0F19" w:rsidRPr="00B536EE" w:rsidRDefault="002F0F19">
      <w:pPr>
        <w:rPr>
          <w:szCs w:val="21"/>
        </w:rPr>
      </w:pPr>
      <w:r w:rsidRPr="00B536EE">
        <w:rPr>
          <w:szCs w:val="21"/>
        </w:rPr>
        <w:t>N                  1.60343400    2.43894000   -0.09933100</w:t>
      </w:r>
    </w:p>
    <w:p w14:paraId="32643F70" w14:textId="77777777" w:rsidR="002F0F19" w:rsidRPr="00B536EE" w:rsidRDefault="002F0F19">
      <w:pPr>
        <w:rPr>
          <w:szCs w:val="21"/>
        </w:rPr>
      </w:pPr>
      <w:r w:rsidRPr="00B536EE">
        <w:rPr>
          <w:szCs w:val="21"/>
        </w:rPr>
        <w:t>H                  2.57205100    2.29742600   -0.33138000</w:t>
      </w:r>
    </w:p>
    <w:p w14:paraId="4AE2732C" w14:textId="77777777" w:rsidR="002F0F19" w:rsidRPr="00B536EE" w:rsidRDefault="002F0F19">
      <w:pPr>
        <w:rPr>
          <w:szCs w:val="21"/>
        </w:rPr>
      </w:pPr>
      <w:r w:rsidRPr="00B536EE">
        <w:rPr>
          <w:szCs w:val="21"/>
        </w:rPr>
        <w:t>H                  1.18077700    3.35816300   -0.07643700</w:t>
      </w:r>
    </w:p>
    <w:p w14:paraId="6C6928E6" w14:textId="77777777" w:rsidR="002F0F19" w:rsidRPr="00B536EE" w:rsidRDefault="002F0F19">
      <w:pPr>
        <w:rPr>
          <w:szCs w:val="21"/>
        </w:rPr>
      </w:pPr>
      <w:r w:rsidRPr="00B536EE">
        <w:rPr>
          <w:szCs w:val="21"/>
        </w:rPr>
        <w:t>N                 -0.54748600    1.67289200    0.02180000</w:t>
      </w:r>
    </w:p>
    <w:p w14:paraId="1952F3D9" w14:textId="77777777" w:rsidR="002F0F19" w:rsidRPr="00B536EE" w:rsidRDefault="002F0F19">
      <w:pPr>
        <w:rPr>
          <w:szCs w:val="21"/>
        </w:rPr>
      </w:pPr>
      <w:r w:rsidRPr="00B536EE">
        <w:rPr>
          <w:szCs w:val="21"/>
        </w:rPr>
        <w:t>N                  0.29173500   -0.92888300   -0.23522200</w:t>
      </w:r>
    </w:p>
    <w:p w14:paraId="1E617BB7" w14:textId="77777777" w:rsidR="002F0F19" w:rsidRPr="00B536EE" w:rsidRDefault="002F0F19">
      <w:pPr>
        <w:rPr>
          <w:szCs w:val="21"/>
        </w:rPr>
      </w:pPr>
      <w:r w:rsidRPr="00B536EE">
        <w:rPr>
          <w:szCs w:val="21"/>
        </w:rPr>
        <w:t>O                 -0.93227700    2.90539800    0.13529300</w:t>
      </w:r>
    </w:p>
    <w:p w14:paraId="1CD3D195" w14:textId="77777777" w:rsidR="002F0F19" w:rsidRPr="00B536EE" w:rsidRDefault="002F0F19">
      <w:pPr>
        <w:rPr>
          <w:szCs w:val="21"/>
        </w:rPr>
      </w:pPr>
      <w:r w:rsidRPr="00B536EE">
        <w:rPr>
          <w:szCs w:val="21"/>
        </w:rPr>
        <w:t>C                  1.14591300    0.04207100   -0.25062300</w:t>
      </w:r>
    </w:p>
    <w:p w14:paraId="051BFA27" w14:textId="77777777" w:rsidR="002F0F19" w:rsidRPr="00B536EE" w:rsidRDefault="002F0F19">
      <w:pPr>
        <w:rPr>
          <w:szCs w:val="21"/>
        </w:rPr>
      </w:pPr>
      <w:r w:rsidRPr="00B536EE">
        <w:rPr>
          <w:szCs w:val="21"/>
        </w:rPr>
        <w:t>C                 -0.99373000   -0.64424000   -0.07054100</w:t>
      </w:r>
    </w:p>
    <w:p w14:paraId="1D58666A" w14:textId="77777777" w:rsidR="002F0F19" w:rsidRDefault="002F0F19">
      <w:r>
        <w:t>N                 -1.90101500   -1.78414300   -0.04721100</w:t>
      </w:r>
    </w:p>
    <w:p w14:paraId="635DA57B" w14:textId="77777777" w:rsidR="002F0F19" w:rsidRDefault="002F0F19">
      <w:r>
        <w:t>O                 -3.09429200   -1.53415300    0.09354500</w:t>
      </w:r>
    </w:p>
    <w:p w14:paraId="1AA249A3" w14:textId="77777777" w:rsidR="002F0F19" w:rsidRDefault="002F0F19">
      <w:r>
        <w:lastRenderedPageBreak/>
        <w:t>O                 -1.44203300   -2.88962100   -0.16334100</w:t>
      </w:r>
    </w:p>
    <w:p w14:paraId="5EEF9F8B" w14:textId="77777777" w:rsidR="002F0F19" w:rsidRDefault="002F0F19">
      <w:r>
        <w:t>O                  2.47659900   -0.19073000   -0.42117900</w:t>
      </w:r>
    </w:p>
    <w:p w14:paraId="29C89394" w14:textId="77777777" w:rsidR="002F0F19" w:rsidRDefault="002F0F19">
      <w:r>
        <w:t>N                  2.96358400   -1.22763500    0.54050100</w:t>
      </w:r>
    </w:p>
    <w:p w14:paraId="0ED266D1" w14:textId="77777777" w:rsidR="002F0F19" w:rsidRDefault="002F0F19">
      <w:r>
        <w:t>O                  4.03120500   -1.52277000    0.27189700</w:t>
      </w:r>
    </w:p>
    <w:p w14:paraId="38BF0F6E" w14:textId="34421457" w:rsidR="008C5038" w:rsidRDefault="008C5038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14BFCEF2" w14:textId="77777777" w:rsidR="008C5038" w:rsidRDefault="008C5038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48.15</w:t>
      </w:r>
      <w:r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ab/>
        <w:t>61.06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ab/>
      </w:r>
      <w:r w:rsidRPr="00AD731D">
        <w:rPr>
          <w:rFonts w:cs="Times New Roman"/>
          <w:sz w:val="18"/>
          <w:szCs w:val="18"/>
        </w:rPr>
        <w:t>83.99</w:t>
      </w:r>
      <w:r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ab/>
        <w:t>100.70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144.88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157.24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219.80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255.20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282.45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289.17</w:t>
      </w:r>
      <w:r>
        <w:rPr>
          <w:rFonts w:cs="Times New Roman"/>
          <w:sz w:val="18"/>
          <w:szCs w:val="18"/>
        </w:rPr>
        <w:tab/>
        <w:t>338.19</w:t>
      </w:r>
    </w:p>
    <w:p w14:paraId="1D72E78B" w14:textId="1EF97C17" w:rsidR="008C5038" w:rsidRDefault="008C5038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354.99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363.46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386.87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414.19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426.84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468.26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477.29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533.62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557.50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585.62</w:t>
      </w:r>
      <w:r>
        <w:rPr>
          <w:rFonts w:cs="Times New Roman"/>
          <w:sz w:val="18"/>
          <w:szCs w:val="18"/>
        </w:rPr>
        <w:tab/>
        <w:t>600.19</w:t>
      </w:r>
    </w:p>
    <w:p w14:paraId="5C2979DD" w14:textId="58838C5D" w:rsidR="008C5038" w:rsidRDefault="008C5038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624.86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669.24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694.66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719.39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744.93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748.20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775.06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870.33</w:t>
      </w:r>
      <w:r>
        <w:rPr>
          <w:rFonts w:cs="Times New Roman" w:hint="eastAsia"/>
          <w:sz w:val="18"/>
          <w:szCs w:val="18"/>
        </w:rPr>
        <w:tab/>
      </w:r>
      <w:r w:rsidRPr="00AD731D">
        <w:rPr>
          <w:rFonts w:cs="Times New Roman"/>
          <w:sz w:val="18"/>
          <w:szCs w:val="18"/>
        </w:rPr>
        <w:t>962.98</w:t>
      </w:r>
      <w:r>
        <w:rPr>
          <w:rFonts w:cs="Times New Roman"/>
          <w:sz w:val="18"/>
          <w:szCs w:val="18"/>
        </w:rPr>
        <w:tab/>
        <w:t>1004.39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1137.63</w:t>
      </w:r>
    </w:p>
    <w:p w14:paraId="3E35003B" w14:textId="6EC71042" w:rsidR="008C5038" w:rsidRDefault="008C5038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1194.49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1245.36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1317.49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1342.68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1428.06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1442.03</w:t>
      </w:r>
      <w:r>
        <w:rPr>
          <w:rFonts w:cs="Times New Roman" w:hint="eastAsia"/>
          <w:sz w:val="18"/>
          <w:szCs w:val="18"/>
        </w:rPr>
        <w:tab/>
      </w:r>
      <w:r w:rsidRPr="00AD731D">
        <w:rPr>
          <w:rFonts w:cs="Times New Roman"/>
          <w:sz w:val="18"/>
          <w:szCs w:val="18"/>
        </w:rPr>
        <w:t>1498.04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1528.06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1575.53</w:t>
      </w:r>
      <w:r>
        <w:rPr>
          <w:rFonts w:cs="Times New Roman"/>
          <w:sz w:val="18"/>
          <w:szCs w:val="18"/>
        </w:rPr>
        <w:tab/>
        <w:t>1605.96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1670.81</w:t>
      </w:r>
    </w:p>
    <w:p w14:paraId="1256B552" w14:textId="735E2FCB" w:rsidR="002F0F19" w:rsidRPr="008C5038" w:rsidRDefault="008C5038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1690.94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1715.76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1938.89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3571.69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3586.46</w:t>
      </w:r>
      <w:r>
        <w:rPr>
          <w:rFonts w:cs="Times New Roman" w:hint="eastAsia"/>
          <w:sz w:val="18"/>
          <w:szCs w:val="18"/>
        </w:rPr>
        <w:tab/>
      </w:r>
      <w:r>
        <w:rPr>
          <w:rFonts w:cs="Times New Roman"/>
          <w:sz w:val="18"/>
          <w:szCs w:val="18"/>
        </w:rPr>
        <w:t>3738.46</w:t>
      </w:r>
      <w:r>
        <w:rPr>
          <w:rFonts w:cs="Times New Roman" w:hint="eastAsia"/>
          <w:sz w:val="18"/>
          <w:szCs w:val="18"/>
        </w:rPr>
        <w:tab/>
      </w:r>
      <w:r w:rsidRPr="00AD731D">
        <w:rPr>
          <w:rFonts w:cs="Times New Roman"/>
          <w:sz w:val="18"/>
          <w:szCs w:val="18"/>
        </w:rPr>
        <w:t>3748.08</w:t>
      </w:r>
    </w:p>
    <w:p w14:paraId="2376D51F" w14:textId="5710C4DC" w:rsidR="008C5038" w:rsidRDefault="008C5038"/>
    <w:p w14:paraId="20DAC0EF" w14:textId="4EB48D44" w:rsidR="002F0F19" w:rsidRPr="00B536EE" w:rsidRDefault="002F0F19">
      <w:pPr>
        <w:rPr>
          <w:b/>
        </w:rPr>
      </w:pPr>
      <w:r w:rsidRPr="00B536EE">
        <w:rPr>
          <w:b/>
        </w:rPr>
        <w:t>IM2</w:t>
      </w:r>
    </w:p>
    <w:p w14:paraId="03284CEC" w14:textId="223C22F7" w:rsidR="00AD731D" w:rsidRDefault="00AD731D">
      <w:r>
        <w:t>C                 1.25479300    1.03533700    0.00001900</w:t>
      </w:r>
    </w:p>
    <w:p w14:paraId="3C1BA0C6" w14:textId="58D38959" w:rsidR="00AD731D" w:rsidRDefault="00AD731D">
      <w:r>
        <w:t>C                 -1.22756800    0.95334900    0.00003300</w:t>
      </w:r>
    </w:p>
    <w:p w14:paraId="0AF397C3" w14:textId="37D95017" w:rsidR="00AD731D" w:rsidRDefault="00AD731D">
      <w:r>
        <w:t>C                 -1.11132100   -0.46598300   -0.00000400</w:t>
      </w:r>
    </w:p>
    <w:p w14:paraId="3E11D76D" w14:textId="2EDA758B" w:rsidR="00AD731D" w:rsidRDefault="00BE1345">
      <w:r>
        <w:rPr>
          <w:noProof/>
        </w:rPr>
        <w:drawing>
          <wp:anchor distT="0" distB="0" distL="114300" distR="114300" simplePos="0" relativeHeight="251660288" behindDoc="0" locked="0" layoutInCell="1" allowOverlap="1" wp14:anchorId="52B09180" wp14:editId="51AF37D2">
            <wp:simplePos x="0" y="0"/>
            <wp:positionH relativeFrom="column">
              <wp:posOffset>3847606</wp:posOffset>
            </wp:positionH>
            <wp:positionV relativeFrom="paragraph">
              <wp:posOffset>131948</wp:posOffset>
            </wp:positionV>
            <wp:extent cx="2159635" cy="1850390"/>
            <wp:effectExtent l="0" t="0" r="0" b="0"/>
            <wp:wrapNone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8503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D731D">
        <w:t>N                  2.17680100    1.90868800    0.00003300</w:t>
      </w:r>
    </w:p>
    <w:p w14:paraId="4D82444B" w14:textId="2384A87A" w:rsidR="00AD731D" w:rsidRDefault="00AD731D">
      <w:r>
        <w:t>H                  3.10437400    1.49939800    0.00001400</w:t>
      </w:r>
    </w:p>
    <w:p w14:paraId="1982C6F7" w14:textId="7055921F" w:rsidR="00AD731D" w:rsidRDefault="00AD731D">
      <w:r>
        <w:t>N                 -2.28962100   -1.31530300   -0.00002000</w:t>
      </w:r>
      <w:r w:rsidR="00BE1345" w:rsidRPr="00BE1345">
        <w:rPr>
          <w:noProof/>
        </w:rPr>
        <w:t xml:space="preserve"> </w:t>
      </w:r>
    </w:p>
    <w:p w14:paraId="4917C3C7" w14:textId="3F55C517" w:rsidR="00AD731D" w:rsidRDefault="00AD731D">
      <w:r>
        <w:t>N                 -2.33112000    1.68902500    0.00005700</w:t>
      </w:r>
    </w:p>
    <w:p w14:paraId="2FBE7F2A" w14:textId="77777777" w:rsidR="00AD731D" w:rsidRDefault="00AD731D">
      <w:r>
        <w:t>H                 -3.22018400    1.20869400    0.00005100</w:t>
      </w:r>
    </w:p>
    <w:p w14:paraId="3A2127E1" w14:textId="77777777" w:rsidR="00AD731D" w:rsidRDefault="00AD731D">
      <w:r>
        <w:t>H                 -2.25112400    2.69481200    0.00008300</w:t>
      </w:r>
    </w:p>
    <w:p w14:paraId="2503B05E" w14:textId="77777777" w:rsidR="00AD731D" w:rsidRDefault="00AD731D">
      <w:r>
        <w:t>N                 -0.04779100    1.59318600    0.00004300</w:t>
      </w:r>
    </w:p>
    <w:p w14:paraId="1991C085" w14:textId="77777777" w:rsidR="00AD731D" w:rsidRDefault="00AD731D">
      <w:r>
        <w:t>N                  0.05703300   -1.06746600   -0.00002600</w:t>
      </w:r>
    </w:p>
    <w:p w14:paraId="079374E7" w14:textId="1AE0A95A" w:rsidR="00AD731D" w:rsidRDefault="00AD731D">
      <w:r>
        <w:t>O                 -3.37811300   -0.74108500    0.00000300</w:t>
      </w:r>
    </w:p>
    <w:p w14:paraId="3EF87971" w14:textId="77777777" w:rsidR="00AD731D" w:rsidRDefault="00AD731D">
      <w:r>
        <w:t>O                 -2.14403700   -2.50578000   -0.00005400</w:t>
      </w:r>
    </w:p>
    <w:p w14:paraId="5D57AE61" w14:textId="504BFF6F" w:rsidR="00AD731D" w:rsidRDefault="00AD731D">
      <w:r>
        <w:t>O                 -0.08235600    2.95431400    0.00007700</w:t>
      </w:r>
    </w:p>
    <w:p w14:paraId="07C9A046" w14:textId="77777777" w:rsidR="00AD731D" w:rsidRDefault="00AD731D">
      <w:r>
        <w:t>H                  0.89258800    3.16103000    0.00007600</w:t>
      </w:r>
    </w:p>
    <w:p w14:paraId="5D165985" w14:textId="0E69B225" w:rsidR="00AD731D" w:rsidRDefault="00AD731D">
      <w:r>
        <w:t>C                  1.16669100   -0.41702400   -0.00001700</w:t>
      </w:r>
    </w:p>
    <w:p w14:paraId="3D753715" w14:textId="68A1811C" w:rsidR="00AD731D" w:rsidRDefault="00AD731D">
      <w:r>
        <w:t>N                  2.40157000   -1.21733200   -0.00004600</w:t>
      </w:r>
    </w:p>
    <w:p w14:paraId="54CEEC75" w14:textId="1766EC79" w:rsidR="00AD731D" w:rsidRDefault="00AD731D">
      <w:r>
        <w:t>O                  3.44745400   -0.58533500   -0.00004200</w:t>
      </w:r>
    </w:p>
    <w:p w14:paraId="21521774" w14:textId="2AEB00AE" w:rsidR="00AD731D" w:rsidRDefault="00AD731D">
      <w:r>
        <w:t>O                  2.30838600   -2.41381300   -0.00007100</w:t>
      </w:r>
    </w:p>
    <w:p w14:paraId="655A7389" w14:textId="175AF9E3" w:rsidR="004C0EA3" w:rsidRDefault="004C0EA3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5A0F4A06" w14:textId="030F3E9C" w:rsidR="004C0EA3" w:rsidRDefault="004C0EA3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39.21</w:t>
      </w:r>
      <w:r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ab/>
        <w:t>58.73</w:t>
      </w:r>
      <w:r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ab/>
        <w:t>82.96</w:t>
      </w:r>
      <w:r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ab/>
        <w:t>109.21</w:t>
      </w:r>
      <w:r>
        <w:rPr>
          <w:rFonts w:cs="Times New Roman"/>
          <w:sz w:val="18"/>
          <w:szCs w:val="18"/>
        </w:rPr>
        <w:tab/>
        <w:t>125.13</w:t>
      </w:r>
      <w:r>
        <w:rPr>
          <w:rFonts w:cs="Times New Roman"/>
          <w:sz w:val="18"/>
          <w:szCs w:val="18"/>
        </w:rPr>
        <w:tab/>
        <w:t>177.25</w:t>
      </w:r>
      <w:r>
        <w:rPr>
          <w:rFonts w:cs="Times New Roman"/>
          <w:sz w:val="18"/>
          <w:szCs w:val="18"/>
        </w:rPr>
        <w:tab/>
        <w:t>252.39</w:t>
      </w:r>
      <w:r>
        <w:rPr>
          <w:rFonts w:cs="Times New Roman"/>
          <w:sz w:val="18"/>
          <w:szCs w:val="18"/>
        </w:rPr>
        <w:tab/>
        <w:t>277.60</w:t>
      </w:r>
      <w:r>
        <w:rPr>
          <w:rFonts w:cs="Times New Roman"/>
          <w:sz w:val="18"/>
          <w:szCs w:val="18"/>
        </w:rPr>
        <w:tab/>
        <w:t>328.62</w:t>
      </w:r>
      <w:r>
        <w:rPr>
          <w:rFonts w:cs="Times New Roman"/>
          <w:sz w:val="18"/>
          <w:szCs w:val="18"/>
        </w:rPr>
        <w:tab/>
        <w:t>351.04</w:t>
      </w:r>
      <w:r>
        <w:rPr>
          <w:rFonts w:cs="Times New Roman"/>
          <w:sz w:val="18"/>
          <w:szCs w:val="18"/>
        </w:rPr>
        <w:tab/>
        <w:t>376.50</w:t>
      </w:r>
    </w:p>
    <w:p w14:paraId="1797C0AB" w14:textId="06087721" w:rsidR="004C0EA3" w:rsidRDefault="004C0EA3">
      <w:pPr>
        <w:rPr>
          <w:rFonts w:cs="Times New Roman"/>
          <w:sz w:val="18"/>
          <w:szCs w:val="18"/>
        </w:rPr>
      </w:pPr>
      <w:r w:rsidRPr="008C5038">
        <w:rPr>
          <w:rFonts w:cs="Times New Roman"/>
          <w:sz w:val="18"/>
          <w:szCs w:val="18"/>
        </w:rPr>
        <w:t>385.63</w:t>
      </w:r>
      <w:r>
        <w:rPr>
          <w:rFonts w:cs="Times New Roman"/>
          <w:sz w:val="18"/>
          <w:szCs w:val="18"/>
        </w:rPr>
        <w:tab/>
        <w:t>406.10</w:t>
      </w:r>
      <w:r>
        <w:rPr>
          <w:rFonts w:cs="Times New Roman"/>
          <w:sz w:val="18"/>
          <w:szCs w:val="18"/>
        </w:rPr>
        <w:tab/>
        <w:t>410.12</w:t>
      </w:r>
      <w:r>
        <w:rPr>
          <w:rFonts w:cs="Times New Roman"/>
          <w:sz w:val="18"/>
          <w:szCs w:val="18"/>
        </w:rPr>
        <w:tab/>
        <w:t>437.92</w:t>
      </w:r>
      <w:r>
        <w:rPr>
          <w:rFonts w:cs="Times New Roman"/>
          <w:sz w:val="18"/>
          <w:szCs w:val="18"/>
        </w:rPr>
        <w:tab/>
        <w:t>475.54</w:t>
      </w:r>
      <w:r>
        <w:rPr>
          <w:rFonts w:cs="Times New Roman"/>
          <w:sz w:val="18"/>
          <w:szCs w:val="18"/>
        </w:rPr>
        <w:tab/>
        <w:t>499.83</w:t>
      </w:r>
      <w:r>
        <w:rPr>
          <w:rFonts w:cs="Times New Roman"/>
          <w:sz w:val="18"/>
          <w:szCs w:val="18"/>
        </w:rPr>
        <w:tab/>
        <w:t>547.69</w:t>
      </w:r>
      <w:r>
        <w:rPr>
          <w:rFonts w:cs="Times New Roman"/>
          <w:sz w:val="18"/>
          <w:szCs w:val="18"/>
        </w:rPr>
        <w:tab/>
        <w:t>591.01</w:t>
      </w:r>
      <w:r>
        <w:rPr>
          <w:rFonts w:cs="Times New Roman"/>
          <w:sz w:val="18"/>
          <w:szCs w:val="18"/>
        </w:rPr>
        <w:tab/>
        <w:t>628.93</w:t>
      </w:r>
      <w:r>
        <w:rPr>
          <w:rFonts w:cs="Times New Roman"/>
          <w:sz w:val="18"/>
          <w:szCs w:val="18"/>
        </w:rPr>
        <w:tab/>
        <w:t>649.82</w:t>
      </w:r>
      <w:r>
        <w:rPr>
          <w:rFonts w:cs="Times New Roman"/>
          <w:sz w:val="18"/>
          <w:szCs w:val="18"/>
        </w:rPr>
        <w:tab/>
        <w:t>674.30</w:t>
      </w:r>
    </w:p>
    <w:p w14:paraId="33C71698" w14:textId="545AEC31" w:rsidR="004C0EA3" w:rsidRDefault="004C0EA3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713.72</w:t>
      </w:r>
      <w:r>
        <w:rPr>
          <w:rFonts w:cs="Times New Roman"/>
          <w:sz w:val="18"/>
          <w:szCs w:val="18"/>
        </w:rPr>
        <w:tab/>
        <w:t>732.78</w:t>
      </w:r>
      <w:r>
        <w:rPr>
          <w:rFonts w:cs="Times New Roman"/>
          <w:sz w:val="18"/>
          <w:szCs w:val="18"/>
        </w:rPr>
        <w:tab/>
        <w:t>738.98</w:t>
      </w:r>
      <w:r>
        <w:rPr>
          <w:rFonts w:cs="Times New Roman"/>
          <w:sz w:val="18"/>
          <w:szCs w:val="18"/>
        </w:rPr>
        <w:tab/>
        <w:t>743.57</w:t>
      </w:r>
      <w:r>
        <w:rPr>
          <w:rFonts w:cs="Times New Roman"/>
          <w:sz w:val="18"/>
          <w:szCs w:val="18"/>
        </w:rPr>
        <w:tab/>
        <w:t>756.87</w:t>
      </w:r>
      <w:r>
        <w:rPr>
          <w:rFonts w:cs="Times New Roman"/>
          <w:sz w:val="18"/>
          <w:szCs w:val="18"/>
        </w:rPr>
        <w:tab/>
        <w:t>831.14</w:t>
      </w:r>
      <w:r>
        <w:rPr>
          <w:rFonts w:cs="Times New Roman"/>
          <w:sz w:val="18"/>
          <w:szCs w:val="18"/>
        </w:rPr>
        <w:tab/>
        <w:t>846.08</w:t>
      </w:r>
      <w:r>
        <w:rPr>
          <w:rFonts w:cs="Times New Roman"/>
          <w:sz w:val="18"/>
          <w:szCs w:val="18"/>
        </w:rPr>
        <w:tab/>
        <w:t>936.86</w:t>
      </w:r>
      <w:r>
        <w:rPr>
          <w:rFonts w:cs="Times New Roman"/>
          <w:sz w:val="18"/>
          <w:szCs w:val="18"/>
        </w:rPr>
        <w:tab/>
        <w:t>963.04</w:t>
      </w:r>
      <w:r>
        <w:rPr>
          <w:rFonts w:cs="Times New Roman"/>
          <w:sz w:val="18"/>
          <w:szCs w:val="18"/>
        </w:rPr>
        <w:tab/>
        <w:t>1141.02</w:t>
      </w:r>
      <w:r>
        <w:rPr>
          <w:rFonts w:cs="Times New Roman"/>
          <w:sz w:val="18"/>
          <w:szCs w:val="18"/>
        </w:rPr>
        <w:tab/>
        <w:t>1150.74</w:t>
      </w:r>
    </w:p>
    <w:p w14:paraId="77BAA114" w14:textId="77777777" w:rsidR="004C0EA3" w:rsidRPr="008C5038" w:rsidRDefault="004C0EA3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1206.50</w:t>
      </w:r>
      <w:r>
        <w:rPr>
          <w:rFonts w:cs="Times New Roman"/>
          <w:sz w:val="18"/>
          <w:szCs w:val="18"/>
        </w:rPr>
        <w:tab/>
        <w:t>1296.19</w:t>
      </w:r>
      <w:r>
        <w:rPr>
          <w:rFonts w:cs="Times New Roman"/>
          <w:sz w:val="18"/>
          <w:szCs w:val="18"/>
        </w:rPr>
        <w:tab/>
        <w:t>1320.40</w:t>
      </w:r>
      <w:r>
        <w:rPr>
          <w:rFonts w:cs="Times New Roman"/>
          <w:sz w:val="18"/>
          <w:szCs w:val="18"/>
        </w:rPr>
        <w:tab/>
        <w:t>1391.15</w:t>
      </w:r>
      <w:r>
        <w:rPr>
          <w:rFonts w:cs="Times New Roman"/>
          <w:sz w:val="18"/>
          <w:szCs w:val="18"/>
        </w:rPr>
        <w:tab/>
        <w:t>1435.00</w:t>
      </w:r>
      <w:r>
        <w:rPr>
          <w:rFonts w:cs="Times New Roman"/>
          <w:sz w:val="18"/>
          <w:szCs w:val="18"/>
        </w:rPr>
        <w:tab/>
        <w:t>1445.46</w:t>
      </w:r>
      <w:r>
        <w:rPr>
          <w:rFonts w:cs="Times New Roman"/>
          <w:sz w:val="18"/>
          <w:szCs w:val="18"/>
        </w:rPr>
        <w:tab/>
        <w:t>1493.05</w:t>
      </w:r>
      <w:r>
        <w:rPr>
          <w:rFonts w:cs="Times New Roman"/>
          <w:sz w:val="18"/>
          <w:szCs w:val="18"/>
        </w:rPr>
        <w:tab/>
        <w:t>1541.09</w:t>
      </w:r>
      <w:r>
        <w:rPr>
          <w:rFonts w:cs="Times New Roman"/>
          <w:sz w:val="18"/>
          <w:szCs w:val="18"/>
        </w:rPr>
        <w:tab/>
        <w:t>1582.14</w:t>
      </w:r>
      <w:r>
        <w:rPr>
          <w:rFonts w:cs="Times New Roman"/>
          <w:sz w:val="18"/>
          <w:szCs w:val="18"/>
        </w:rPr>
        <w:tab/>
        <w:t>1637.46</w:t>
      </w:r>
      <w:r>
        <w:rPr>
          <w:rFonts w:cs="Times New Roman"/>
          <w:sz w:val="18"/>
          <w:szCs w:val="18"/>
        </w:rPr>
        <w:tab/>
      </w:r>
      <w:r w:rsidRPr="008C5038">
        <w:rPr>
          <w:rFonts w:cs="Times New Roman"/>
          <w:sz w:val="18"/>
          <w:szCs w:val="18"/>
        </w:rPr>
        <w:t>1676.43</w:t>
      </w:r>
    </w:p>
    <w:p w14:paraId="4DC270A1" w14:textId="46C54A2F" w:rsidR="00AD731D" w:rsidRPr="00F60B94" w:rsidRDefault="004C0EA3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1704.00</w:t>
      </w:r>
      <w:r>
        <w:rPr>
          <w:rFonts w:cs="Times New Roman"/>
          <w:sz w:val="18"/>
          <w:szCs w:val="18"/>
        </w:rPr>
        <w:tab/>
        <w:t>1721.88</w:t>
      </w:r>
      <w:r>
        <w:rPr>
          <w:rFonts w:cs="Times New Roman"/>
          <w:sz w:val="18"/>
          <w:szCs w:val="18"/>
        </w:rPr>
        <w:tab/>
        <w:t>1753.49</w:t>
      </w:r>
      <w:r>
        <w:rPr>
          <w:rFonts w:cs="Times New Roman"/>
          <w:sz w:val="18"/>
          <w:szCs w:val="18"/>
        </w:rPr>
        <w:tab/>
        <w:t>3267.71</w:t>
      </w:r>
      <w:r>
        <w:rPr>
          <w:rFonts w:cs="Times New Roman"/>
          <w:sz w:val="18"/>
          <w:szCs w:val="18"/>
        </w:rPr>
        <w:tab/>
        <w:t>3580.40</w:t>
      </w:r>
      <w:r>
        <w:rPr>
          <w:rFonts w:cs="Times New Roman"/>
          <w:sz w:val="18"/>
          <w:szCs w:val="18"/>
        </w:rPr>
        <w:tab/>
        <w:t>3616.45</w:t>
      </w:r>
      <w:r>
        <w:rPr>
          <w:rFonts w:cs="Times New Roman"/>
          <w:sz w:val="18"/>
          <w:szCs w:val="18"/>
        </w:rPr>
        <w:tab/>
      </w:r>
      <w:r w:rsidRPr="008C5038">
        <w:rPr>
          <w:rFonts w:cs="Times New Roman"/>
          <w:sz w:val="18"/>
          <w:szCs w:val="18"/>
        </w:rPr>
        <w:t>3721.06</w:t>
      </w:r>
    </w:p>
    <w:p w14:paraId="096C55F4" w14:textId="604E9D4B" w:rsidR="008E178E" w:rsidRDefault="008E178E">
      <w:pPr>
        <w:rPr>
          <w:rFonts w:cs="Times New Roman"/>
          <w:sz w:val="18"/>
          <w:szCs w:val="18"/>
        </w:rPr>
      </w:pPr>
    </w:p>
    <w:p w14:paraId="651A05C8" w14:textId="322607D0" w:rsidR="008E178E" w:rsidRPr="00B536EE" w:rsidRDefault="008E178E" w:rsidP="00E058F2">
      <w:pPr>
        <w:ind w:firstLineChars="50" w:firstLine="105"/>
        <w:rPr>
          <w:b/>
        </w:rPr>
      </w:pPr>
      <w:r>
        <w:rPr>
          <w:b/>
        </w:rPr>
        <w:t>IM4i</w:t>
      </w:r>
    </w:p>
    <w:p w14:paraId="3F264D04" w14:textId="3B9B2E48" w:rsidR="00D5570C" w:rsidRDefault="00D5570C" w:rsidP="00D5570C">
      <w:pPr>
        <w:ind w:firstLineChars="50" w:firstLine="105"/>
      </w:pPr>
      <w:r>
        <w:t>C                  1.16167800    1.15945200   -0.20992100</w:t>
      </w:r>
      <w:r w:rsidR="00E34ADC" w:rsidRPr="00E34ADC">
        <w:rPr>
          <w:noProof/>
        </w:rPr>
        <w:t xml:space="preserve"> </w:t>
      </w:r>
    </w:p>
    <w:p w14:paraId="3B655A29" w14:textId="2F6402A0" w:rsidR="00D5570C" w:rsidRDefault="00D5570C" w:rsidP="00D5570C">
      <w:pPr>
        <w:ind w:firstLineChars="50" w:firstLine="105"/>
      </w:pPr>
      <w:r>
        <w:t>C                 -1.16167800    1.15945300    0.20992100</w:t>
      </w:r>
    </w:p>
    <w:p w14:paraId="3A40AA37" w14:textId="5ADA0AC7" w:rsidR="00D5570C" w:rsidRDefault="00D5570C" w:rsidP="00D5570C">
      <w:pPr>
        <w:ind w:firstLineChars="50" w:firstLine="105"/>
      </w:pPr>
      <w:r>
        <w:t>N                  2.27670800    1.90985900   -0.35503500</w:t>
      </w:r>
    </w:p>
    <w:p w14:paraId="5DCED938" w14:textId="4428154D" w:rsidR="00D5570C" w:rsidRDefault="00D5570C" w:rsidP="00D5570C">
      <w:pPr>
        <w:ind w:firstLineChars="50" w:firstLine="105"/>
      </w:pPr>
      <w:r>
        <w:t>H                  2.10324900    2.89683000   -0.49994000</w:t>
      </w:r>
    </w:p>
    <w:p w14:paraId="63701FFE" w14:textId="77777777" w:rsidR="00D5570C" w:rsidRDefault="00D5570C" w:rsidP="00D5570C">
      <w:r>
        <w:t xml:space="preserve"> H                  3.07391000    1.47640800   -0.79155300</w:t>
      </w:r>
    </w:p>
    <w:p w14:paraId="5F884DA1" w14:textId="2247A1A1" w:rsidR="00D5570C" w:rsidRDefault="00D5570C" w:rsidP="00D5570C">
      <w:r>
        <w:t xml:space="preserve"> N                 -2.27670800    1.90985900    0.35503500</w:t>
      </w:r>
    </w:p>
    <w:p w14:paraId="0B170B15" w14:textId="2EDAF329" w:rsidR="00D5570C" w:rsidRDefault="00D5570C" w:rsidP="00D5570C">
      <w:r>
        <w:t xml:space="preserve"> H                 -3.07390900    1.47640800    0.79155400</w:t>
      </w:r>
    </w:p>
    <w:p w14:paraId="0E10E632" w14:textId="6A39D7D8" w:rsidR="00D5570C" w:rsidRDefault="00D5570C" w:rsidP="00D5570C">
      <w:r>
        <w:lastRenderedPageBreak/>
        <w:t xml:space="preserve"> H                 -2.10324900    2.89683000    0.49994000</w:t>
      </w:r>
    </w:p>
    <w:p w14:paraId="395BBD2B" w14:textId="20AF28AA" w:rsidR="00D5570C" w:rsidRDefault="00E34ADC" w:rsidP="00D5570C">
      <w:r>
        <w:rPr>
          <w:noProof/>
        </w:rPr>
        <w:drawing>
          <wp:anchor distT="0" distB="0" distL="114300" distR="114300" simplePos="0" relativeHeight="251661312" behindDoc="0" locked="0" layoutInCell="1" allowOverlap="1" wp14:anchorId="32F89C65" wp14:editId="4A4415E0">
            <wp:simplePos x="0" y="0"/>
            <wp:positionH relativeFrom="column">
              <wp:posOffset>3846723</wp:posOffset>
            </wp:positionH>
            <wp:positionV relativeFrom="paragraph">
              <wp:posOffset>13879</wp:posOffset>
            </wp:positionV>
            <wp:extent cx="2160000" cy="1933200"/>
            <wp:effectExtent l="0" t="0" r="0" b="0"/>
            <wp:wrapNone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933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5570C">
        <w:t xml:space="preserve"> N                  0.00000000    1.83777300    0.00000000</w:t>
      </w:r>
    </w:p>
    <w:p w14:paraId="0F74EC85" w14:textId="54F0A7E1" w:rsidR="00D5570C" w:rsidRDefault="00D5570C" w:rsidP="00D5570C">
      <w:r>
        <w:t xml:space="preserve"> N                  0.00000000   -0.91631000    0.00000000</w:t>
      </w:r>
    </w:p>
    <w:p w14:paraId="13A27240" w14:textId="77777777" w:rsidR="00D5570C" w:rsidRDefault="00D5570C" w:rsidP="00D5570C">
      <w:r>
        <w:t xml:space="preserve"> O                  0.00000000    3.13048400    0.00000000</w:t>
      </w:r>
    </w:p>
    <w:p w14:paraId="5A05C31C" w14:textId="77777777" w:rsidR="00D5570C" w:rsidRDefault="00D5570C" w:rsidP="00D5570C">
      <w:r>
        <w:t xml:space="preserve"> C                 -1.10310000   -0.23530500    0.21799900</w:t>
      </w:r>
    </w:p>
    <w:p w14:paraId="2A1AFC6A" w14:textId="77777777" w:rsidR="00D5570C" w:rsidRDefault="00D5570C" w:rsidP="00D5570C">
      <w:r>
        <w:t xml:space="preserve"> C                  1.10310000   -0.23530500   -0.21800000</w:t>
      </w:r>
    </w:p>
    <w:p w14:paraId="68522FEB" w14:textId="0ABCC8E5" w:rsidR="00D5570C" w:rsidRDefault="00D5570C" w:rsidP="00CE2066">
      <w:pPr>
        <w:ind w:firstLineChars="50" w:firstLine="105"/>
      </w:pPr>
      <w:r>
        <w:t>O                 -2.27197300   -0.89648000    0.48402500</w:t>
      </w:r>
    </w:p>
    <w:p w14:paraId="34053A2A" w14:textId="0B5D0606" w:rsidR="00D5570C" w:rsidRDefault="00D5570C" w:rsidP="00CE2066">
      <w:pPr>
        <w:ind w:firstLineChars="50" w:firstLine="105"/>
      </w:pPr>
      <w:r>
        <w:t>N                 -2.63351900   -1.78958500   -0.62209500</w:t>
      </w:r>
    </w:p>
    <w:p w14:paraId="47953765" w14:textId="2E5B9B2E" w:rsidR="00D5570C" w:rsidRDefault="00D5570C" w:rsidP="00CE2066">
      <w:pPr>
        <w:ind w:firstLineChars="50" w:firstLine="105"/>
      </w:pPr>
      <w:r>
        <w:t>O                 -3.54769700   -2.41690600   -0.33043600</w:t>
      </w:r>
    </w:p>
    <w:p w14:paraId="427B0B3D" w14:textId="2EFCABE7" w:rsidR="00D5570C" w:rsidRDefault="00D5570C" w:rsidP="00CE2066">
      <w:pPr>
        <w:ind w:firstLineChars="50" w:firstLine="105"/>
      </w:pPr>
      <w:r>
        <w:t>O                  2.27197200   -0.89648100   -0.48402500</w:t>
      </w:r>
    </w:p>
    <w:p w14:paraId="056AEC12" w14:textId="0071F625" w:rsidR="00D5570C" w:rsidRDefault="00D5570C" w:rsidP="00CE2066">
      <w:pPr>
        <w:ind w:firstLineChars="50" w:firstLine="105"/>
      </w:pPr>
      <w:r>
        <w:t>N                  2.63351900   -1.78958600    0.62209400</w:t>
      </w:r>
    </w:p>
    <w:p w14:paraId="2B2660B3" w14:textId="0BB915EE" w:rsidR="008E178E" w:rsidRDefault="00D5570C" w:rsidP="00027183">
      <w:pPr>
        <w:ind w:firstLineChars="50" w:firstLine="105"/>
      </w:pPr>
      <w:r>
        <w:t>O                  3.54769700   -2.41690600    0.33043600</w:t>
      </w:r>
    </w:p>
    <w:p w14:paraId="7A588DEA" w14:textId="77777777" w:rsidR="008E178E" w:rsidRDefault="008E178E" w:rsidP="008E178E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56E72DD2" w14:textId="4236C7AF" w:rsidR="00027183" w:rsidRPr="00027183" w:rsidRDefault="00027183" w:rsidP="00027183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39.06</w:t>
      </w:r>
      <w:r w:rsidR="00251B5A">
        <w:rPr>
          <w:rFonts w:cs="Times New Roman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57.64</w:t>
      </w:r>
      <w:r w:rsidR="00251B5A">
        <w:rPr>
          <w:rFonts w:cs="Times New Roman"/>
          <w:sz w:val="18"/>
          <w:szCs w:val="18"/>
        </w:rPr>
        <w:tab/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 w:hint="eastAsia"/>
          <w:sz w:val="18"/>
          <w:szCs w:val="18"/>
        </w:rPr>
        <w:t xml:space="preserve"> </w:t>
      </w:r>
      <w:r>
        <w:rPr>
          <w:rFonts w:cs="Times New Roman"/>
          <w:sz w:val="18"/>
          <w:szCs w:val="18"/>
        </w:rPr>
        <w:t>80.14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 w:rsidR="00F50842">
        <w:rPr>
          <w:rFonts w:cs="Times New Roman"/>
          <w:sz w:val="18"/>
          <w:szCs w:val="18"/>
        </w:rPr>
        <w:t>101.30</w:t>
      </w:r>
      <w:r w:rsidR="00F50842"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150.67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151.53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170.04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 w:rsidRPr="00027183">
        <w:rPr>
          <w:rFonts w:cs="Times New Roman"/>
          <w:sz w:val="18"/>
          <w:szCs w:val="18"/>
        </w:rPr>
        <w:t>194.69</w:t>
      </w:r>
    </w:p>
    <w:p w14:paraId="3A3724B6" w14:textId="693CAD2C" w:rsidR="00027183" w:rsidRPr="00027183" w:rsidRDefault="00027183" w:rsidP="00027183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284.63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293.11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 w:hint="eastAsia"/>
          <w:sz w:val="18"/>
          <w:szCs w:val="18"/>
        </w:rPr>
        <w:t xml:space="preserve"> </w:t>
      </w:r>
      <w:r>
        <w:rPr>
          <w:rFonts w:cs="Times New Roman"/>
          <w:sz w:val="18"/>
          <w:szCs w:val="18"/>
        </w:rPr>
        <w:t>296.51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 w:rsidR="00F50842">
        <w:rPr>
          <w:rFonts w:cs="Times New Roman"/>
          <w:sz w:val="18"/>
          <w:szCs w:val="18"/>
        </w:rPr>
        <w:t>358.83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374.12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391.42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395.39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 w:rsidRPr="00027183">
        <w:rPr>
          <w:rFonts w:cs="Times New Roman"/>
          <w:sz w:val="18"/>
          <w:szCs w:val="18"/>
        </w:rPr>
        <w:t>410.91</w:t>
      </w:r>
    </w:p>
    <w:p w14:paraId="4A818A03" w14:textId="51B9B3EE" w:rsidR="00027183" w:rsidRPr="00027183" w:rsidRDefault="00027183" w:rsidP="00027183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427.66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449.24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489.47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 w:rsidR="00F50842">
        <w:rPr>
          <w:rFonts w:cs="Times New Roman"/>
          <w:sz w:val="18"/>
          <w:szCs w:val="18"/>
        </w:rPr>
        <w:t>518.71</w:t>
      </w:r>
      <w:r w:rsidR="00F50842"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520.18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536.26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591.46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 w:rsidRPr="00027183">
        <w:rPr>
          <w:rFonts w:cs="Times New Roman"/>
          <w:sz w:val="18"/>
          <w:szCs w:val="18"/>
        </w:rPr>
        <w:t>608.79</w:t>
      </w:r>
    </w:p>
    <w:p w14:paraId="338D1EED" w14:textId="29734CE0" w:rsidR="00027183" w:rsidRPr="00027183" w:rsidRDefault="00027183" w:rsidP="00027183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657.56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700.16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704.97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 w:rsidR="00F50842">
        <w:rPr>
          <w:rFonts w:cs="Times New Roman"/>
          <w:sz w:val="18"/>
          <w:szCs w:val="18"/>
        </w:rPr>
        <w:t>726.03</w:t>
      </w:r>
      <w:r w:rsidR="00F50842"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747.94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818.46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900.08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 w:rsidRPr="00027183">
        <w:rPr>
          <w:rFonts w:cs="Times New Roman"/>
          <w:sz w:val="18"/>
          <w:szCs w:val="18"/>
        </w:rPr>
        <w:t>1011.15</w:t>
      </w:r>
    </w:p>
    <w:p w14:paraId="4FB5A901" w14:textId="1C43E15F" w:rsidR="00027183" w:rsidRPr="00027183" w:rsidRDefault="00027183" w:rsidP="00027183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1037.18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1164.81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1228.59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 w:rsidR="00F50842">
        <w:rPr>
          <w:rFonts w:cs="Times New Roman"/>
          <w:sz w:val="18"/>
          <w:szCs w:val="18"/>
        </w:rPr>
        <w:t>1253.98</w:t>
      </w:r>
      <w:r w:rsidR="00F50842"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1314.10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1353.33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1462.20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 w:rsidRPr="00027183">
        <w:rPr>
          <w:rFonts w:cs="Times New Roman"/>
          <w:sz w:val="18"/>
          <w:szCs w:val="18"/>
        </w:rPr>
        <w:t>1521.77</w:t>
      </w:r>
    </w:p>
    <w:p w14:paraId="631DCB57" w14:textId="0AC3A274" w:rsidR="00027183" w:rsidRPr="00027183" w:rsidRDefault="00027183" w:rsidP="00027183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1536.00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 w:rsidRPr="00027183">
        <w:rPr>
          <w:rFonts w:cs="Times New Roman"/>
          <w:sz w:val="18"/>
          <w:szCs w:val="18"/>
        </w:rPr>
        <w:t>1584.46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1595.82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 w:rsidRPr="00027183">
        <w:rPr>
          <w:rFonts w:cs="Times New Roman"/>
          <w:sz w:val="18"/>
          <w:szCs w:val="18"/>
        </w:rPr>
        <w:t>1663.86</w:t>
      </w:r>
      <w:r w:rsidR="00F50842"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1707.31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1904.03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1910.37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 w:rsidRPr="00027183">
        <w:rPr>
          <w:rFonts w:cs="Times New Roman"/>
          <w:sz w:val="18"/>
          <w:szCs w:val="18"/>
        </w:rPr>
        <w:t>3580.73</w:t>
      </w:r>
    </w:p>
    <w:p w14:paraId="32493083" w14:textId="2D55C735" w:rsidR="008E178E" w:rsidRDefault="00027183" w:rsidP="00027183">
      <w:pPr>
        <w:rPr>
          <w:rFonts w:cs="Times New Roman"/>
          <w:sz w:val="18"/>
          <w:szCs w:val="18"/>
        </w:rPr>
      </w:pPr>
      <w:r>
        <w:rPr>
          <w:rFonts w:cs="Times New Roman"/>
          <w:sz w:val="18"/>
          <w:szCs w:val="18"/>
        </w:rPr>
        <w:t>3582.04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>
        <w:rPr>
          <w:rFonts w:cs="Times New Roman"/>
          <w:sz w:val="18"/>
          <w:szCs w:val="18"/>
        </w:rPr>
        <w:t>3728.96</w:t>
      </w:r>
      <w:r>
        <w:rPr>
          <w:rFonts w:cs="Times New Roman" w:hint="eastAsia"/>
          <w:sz w:val="18"/>
          <w:szCs w:val="18"/>
        </w:rPr>
        <w:t xml:space="preserve"> </w:t>
      </w:r>
      <w:r w:rsidR="00251B5A">
        <w:rPr>
          <w:rFonts w:cs="Times New Roman"/>
          <w:sz w:val="18"/>
          <w:szCs w:val="18"/>
        </w:rPr>
        <w:tab/>
      </w:r>
      <w:r w:rsidRPr="00027183">
        <w:rPr>
          <w:rFonts w:cs="Times New Roman"/>
          <w:sz w:val="18"/>
          <w:szCs w:val="18"/>
        </w:rPr>
        <w:t>3729.49</w:t>
      </w:r>
    </w:p>
    <w:p w14:paraId="3FC38F06" w14:textId="77777777" w:rsidR="008E178E" w:rsidRDefault="008E178E" w:rsidP="008E178E">
      <w:pPr>
        <w:rPr>
          <w:b/>
        </w:rPr>
      </w:pPr>
    </w:p>
    <w:p w14:paraId="7FF94737" w14:textId="04E2E0CE" w:rsidR="008E178E" w:rsidRPr="00B536EE" w:rsidRDefault="008E178E" w:rsidP="007045FB">
      <w:pPr>
        <w:ind w:firstLineChars="50" w:firstLine="105"/>
        <w:rPr>
          <w:b/>
        </w:rPr>
      </w:pPr>
      <w:r>
        <w:rPr>
          <w:b/>
        </w:rPr>
        <w:t>IM4is</w:t>
      </w:r>
    </w:p>
    <w:p w14:paraId="0FE52460" w14:textId="307D762B" w:rsidR="007045FB" w:rsidRDefault="007045FB" w:rsidP="007045FB">
      <w:pPr>
        <w:ind w:firstLineChars="50" w:firstLine="105"/>
      </w:pPr>
      <w:r>
        <w:t>C                 -1.20201500    1.06559200    0.22824200</w:t>
      </w:r>
      <w:r w:rsidR="00E34ADC" w:rsidRPr="00E34ADC">
        <w:rPr>
          <w:noProof/>
        </w:rPr>
        <w:t xml:space="preserve"> </w:t>
      </w:r>
    </w:p>
    <w:p w14:paraId="64B13DFB" w14:textId="7A605FC3" w:rsidR="007045FB" w:rsidRDefault="007045FB" w:rsidP="007045FB">
      <w:r>
        <w:t xml:space="preserve"> C                  1.18984000    1.25141200   -0.24656500</w:t>
      </w:r>
    </w:p>
    <w:p w14:paraId="7EA3AE7B" w14:textId="2F88BF2A" w:rsidR="007045FB" w:rsidRDefault="007045FB" w:rsidP="007045FB">
      <w:r>
        <w:t xml:space="preserve"> N                 -2.37024900    1.73549100    0.39755300</w:t>
      </w:r>
    </w:p>
    <w:p w14:paraId="68699EE4" w14:textId="582B0C50" w:rsidR="007045FB" w:rsidRDefault="00C075D2" w:rsidP="007045FB">
      <w:r>
        <w:rPr>
          <w:noProof/>
        </w:rPr>
        <w:drawing>
          <wp:anchor distT="0" distB="0" distL="114300" distR="114300" simplePos="0" relativeHeight="251662336" behindDoc="0" locked="0" layoutInCell="1" allowOverlap="1" wp14:anchorId="0465E0C2" wp14:editId="270B3F6D">
            <wp:simplePos x="0" y="0"/>
            <wp:positionH relativeFrom="column">
              <wp:posOffset>3883091</wp:posOffset>
            </wp:positionH>
            <wp:positionV relativeFrom="paragraph">
              <wp:posOffset>151336</wp:posOffset>
            </wp:positionV>
            <wp:extent cx="2159635" cy="1936750"/>
            <wp:effectExtent l="0" t="0" r="0" b="6350"/>
            <wp:wrapNone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936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045FB">
        <w:t xml:space="preserve"> H                 -2.31107300    2.72154600    0.60386100</w:t>
      </w:r>
    </w:p>
    <w:p w14:paraId="3701748F" w14:textId="77777777" w:rsidR="007045FB" w:rsidRDefault="007045FB" w:rsidP="007045FB">
      <w:r>
        <w:t xml:space="preserve"> H                 -3.11323900    1.21359300    0.83632800</w:t>
      </w:r>
    </w:p>
    <w:p w14:paraId="4DE162B9" w14:textId="77777777" w:rsidR="007045FB" w:rsidRDefault="007045FB" w:rsidP="007045FB">
      <w:r>
        <w:t xml:space="preserve"> N                  2.11971700    2.11694600   -0.42504200</w:t>
      </w:r>
    </w:p>
    <w:p w14:paraId="5A9525B4" w14:textId="77777777" w:rsidR="007045FB" w:rsidRDefault="007045FB" w:rsidP="007045FB">
      <w:r>
        <w:t xml:space="preserve"> H                  3.02012900    1.68475500   -0.59622400</w:t>
      </w:r>
    </w:p>
    <w:p w14:paraId="26D443B5" w14:textId="77777777" w:rsidR="007045FB" w:rsidRDefault="007045FB" w:rsidP="007045FB">
      <w:r>
        <w:t xml:space="preserve"> N                 -0.07862400    1.77507700   -0.02083400</w:t>
      </w:r>
    </w:p>
    <w:p w14:paraId="38363E03" w14:textId="77777777" w:rsidR="007045FB" w:rsidRDefault="007045FB" w:rsidP="007045FB">
      <w:r>
        <w:t xml:space="preserve"> N                  0.12084200   -0.90484600    0.01573900</w:t>
      </w:r>
    </w:p>
    <w:p w14:paraId="13F5C8F7" w14:textId="77777777" w:rsidR="007045FB" w:rsidRDefault="007045FB" w:rsidP="007045FB">
      <w:r>
        <w:t xml:space="preserve"> O                 -0.15816100    3.13730000    0.00403400</w:t>
      </w:r>
    </w:p>
    <w:p w14:paraId="572B7755" w14:textId="77777777" w:rsidR="007045FB" w:rsidRDefault="007045FB" w:rsidP="007045FB">
      <w:r>
        <w:t xml:space="preserve"> C                  1.17286500   -0.19541200   -0.21971900</w:t>
      </w:r>
    </w:p>
    <w:p w14:paraId="398DDC49" w14:textId="77777777" w:rsidR="007045FB" w:rsidRDefault="007045FB" w:rsidP="007045FB">
      <w:r>
        <w:t xml:space="preserve"> C                 -1.05294000   -0.30912700    0.24734600</w:t>
      </w:r>
    </w:p>
    <w:p w14:paraId="12489F49" w14:textId="77777777" w:rsidR="007045FB" w:rsidRDefault="007045FB" w:rsidP="007045FB">
      <w:r>
        <w:t xml:space="preserve"> O                  2.37597800   -0.79360500   -0.46092000</w:t>
      </w:r>
    </w:p>
    <w:p w14:paraId="071360EE" w14:textId="77777777" w:rsidR="007045FB" w:rsidRDefault="007045FB" w:rsidP="007045FB">
      <w:r>
        <w:t xml:space="preserve"> N                  2.72183100   -1.73996400    0.60312500</w:t>
      </w:r>
    </w:p>
    <w:p w14:paraId="0D7A40CA" w14:textId="77777777" w:rsidR="007045FB" w:rsidRDefault="007045FB" w:rsidP="007045FB">
      <w:r>
        <w:t xml:space="preserve"> O                  3.65092500   -2.34083300    0.30175300</w:t>
      </w:r>
    </w:p>
    <w:p w14:paraId="26142CF2" w14:textId="77777777" w:rsidR="007045FB" w:rsidRDefault="007045FB" w:rsidP="007045FB">
      <w:r>
        <w:t xml:space="preserve"> O                 -2.15804000   -1.07062600    0.53141700</w:t>
      </w:r>
    </w:p>
    <w:p w14:paraId="6F0D1627" w14:textId="77777777" w:rsidR="007045FB" w:rsidRDefault="007045FB" w:rsidP="007045FB">
      <w:r>
        <w:t xml:space="preserve"> N                 -2.62199300   -1.77586400   -0.66034800</w:t>
      </w:r>
    </w:p>
    <w:p w14:paraId="6417D8FE" w14:textId="77777777" w:rsidR="007045FB" w:rsidRDefault="007045FB" w:rsidP="007045FB">
      <w:r>
        <w:t xml:space="preserve"> O                 -3.49428300   -2.47262800   -0.38807200</w:t>
      </w:r>
    </w:p>
    <w:p w14:paraId="184B08FE" w14:textId="01257B41" w:rsidR="008E178E" w:rsidRDefault="007045FB" w:rsidP="008E178E">
      <w:r>
        <w:t xml:space="preserve"> H                  0.78566100    3.38058400   -0.17682000</w:t>
      </w:r>
    </w:p>
    <w:p w14:paraId="11A4C0A8" w14:textId="77777777" w:rsidR="008E178E" w:rsidRDefault="008E178E" w:rsidP="008E178E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7D80C6C5" w14:textId="659F7E03" w:rsidR="00642356" w:rsidRPr="00642356" w:rsidRDefault="00642356" w:rsidP="00642356">
      <w:pPr>
        <w:rPr>
          <w:sz w:val="18"/>
          <w:szCs w:val="18"/>
        </w:rPr>
      </w:pPr>
      <w:r w:rsidRPr="00642356">
        <w:rPr>
          <w:sz w:val="18"/>
          <w:szCs w:val="18"/>
        </w:rPr>
        <w:t>39.73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 w:rsidRPr="00642356">
        <w:rPr>
          <w:sz w:val="18"/>
          <w:szCs w:val="18"/>
        </w:rPr>
        <w:t>58.83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77.06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 w:rsidRPr="00642356">
        <w:rPr>
          <w:sz w:val="18"/>
          <w:szCs w:val="18"/>
        </w:rPr>
        <w:t>93.28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138.85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145.10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165.83</w:t>
      </w:r>
      <w:r w:rsidR="00251B5A">
        <w:rPr>
          <w:sz w:val="18"/>
          <w:szCs w:val="18"/>
        </w:rPr>
        <w:tab/>
      </w:r>
      <w:r>
        <w:rPr>
          <w:rFonts w:hint="eastAsia"/>
          <w:sz w:val="18"/>
          <w:szCs w:val="18"/>
        </w:rPr>
        <w:t xml:space="preserve"> </w:t>
      </w:r>
      <w:r w:rsidRPr="00642356">
        <w:rPr>
          <w:sz w:val="18"/>
          <w:szCs w:val="18"/>
        </w:rPr>
        <w:t>188.48</w:t>
      </w:r>
    </w:p>
    <w:p w14:paraId="49315C55" w14:textId="00D6942A" w:rsidR="00642356" w:rsidRPr="00642356" w:rsidRDefault="00642356" w:rsidP="00642356">
      <w:pPr>
        <w:rPr>
          <w:sz w:val="18"/>
          <w:szCs w:val="18"/>
        </w:rPr>
      </w:pPr>
      <w:r>
        <w:rPr>
          <w:sz w:val="18"/>
          <w:szCs w:val="18"/>
        </w:rPr>
        <w:t>229.11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291.07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300.30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347.96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353.30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376.96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420.49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 w:rsidRPr="00642356">
        <w:rPr>
          <w:sz w:val="18"/>
          <w:szCs w:val="18"/>
        </w:rPr>
        <w:t>423.04</w:t>
      </w:r>
    </w:p>
    <w:p w14:paraId="14700B83" w14:textId="766525BB" w:rsidR="00642356" w:rsidRPr="00642356" w:rsidRDefault="00642356" w:rsidP="00642356">
      <w:pPr>
        <w:rPr>
          <w:sz w:val="18"/>
          <w:szCs w:val="18"/>
        </w:rPr>
      </w:pPr>
      <w:r>
        <w:rPr>
          <w:sz w:val="18"/>
          <w:szCs w:val="18"/>
        </w:rPr>
        <w:t>437.89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459.80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502.19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518.38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524.72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554.10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597.57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 w:rsidRPr="00642356">
        <w:rPr>
          <w:sz w:val="18"/>
          <w:szCs w:val="18"/>
        </w:rPr>
        <w:t>653.28</w:t>
      </w:r>
    </w:p>
    <w:p w14:paraId="70D22154" w14:textId="42DCAF11" w:rsidR="00642356" w:rsidRPr="00642356" w:rsidRDefault="00642356" w:rsidP="00642356">
      <w:pPr>
        <w:rPr>
          <w:sz w:val="18"/>
          <w:szCs w:val="18"/>
        </w:rPr>
      </w:pPr>
      <w:r>
        <w:rPr>
          <w:sz w:val="18"/>
          <w:szCs w:val="18"/>
        </w:rPr>
        <w:t>691.97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713.66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724.70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739.20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751.82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822.12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897.22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 w:rsidRPr="00642356">
        <w:rPr>
          <w:sz w:val="18"/>
          <w:szCs w:val="18"/>
        </w:rPr>
        <w:t>1002.05</w:t>
      </w:r>
    </w:p>
    <w:p w14:paraId="5E855A93" w14:textId="194B159F" w:rsidR="00642356" w:rsidRPr="00642356" w:rsidRDefault="00642356" w:rsidP="00642356">
      <w:pPr>
        <w:rPr>
          <w:sz w:val="18"/>
          <w:szCs w:val="18"/>
        </w:rPr>
      </w:pPr>
      <w:r>
        <w:rPr>
          <w:sz w:val="18"/>
          <w:szCs w:val="18"/>
        </w:rPr>
        <w:lastRenderedPageBreak/>
        <w:t>1048.55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1147.30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1197.83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1265.55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1306.79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1358.39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1445.54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 w:rsidRPr="00642356">
        <w:rPr>
          <w:sz w:val="18"/>
          <w:szCs w:val="18"/>
        </w:rPr>
        <w:t>1482.26</w:t>
      </w:r>
    </w:p>
    <w:p w14:paraId="270AB2DA" w14:textId="307E27B0" w:rsidR="00642356" w:rsidRPr="00642356" w:rsidRDefault="00642356" w:rsidP="00642356">
      <w:pPr>
        <w:rPr>
          <w:sz w:val="18"/>
          <w:szCs w:val="18"/>
        </w:rPr>
      </w:pPr>
      <w:r>
        <w:rPr>
          <w:sz w:val="18"/>
          <w:szCs w:val="18"/>
        </w:rPr>
        <w:t>1571.70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1609.89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1647.34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1680.50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1717.57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1895.96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1905.60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 w:rsidRPr="00642356">
        <w:rPr>
          <w:sz w:val="18"/>
          <w:szCs w:val="18"/>
        </w:rPr>
        <w:t>3363.70</w:t>
      </w:r>
    </w:p>
    <w:p w14:paraId="4C529C8A" w14:textId="1781B172" w:rsidR="008E178E" w:rsidRPr="00642356" w:rsidRDefault="00642356" w:rsidP="00642356">
      <w:pPr>
        <w:rPr>
          <w:sz w:val="18"/>
          <w:szCs w:val="18"/>
        </w:rPr>
      </w:pPr>
      <w:r>
        <w:rPr>
          <w:sz w:val="18"/>
          <w:szCs w:val="18"/>
        </w:rPr>
        <w:t>3609.30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>
        <w:rPr>
          <w:sz w:val="18"/>
          <w:szCs w:val="18"/>
        </w:rPr>
        <w:t>3617.86</w:t>
      </w:r>
      <w:r>
        <w:rPr>
          <w:rFonts w:hint="eastAsia"/>
          <w:sz w:val="18"/>
          <w:szCs w:val="18"/>
        </w:rPr>
        <w:t xml:space="preserve"> </w:t>
      </w:r>
      <w:r w:rsidR="00251B5A">
        <w:rPr>
          <w:sz w:val="18"/>
          <w:szCs w:val="18"/>
        </w:rPr>
        <w:tab/>
      </w:r>
      <w:r w:rsidRPr="00642356">
        <w:rPr>
          <w:sz w:val="18"/>
          <w:szCs w:val="18"/>
        </w:rPr>
        <w:t>3730.11</w:t>
      </w:r>
    </w:p>
    <w:p w14:paraId="184C3F4A" w14:textId="77777777" w:rsidR="008E178E" w:rsidRDefault="008E178E" w:rsidP="008E178E">
      <w:pPr>
        <w:rPr>
          <w:b/>
        </w:rPr>
      </w:pPr>
    </w:p>
    <w:p w14:paraId="3D083BC2" w14:textId="021F20F1" w:rsidR="008E178E" w:rsidRPr="00B536EE" w:rsidRDefault="008E178E" w:rsidP="008E178E">
      <w:pPr>
        <w:rPr>
          <w:b/>
        </w:rPr>
      </w:pPr>
      <w:r>
        <w:rPr>
          <w:b/>
        </w:rPr>
        <w:t>IM5s</w:t>
      </w:r>
    </w:p>
    <w:p w14:paraId="5532ED24" w14:textId="38C49BFA" w:rsidR="007C0A2C" w:rsidRDefault="007C0A2C" w:rsidP="007C0A2C">
      <w:pPr>
        <w:ind w:firstLineChars="50" w:firstLine="105"/>
      </w:pPr>
      <w:r>
        <w:t>C                 -1.54869800    0.77314300    0.05448700</w:t>
      </w:r>
      <w:r w:rsidR="00502E98" w:rsidRPr="00502E98">
        <w:rPr>
          <w:noProof/>
        </w:rPr>
        <w:t xml:space="preserve"> </w:t>
      </w:r>
    </w:p>
    <w:p w14:paraId="1DC05D77" w14:textId="574A6A82" w:rsidR="007C0A2C" w:rsidRDefault="00502E98" w:rsidP="007C0A2C">
      <w:r>
        <w:rPr>
          <w:noProof/>
        </w:rPr>
        <w:drawing>
          <wp:anchor distT="0" distB="0" distL="114300" distR="114300" simplePos="0" relativeHeight="251663360" behindDoc="0" locked="0" layoutInCell="1" allowOverlap="1" wp14:anchorId="05BF67BD" wp14:editId="525D95DF">
            <wp:simplePos x="0" y="0"/>
            <wp:positionH relativeFrom="column">
              <wp:posOffset>3960421</wp:posOffset>
            </wp:positionH>
            <wp:positionV relativeFrom="paragraph">
              <wp:posOffset>98268</wp:posOffset>
            </wp:positionV>
            <wp:extent cx="2159635" cy="1846580"/>
            <wp:effectExtent l="0" t="0" r="0" b="127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8465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C0A2C">
        <w:t xml:space="preserve"> C                  0.78120900    1.46048300   -0.07389800</w:t>
      </w:r>
    </w:p>
    <w:p w14:paraId="77CE5A78" w14:textId="0CCFEC34" w:rsidR="007C0A2C" w:rsidRDefault="007C0A2C" w:rsidP="007C0A2C">
      <w:r>
        <w:t xml:space="preserve"> N                 -2.74444900    1.14978900    0.16660600</w:t>
      </w:r>
    </w:p>
    <w:p w14:paraId="4271AF4B" w14:textId="540E98AC" w:rsidR="007C0A2C" w:rsidRDefault="007C0A2C" w:rsidP="007C0A2C">
      <w:r>
        <w:t xml:space="preserve"> H                 -2.73395200    2.17574200    0.21396900</w:t>
      </w:r>
    </w:p>
    <w:p w14:paraId="1E5EBA46" w14:textId="62E651F6" w:rsidR="007C0A2C" w:rsidRDefault="007C0A2C" w:rsidP="007C0A2C">
      <w:r>
        <w:t xml:space="preserve"> N                  1.69214100    2.44572700   -0.04506800</w:t>
      </w:r>
    </w:p>
    <w:p w14:paraId="331CC3BB" w14:textId="66F82BF8" w:rsidR="007C0A2C" w:rsidRDefault="007C0A2C" w:rsidP="007C0A2C">
      <w:r>
        <w:t xml:space="preserve"> H                  2.64732700    2.24299000   -0.28700800</w:t>
      </w:r>
    </w:p>
    <w:p w14:paraId="718DAE87" w14:textId="4018BD9A" w:rsidR="007C0A2C" w:rsidRDefault="007C0A2C" w:rsidP="007C0A2C">
      <w:r>
        <w:t xml:space="preserve"> H                  1.32255900    3.38712700   -0.07969900</w:t>
      </w:r>
    </w:p>
    <w:p w14:paraId="636D69D3" w14:textId="62474E47" w:rsidR="007C0A2C" w:rsidRDefault="007C0A2C" w:rsidP="007C0A2C">
      <w:r>
        <w:t xml:space="preserve"> N                 -0.49169200    1.77824100    0.01510700</w:t>
      </w:r>
    </w:p>
    <w:p w14:paraId="7781BC5C" w14:textId="70FFB59A" w:rsidR="007C0A2C" w:rsidRDefault="007C0A2C" w:rsidP="007C0A2C">
      <w:r>
        <w:t xml:space="preserve"> N                  0.30132000   -0.90410500   -0.18677500</w:t>
      </w:r>
    </w:p>
    <w:p w14:paraId="4724072A" w14:textId="0FB1BA3D" w:rsidR="007C0A2C" w:rsidRDefault="007C0A2C" w:rsidP="007C0A2C">
      <w:r>
        <w:t xml:space="preserve"> O                 -0.84273000    3.01366500    0.09903400</w:t>
      </w:r>
    </w:p>
    <w:p w14:paraId="4C33A5E8" w14:textId="5FA127E4" w:rsidR="007C0A2C" w:rsidRDefault="007C0A2C" w:rsidP="007C0A2C">
      <w:r>
        <w:t xml:space="preserve"> C                  1.13806400    0.05543000   -0.18163400</w:t>
      </w:r>
    </w:p>
    <w:p w14:paraId="74709257" w14:textId="77777777" w:rsidR="007C0A2C" w:rsidRDefault="007C0A2C" w:rsidP="007C0A2C">
      <w:r>
        <w:t xml:space="preserve"> C                 -1.02688100   -0.59924500   -0.05404100</w:t>
      </w:r>
    </w:p>
    <w:p w14:paraId="1DAB0460" w14:textId="6BC1FDD1" w:rsidR="007C0A2C" w:rsidRDefault="007C0A2C" w:rsidP="007C0A2C">
      <w:r>
        <w:t xml:space="preserve"> N                 -1.81829100   -1.67391600   -0.04603800</w:t>
      </w:r>
    </w:p>
    <w:p w14:paraId="44D39896" w14:textId="560110EE" w:rsidR="007C0A2C" w:rsidRDefault="007C0A2C" w:rsidP="007C0A2C">
      <w:r>
        <w:t xml:space="preserve"> O                 -3.15254900   -1.43901800    0.07108400</w:t>
      </w:r>
    </w:p>
    <w:p w14:paraId="049197CD" w14:textId="5E633F95" w:rsidR="007C0A2C" w:rsidRDefault="007C0A2C" w:rsidP="007C0A2C">
      <w:r>
        <w:t xml:space="preserve"> O                 -1.47317700   -2.84343300   -0.13039700</w:t>
      </w:r>
    </w:p>
    <w:p w14:paraId="607936C3" w14:textId="41EAC1C4" w:rsidR="007C0A2C" w:rsidRDefault="007C0A2C" w:rsidP="007C0A2C">
      <w:r>
        <w:t xml:space="preserve"> O                  2.46321100   -0.16630600   -0.30059400</w:t>
      </w:r>
    </w:p>
    <w:p w14:paraId="2536C5E3" w14:textId="03CDB2F6" w:rsidR="007C0A2C" w:rsidRDefault="007C0A2C" w:rsidP="007C0A2C">
      <w:r>
        <w:t xml:space="preserve"> N                  2.88878800   -1.42274000    0.46566400</w:t>
      </w:r>
    </w:p>
    <w:p w14:paraId="41525049" w14:textId="77777777" w:rsidR="007C0A2C" w:rsidRDefault="007C0A2C" w:rsidP="007C0A2C">
      <w:r>
        <w:t xml:space="preserve"> O                  3.93313600   -1.71695600    0.14091300</w:t>
      </w:r>
    </w:p>
    <w:p w14:paraId="34BA771C" w14:textId="3698F475" w:rsidR="008E178E" w:rsidRDefault="007C0A2C" w:rsidP="008E178E">
      <w:r>
        <w:t xml:space="preserve"> H                 -3.51593900   -2.33931000    0.05647100</w:t>
      </w:r>
    </w:p>
    <w:p w14:paraId="70783E9E" w14:textId="18E1E969" w:rsidR="008E178E" w:rsidRDefault="008E178E" w:rsidP="008E178E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2A07B04A" w14:textId="1E8AA6CE" w:rsidR="007C0A2C" w:rsidRPr="007C0A2C" w:rsidRDefault="007C0A2C" w:rsidP="007C0A2C">
      <w:pPr>
        <w:rPr>
          <w:sz w:val="18"/>
          <w:szCs w:val="18"/>
        </w:rPr>
      </w:pPr>
      <w:r>
        <w:rPr>
          <w:sz w:val="18"/>
          <w:szCs w:val="18"/>
        </w:rPr>
        <w:t>34.37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62.22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79.33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98.24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121.43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150.48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208.37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</w:r>
      <w:r w:rsidRPr="007C0A2C">
        <w:rPr>
          <w:sz w:val="18"/>
          <w:szCs w:val="18"/>
        </w:rPr>
        <w:t>240.88</w:t>
      </w:r>
    </w:p>
    <w:p w14:paraId="1560A7DA" w14:textId="4A078FC9" w:rsidR="007C0A2C" w:rsidRPr="007C0A2C" w:rsidRDefault="007C0A2C" w:rsidP="007C0A2C">
      <w:pPr>
        <w:rPr>
          <w:sz w:val="18"/>
          <w:szCs w:val="18"/>
        </w:rPr>
      </w:pPr>
      <w:r>
        <w:rPr>
          <w:sz w:val="18"/>
          <w:szCs w:val="18"/>
        </w:rPr>
        <w:t>272.60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275.14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306.09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348.51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359.47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376.95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410.93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</w:r>
      <w:r w:rsidRPr="007C0A2C">
        <w:rPr>
          <w:sz w:val="18"/>
          <w:szCs w:val="18"/>
        </w:rPr>
        <w:t>424.85</w:t>
      </w:r>
    </w:p>
    <w:p w14:paraId="6761D348" w14:textId="4230402D" w:rsidR="007C0A2C" w:rsidRPr="007C0A2C" w:rsidRDefault="007C0A2C" w:rsidP="007C0A2C">
      <w:pPr>
        <w:rPr>
          <w:sz w:val="18"/>
          <w:szCs w:val="18"/>
        </w:rPr>
      </w:pPr>
      <w:r>
        <w:rPr>
          <w:sz w:val="18"/>
          <w:szCs w:val="18"/>
        </w:rPr>
        <w:t>449.37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</w:r>
      <w:r w:rsidRPr="007C0A2C">
        <w:rPr>
          <w:sz w:val="18"/>
          <w:szCs w:val="18"/>
        </w:rPr>
        <w:t>463.5</w:t>
      </w:r>
      <w:r>
        <w:rPr>
          <w:sz w:val="18"/>
          <w:szCs w:val="18"/>
        </w:rPr>
        <w:t>1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508.25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531.06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565.68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580.69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627.33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</w:r>
      <w:r w:rsidRPr="007C0A2C">
        <w:rPr>
          <w:sz w:val="18"/>
          <w:szCs w:val="18"/>
        </w:rPr>
        <w:t>664.52</w:t>
      </w:r>
    </w:p>
    <w:p w14:paraId="7CFA5E22" w14:textId="53B25349" w:rsidR="007C0A2C" w:rsidRPr="007C0A2C" w:rsidRDefault="007C0A2C" w:rsidP="007C0A2C">
      <w:pPr>
        <w:rPr>
          <w:sz w:val="18"/>
          <w:szCs w:val="18"/>
        </w:rPr>
      </w:pPr>
      <w:r>
        <w:rPr>
          <w:sz w:val="18"/>
          <w:szCs w:val="18"/>
        </w:rPr>
        <w:t>694.32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701.39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727.24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733.94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827.72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942.79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947.58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</w:r>
      <w:r w:rsidRPr="007C0A2C">
        <w:rPr>
          <w:sz w:val="18"/>
          <w:szCs w:val="18"/>
        </w:rPr>
        <w:t>995.76</w:t>
      </w:r>
    </w:p>
    <w:p w14:paraId="17DC3E28" w14:textId="667A4D37" w:rsidR="007C0A2C" w:rsidRPr="007C0A2C" w:rsidRDefault="007C0A2C" w:rsidP="007C0A2C">
      <w:pPr>
        <w:rPr>
          <w:sz w:val="18"/>
          <w:szCs w:val="18"/>
        </w:rPr>
      </w:pPr>
      <w:r>
        <w:rPr>
          <w:sz w:val="18"/>
          <w:szCs w:val="18"/>
        </w:rPr>
        <w:t>1134.61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1196.45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</w:r>
      <w:r w:rsidRPr="007C0A2C">
        <w:rPr>
          <w:sz w:val="18"/>
          <w:szCs w:val="18"/>
        </w:rPr>
        <w:t>1240.81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1280.26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1326.62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1357.18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1387.36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</w:r>
      <w:r w:rsidRPr="007C0A2C">
        <w:rPr>
          <w:sz w:val="18"/>
          <w:szCs w:val="18"/>
        </w:rPr>
        <w:t>1441.07</w:t>
      </w:r>
    </w:p>
    <w:p w14:paraId="158EB33B" w14:textId="7815A1CC" w:rsidR="007C0A2C" w:rsidRPr="007C0A2C" w:rsidRDefault="007C0A2C" w:rsidP="007C0A2C">
      <w:pPr>
        <w:rPr>
          <w:sz w:val="18"/>
          <w:szCs w:val="18"/>
        </w:rPr>
      </w:pPr>
      <w:r>
        <w:rPr>
          <w:sz w:val="18"/>
          <w:szCs w:val="18"/>
        </w:rPr>
        <w:t>1508.09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1597.08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1662.55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1701.19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1743.57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1757.26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  <w:t>1970.11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</w:r>
      <w:r w:rsidRPr="007C0A2C">
        <w:rPr>
          <w:sz w:val="18"/>
          <w:szCs w:val="18"/>
        </w:rPr>
        <w:t>3439.23</w:t>
      </w:r>
    </w:p>
    <w:p w14:paraId="50071E3F" w14:textId="72B245F7" w:rsidR="008E178E" w:rsidRPr="007C0A2C" w:rsidRDefault="007C0A2C" w:rsidP="007C0A2C">
      <w:pPr>
        <w:rPr>
          <w:sz w:val="18"/>
          <w:szCs w:val="18"/>
        </w:rPr>
      </w:pPr>
      <w:r>
        <w:rPr>
          <w:sz w:val="18"/>
          <w:szCs w:val="18"/>
        </w:rPr>
        <w:t>3589.30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</w:r>
      <w:r w:rsidRPr="007C0A2C">
        <w:rPr>
          <w:sz w:val="18"/>
          <w:szCs w:val="18"/>
        </w:rPr>
        <w:t>3748.08</w:t>
      </w:r>
      <w:r>
        <w:rPr>
          <w:rFonts w:hint="eastAsia"/>
          <w:sz w:val="18"/>
          <w:szCs w:val="18"/>
        </w:rPr>
        <w:t xml:space="preserve"> </w:t>
      </w:r>
      <w:r>
        <w:rPr>
          <w:sz w:val="18"/>
          <w:szCs w:val="18"/>
        </w:rPr>
        <w:tab/>
      </w:r>
      <w:r w:rsidRPr="007C0A2C">
        <w:rPr>
          <w:sz w:val="18"/>
          <w:szCs w:val="18"/>
        </w:rPr>
        <w:t>3777.18</w:t>
      </w:r>
    </w:p>
    <w:p w14:paraId="46AE2EB3" w14:textId="07F6275D" w:rsidR="008E178E" w:rsidRDefault="008E178E" w:rsidP="008E178E">
      <w:pPr>
        <w:rPr>
          <w:b/>
        </w:rPr>
      </w:pPr>
    </w:p>
    <w:p w14:paraId="45D987F0" w14:textId="7D61B552" w:rsidR="00B3189F" w:rsidRDefault="008E178E" w:rsidP="00B3189F">
      <w:pPr>
        <w:rPr>
          <w:b/>
        </w:rPr>
      </w:pPr>
      <w:r>
        <w:rPr>
          <w:b/>
        </w:rPr>
        <w:t>IM5ss</w:t>
      </w:r>
    </w:p>
    <w:p w14:paraId="02C6B6B9" w14:textId="7C8650D9" w:rsidR="00B3189F" w:rsidRPr="00B3189F" w:rsidRDefault="00B3189F" w:rsidP="00326254">
      <w:pPr>
        <w:ind w:leftChars="67" w:left="141"/>
        <w:rPr>
          <w:b/>
        </w:rPr>
      </w:pPr>
      <w:r w:rsidRPr="00B3189F">
        <w:t xml:space="preserve">C   </w:t>
      </w:r>
      <w:r w:rsidRPr="00B3189F">
        <w:rPr>
          <w:b/>
        </w:rPr>
        <w:t xml:space="preserve">            </w:t>
      </w:r>
      <w:r>
        <w:t xml:space="preserve">   -1.56219000    0.69615400    0.14200900</w:t>
      </w:r>
      <w:r w:rsidR="00502E98" w:rsidRPr="00502E98">
        <w:rPr>
          <w:noProof/>
        </w:rPr>
        <w:t xml:space="preserve"> </w:t>
      </w:r>
    </w:p>
    <w:p w14:paraId="1C5C8C1C" w14:textId="70ECF7EE" w:rsidR="00B3189F" w:rsidRDefault="00502E98" w:rsidP="00326254">
      <w:r>
        <w:rPr>
          <w:noProof/>
        </w:rPr>
        <w:drawing>
          <wp:anchor distT="0" distB="0" distL="114300" distR="114300" simplePos="0" relativeHeight="251664384" behindDoc="0" locked="0" layoutInCell="1" allowOverlap="1" wp14:anchorId="4E962882" wp14:editId="0CA46B44">
            <wp:simplePos x="0" y="0"/>
            <wp:positionH relativeFrom="column">
              <wp:posOffset>3815328</wp:posOffset>
            </wp:positionH>
            <wp:positionV relativeFrom="paragraph">
              <wp:posOffset>11497</wp:posOffset>
            </wp:positionV>
            <wp:extent cx="2160000" cy="1933200"/>
            <wp:effectExtent l="0" t="0" r="0" b="0"/>
            <wp:wrapNone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933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3189F">
        <w:t xml:space="preserve"> C                  0.75129900    1.54834100   -0.14217300</w:t>
      </w:r>
    </w:p>
    <w:p w14:paraId="2577CACB" w14:textId="77777777" w:rsidR="00B3189F" w:rsidRDefault="00B3189F" w:rsidP="00326254">
      <w:r>
        <w:t xml:space="preserve"> N                 -2.74785100    0.94196200    0.50304500</w:t>
      </w:r>
    </w:p>
    <w:p w14:paraId="7FAB9633" w14:textId="77777777" w:rsidR="00B3189F" w:rsidRDefault="00B3189F" w:rsidP="00326254">
      <w:r>
        <w:t xml:space="preserve"> H                 -2.89738000    1.94912400    0.55081500</w:t>
      </w:r>
    </w:p>
    <w:p w14:paraId="74AE152A" w14:textId="77777777" w:rsidR="00B3189F" w:rsidRDefault="00B3189F" w:rsidP="00326254">
      <w:r>
        <w:t xml:space="preserve"> N                  1.47841700    2.59066200   -0.09417200</w:t>
      </w:r>
    </w:p>
    <w:p w14:paraId="556EE92A" w14:textId="77777777" w:rsidR="00B3189F" w:rsidRDefault="00B3189F" w:rsidP="00326254">
      <w:r>
        <w:t xml:space="preserve"> H                  2.46706800    2.35800200   -0.10842900</w:t>
      </w:r>
    </w:p>
    <w:p w14:paraId="1AF3C24F" w14:textId="77777777" w:rsidR="00B3189F" w:rsidRDefault="00B3189F" w:rsidP="00326254">
      <w:r>
        <w:t xml:space="preserve"> N                 -0.61572000    1.69252000   -0.17332000</w:t>
      </w:r>
    </w:p>
    <w:p w14:paraId="14720035" w14:textId="77777777" w:rsidR="00B3189F" w:rsidRDefault="00B3189F" w:rsidP="00326254">
      <w:r>
        <w:t xml:space="preserve"> N                  0.38273600   -0.86287300   -0.17247900</w:t>
      </w:r>
    </w:p>
    <w:p w14:paraId="747EAADF" w14:textId="77777777" w:rsidR="00B3189F" w:rsidRDefault="00B3189F" w:rsidP="00326254">
      <w:r>
        <w:t xml:space="preserve"> O                 -1.07248100    2.97950000   -0.00827200</w:t>
      </w:r>
    </w:p>
    <w:p w14:paraId="3A6E2100" w14:textId="77777777" w:rsidR="00B3189F" w:rsidRDefault="00B3189F" w:rsidP="00326254">
      <w:r>
        <w:t xml:space="preserve"> C                  1.17516300    0.12766600   -0.19566000</w:t>
      </w:r>
    </w:p>
    <w:p w14:paraId="2DF4DDBC" w14:textId="77777777" w:rsidR="00B3189F" w:rsidRDefault="00B3189F" w:rsidP="00326254">
      <w:r>
        <w:t xml:space="preserve"> C                 -0.96734900   -0.64759700   -0.04286200</w:t>
      </w:r>
    </w:p>
    <w:p w14:paraId="25EB3BE2" w14:textId="77777777" w:rsidR="00B3189F" w:rsidRDefault="00B3189F" w:rsidP="00326254">
      <w:r>
        <w:t xml:space="preserve"> N                 -1.68701300   -1.76413800   -0.08865700</w:t>
      </w:r>
    </w:p>
    <w:p w14:paraId="4C65049F" w14:textId="77777777" w:rsidR="00B3189F" w:rsidRDefault="00B3189F" w:rsidP="00326254">
      <w:r>
        <w:lastRenderedPageBreak/>
        <w:t xml:space="preserve"> O                 -3.03968000   -1.62305800   -0.00266600</w:t>
      </w:r>
    </w:p>
    <w:p w14:paraId="5A6F3874" w14:textId="77777777" w:rsidR="00B3189F" w:rsidRDefault="00B3189F" w:rsidP="00326254">
      <w:r>
        <w:t xml:space="preserve"> O                 -1.26847200   -2.90774700   -0.21640800</w:t>
      </w:r>
    </w:p>
    <w:p w14:paraId="77D59B2B" w14:textId="77777777" w:rsidR="00B3189F" w:rsidRDefault="00B3189F" w:rsidP="00326254">
      <w:r>
        <w:t xml:space="preserve"> O                  2.50538200   -0.03723700   -0.28048800</w:t>
      </w:r>
    </w:p>
    <w:p w14:paraId="58AEC970" w14:textId="77777777" w:rsidR="00B3189F" w:rsidRDefault="00B3189F" w:rsidP="00326254">
      <w:r>
        <w:t xml:space="preserve"> N                  2.96789800   -1.26327700    0.51739900</w:t>
      </w:r>
    </w:p>
    <w:p w14:paraId="4472C19A" w14:textId="77777777" w:rsidR="00B3189F" w:rsidRDefault="00B3189F" w:rsidP="00326254">
      <w:r>
        <w:t xml:space="preserve"> O                  4.02278500   -1.53052100    0.20495400</w:t>
      </w:r>
    </w:p>
    <w:p w14:paraId="017A0AB7" w14:textId="77777777" w:rsidR="00B3189F" w:rsidRDefault="00B3189F" w:rsidP="00326254">
      <w:r>
        <w:t xml:space="preserve"> H                 -3.33602100   -2.54481900   -0.07201500</w:t>
      </w:r>
    </w:p>
    <w:p w14:paraId="6336F4E2" w14:textId="497AEA05" w:rsidR="008E178E" w:rsidRDefault="00B3189F" w:rsidP="00326254">
      <w:r>
        <w:t xml:space="preserve"> H                 -0.24473700    3.49881500    0.04206400</w:t>
      </w:r>
    </w:p>
    <w:p w14:paraId="4E5D6BFA" w14:textId="77777777" w:rsidR="008E178E" w:rsidRDefault="008E178E" w:rsidP="008E178E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535FC079" w14:textId="01EEAFCF" w:rsidR="00B3189F" w:rsidRPr="00B3189F" w:rsidRDefault="00B3189F" w:rsidP="003C0264">
      <w:pPr>
        <w:pStyle w:val="af1"/>
      </w:pPr>
      <w:r>
        <w:t>39.92</w:t>
      </w:r>
      <w:r>
        <w:tab/>
      </w:r>
      <w:r>
        <w:tab/>
        <w:t>67.12</w:t>
      </w:r>
      <w:r>
        <w:tab/>
      </w:r>
      <w:r>
        <w:tab/>
        <w:t>78.30</w:t>
      </w:r>
      <w:r>
        <w:rPr>
          <w:rFonts w:hint="eastAsia"/>
        </w:rPr>
        <w:t xml:space="preserve"> </w:t>
      </w:r>
      <w:r>
        <w:tab/>
        <w:t>89.69</w:t>
      </w:r>
      <w:r>
        <w:tab/>
      </w:r>
      <w:r>
        <w:tab/>
        <w:t>103.17</w:t>
      </w:r>
      <w:r>
        <w:tab/>
        <w:t>152.33</w:t>
      </w:r>
      <w:r>
        <w:tab/>
        <w:t>204.10</w:t>
      </w:r>
      <w:r>
        <w:tab/>
      </w:r>
      <w:r w:rsidRPr="00B3189F">
        <w:t>232.74</w:t>
      </w:r>
    </w:p>
    <w:p w14:paraId="7A2D9001" w14:textId="408FCB1C" w:rsidR="00B3189F" w:rsidRPr="00B3189F" w:rsidRDefault="00B3189F" w:rsidP="003C0264">
      <w:pPr>
        <w:pStyle w:val="af1"/>
        <w:rPr>
          <w:szCs w:val="18"/>
        </w:rPr>
      </w:pPr>
      <w:r>
        <w:rPr>
          <w:szCs w:val="18"/>
        </w:rPr>
        <w:t>247.94</w:t>
      </w:r>
      <w:r>
        <w:rPr>
          <w:szCs w:val="18"/>
        </w:rPr>
        <w:tab/>
        <w:t>277.82</w:t>
      </w:r>
      <w:r>
        <w:rPr>
          <w:szCs w:val="18"/>
        </w:rPr>
        <w:tab/>
        <w:t>361.79</w:t>
      </w:r>
      <w:r>
        <w:rPr>
          <w:szCs w:val="18"/>
        </w:rPr>
        <w:tab/>
        <w:t>364.63</w:t>
      </w:r>
      <w:r>
        <w:rPr>
          <w:szCs w:val="18"/>
        </w:rPr>
        <w:tab/>
        <w:t>377.07</w:t>
      </w:r>
      <w:r>
        <w:rPr>
          <w:szCs w:val="18"/>
        </w:rPr>
        <w:tab/>
        <w:t>382.71</w:t>
      </w:r>
      <w:r>
        <w:rPr>
          <w:szCs w:val="18"/>
        </w:rPr>
        <w:tab/>
        <w:t>406.57</w:t>
      </w:r>
      <w:r>
        <w:rPr>
          <w:szCs w:val="18"/>
        </w:rPr>
        <w:tab/>
      </w:r>
      <w:r w:rsidRPr="00B3189F">
        <w:rPr>
          <w:szCs w:val="18"/>
        </w:rPr>
        <w:t>422.63</w:t>
      </w:r>
    </w:p>
    <w:p w14:paraId="7B593D11" w14:textId="512425C5" w:rsidR="00B3189F" w:rsidRPr="00B3189F" w:rsidRDefault="00B3189F" w:rsidP="003C0264">
      <w:pPr>
        <w:pStyle w:val="af1"/>
        <w:rPr>
          <w:szCs w:val="18"/>
        </w:rPr>
      </w:pPr>
      <w:r>
        <w:rPr>
          <w:szCs w:val="18"/>
        </w:rPr>
        <w:t>441.54</w:t>
      </w:r>
      <w:r>
        <w:rPr>
          <w:szCs w:val="18"/>
        </w:rPr>
        <w:tab/>
        <w:t>469.10</w:t>
      </w:r>
      <w:r>
        <w:rPr>
          <w:szCs w:val="18"/>
        </w:rPr>
        <w:tab/>
        <w:t>509.32</w:t>
      </w:r>
      <w:r>
        <w:rPr>
          <w:szCs w:val="18"/>
        </w:rPr>
        <w:tab/>
        <w:t>521.56</w:t>
      </w:r>
      <w:r>
        <w:rPr>
          <w:szCs w:val="18"/>
        </w:rPr>
        <w:tab/>
        <w:t>559.46</w:t>
      </w:r>
      <w:r>
        <w:rPr>
          <w:szCs w:val="18"/>
        </w:rPr>
        <w:tab/>
        <w:t>650.94</w:t>
      </w:r>
      <w:r>
        <w:rPr>
          <w:szCs w:val="18"/>
        </w:rPr>
        <w:tab/>
        <w:t>671.16</w:t>
      </w:r>
      <w:r>
        <w:rPr>
          <w:szCs w:val="18"/>
        </w:rPr>
        <w:tab/>
      </w:r>
      <w:r w:rsidRPr="00B3189F">
        <w:rPr>
          <w:szCs w:val="18"/>
        </w:rPr>
        <w:t>719.37</w:t>
      </w:r>
    </w:p>
    <w:p w14:paraId="30300CB8" w14:textId="5ADA5860" w:rsidR="00B3189F" w:rsidRPr="00B3189F" w:rsidRDefault="00B3189F" w:rsidP="003C0264">
      <w:pPr>
        <w:pStyle w:val="af1"/>
        <w:rPr>
          <w:szCs w:val="18"/>
        </w:rPr>
      </w:pPr>
      <w:r>
        <w:rPr>
          <w:szCs w:val="18"/>
        </w:rPr>
        <w:t>731.27</w:t>
      </w:r>
      <w:r>
        <w:rPr>
          <w:szCs w:val="18"/>
        </w:rPr>
        <w:tab/>
        <w:t>738.14</w:t>
      </w:r>
      <w:r>
        <w:rPr>
          <w:szCs w:val="18"/>
        </w:rPr>
        <w:tab/>
        <w:t>761.97</w:t>
      </w:r>
      <w:r>
        <w:rPr>
          <w:szCs w:val="18"/>
        </w:rPr>
        <w:tab/>
        <w:t>826.06</w:t>
      </w:r>
      <w:r>
        <w:rPr>
          <w:szCs w:val="18"/>
        </w:rPr>
        <w:tab/>
        <w:t>841.86</w:t>
      </w:r>
      <w:r>
        <w:rPr>
          <w:szCs w:val="18"/>
        </w:rPr>
        <w:tab/>
        <w:t>877.78</w:t>
      </w:r>
      <w:r>
        <w:rPr>
          <w:szCs w:val="18"/>
        </w:rPr>
        <w:tab/>
        <w:t>941.35</w:t>
      </w:r>
      <w:r>
        <w:rPr>
          <w:szCs w:val="18"/>
        </w:rPr>
        <w:tab/>
      </w:r>
      <w:r w:rsidRPr="00B3189F">
        <w:rPr>
          <w:szCs w:val="18"/>
        </w:rPr>
        <w:t>1021.98</w:t>
      </w:r>
    </w:p>
    <w:p w14:paraId="2A7837D5" w14:textId="1E04369C" w:rsidR="00B3189F" w:rsidRPr="00B3189F" w:rsidRDefault="00B3189F" w:rsidP="003C0264">
      <w:pPr>
        <w:pStyle w:val="af1"/>
        <w:rPr>
          <w:szCs w:val="18"/>
        </w:rPr>
      </w:pPr>
      <w:r>
        <w:rPr>
          <w:szCs w:val="18"/>
        </w:rPr>
        <w:t>1136.20</w:t>
      </w:r>
      <w:r>
        <w:rPr>
          <w:szCs w:val="18"/>
        </w:rPr>
        <w:tab/>
        <w:t>1184.62</w:t>
      </w:r>
      <w:r>
        <w:rPr>
          <w:szCs w:val="18"/>
        </w:rPr>
        <w:tab/>
        <w:t>1225.02</w:t>
      </w:r>
      <w:r>
        <w:rPr>
          <w:szCs w:val="18"/>
        </w:rPr>
        <w:tab/>
        <w:t>1285.03</w:t>
      </w:r>
      <w:r>
        <w:rPr>
          <w:szCs w:val="18"/>
        </w:rPr>
        <w:tab/>
        <w:t>1331.88</w:t>
      </w:r>
      <w:r>
        <w:rPr>
          <w:szCs w:val="18"/>
        </w:rPr>
        <w:tab/>
        <w:t>1354.02</w:t>
      </w:r>
      <w:r>
        <w:rPr>
          <w:szCs w:val="18"/>
        </w:rPr>
        <w:tab/>
        <w:t>1386.05</w:t>
      </w:r>
      <w:r>
        <w:rPr>
          <w:szCs w:val="18"/>
        </w:rPr>
        <w:tab/>
      </w:r>
      <w:r w:rsidRPr="00B3189F">
        <w:rPr>
          <w:szCs w:val="18"/>
        </w:rPr>
        <w:t>1440.92</w:t>
      </w:r>
    </w:p>
    <w:p w14:paraId="22568C17" w14:textId="532734E5" w:rsidR="00B3189F" w:rsidRPr="00B3189F" w:rsidRDefault="00B3189F" w:rsidP="003C0264">
      <w:pPr>
        <w:pStyle w:val="af1"/>
        <w:rPr>
          <w:szCs w:val="18"/>
        </w:rPr>
      </w:pPr>
      <w:r>
        <w:rPr>
          <w:szCs w:val="18"/>
        </w:rPr>
        <w:t>1507.62</w:t>
      </w:r>
      <w:r>
        <w:rPr>
          <w:szCs w:val="18"/>
        </w:rPr>
        <w:tab/>
        <w:t>1529.94</w:t>
      </w:r>
      <w:r>
        <w:rPr>
          <w:szCs w:val="18"/>
        </w:rPr>
        <w:tab/>
        <w:t>1705.11</w:t>
      </w:r>
      <w:r>
        <w:rPr>
          <w:szCs w:val="18"/>
        </w:rPr>
        <w:tab/>
        <w:t>1709.35</w:t>
      </w:r>
      <w:r>
        <w:rPr>
          <w:szCs w:val="18"/>
        </w:rPr>
        <w:tab/>
        <w:t>1743.87</w:t>
      </w:r>
      <w:r>
        <w:rPr>
          <w:szCs w:val="18"/>
        </w:rPr>
        <w:tab/>
        <w:t>1761.46</w:t>
      </w:r>
      <w:r>
        <w:rPr>
          <w:szCs w:val="18"/>
        </w:rPr>
        <w:tab/>
        <w:t>1972.41</w:t>
      </w:r>
      <w:r>
        <w:rPr>
          <w:szCs w:val="18"/>
        </w:rPr>
        <w:tab/>
      </w:r>
      <w:r w:rsidRPr="00B3189F">
        <w:rPr>
          <w:szCs w:val="18"/>
        </w:rPr>
        <w:t>3545.64</w:t>
      </w:r>
    </w:p>
    <w:p w14:paraId="3C2031A0" w14:textId="6A9130E2" w:rsidR="008E178E" w:rsidRPr="00B3189F" w:rsidRDefault="00B3189F" w:rsidP="003C0264">
      <w:pPr>
        <w:pStyle w:val="af1"/>
        <w:rPr>
          <w:szCs w:val="18"/>
        </w:rPr>
      </w:pPr>
      <w:r>
        <w:rPr>
          <w:szCs w:val="18"/>
        </w:rPr>
        <w:t>3589.31</w:t>
      </w:r>
      <w:r>
        <w:rPr>
          <w:szCs w:val="18"/>
        </w:rPr>
        <w:tab/>
        <w:t>3602.11</w:t>
      </w:r>
      <w:r>
        <w:rPr>
          <w:szCs w:val="18"/>
        </w:rPr>
        <w:tab/>
      </w:r>
      <w:r w:rsidRPr="00B3189F">
        <w:rPr>
          <w:szCs w:val="18"/>
        </w:rPr>
        <w:t>3779.55</w:t>
      </w:r>
    </w:p>
    <w:p w14:paraId="4024B59A" w14:textId="77777777" w:rsidR="008E178E" w:rsidRDefault="008E178E" w:rsidP="008E178E">
      <w:pPr>
        <w:rPr>
          <w:b/>
        </w:rPr>
      </w:pPr>
    </w:p>
    <w:p w14:paraId="647EC409" w14:textId="73DF14BB" w:rsidR="008E178E" w:rsidRPr="00B536EE" w:rsidRDefault="008E178E" w:rsidP="008E178E">
      <w:pPr>
        <w:rPr>
          <w:b/>
        </w:rPr>
      </w:pPr>
      <w:r>
        <w:rPr>
          <w:b/>
        </w:rPr>
        <w:t>IM6s</w:t>
      </w:r>
    </w:p>
    <w:p w14:paraId="47052267" w14:textId="4EEE9F4B" w:rsidR="00326254" w:rsidRDefault="00326254" w:rsidP="00326254">
      <w:pPr>
        <w:ind w:firstLineChars="67" w:firstLine="141"/>
      </w:pPr>
      <w:r>
        <w:t>C                 -1.55153100    0.69985000    0.08296000</w:t>
      </w:r>
      <w:r w:rsidR="00502E98" w:rsidRPr="00502E98">
        <w:rPr>
          <w:noProof/>
        </w:rPr>
        <w:t xml:space="preserve"> </w:t>
      </w:r>
    </w:p>
    <w:p w14:paraId="2B05A090" w14:textId="3361D8E3" w:rsidR="00326254" w:rsidRDefault="00502E98" w:rsidP="00326254">
      <w:r>
        <w:rPr>
          <w:noProof/>
        </w:rPr>
        <w:drawing>
          <wp:anchor distT="0" distB="0" distL="114300" distR="114300" simplePos="0" relativeHeight="251665408" behindDoc="0" locked="0" layoutInCell="1" allowOverlap="1" wp14:anchorId="50D2D644" wp14:editId="7A9886D2">
            <wp:simplePos x="0" y="0"/>
            <wp:positionH relativeFrom="column">
              <wp:posOffset>3847605</wp:posOffset>
            </wp:positionH>
            <wp:positionV relativeFrom="paragraph">
              <wp:posOffset>107702</wp:posOffset>
            </wp:positionV>
            <wp:extent cx="2159635" cy="1756410"/>
            <wp:effectExtent l="0" t="0" r="0" b="0"/>
            <wp:wrapNone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7564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26254">
        <w:t xml:space="preserve"> C                  0.81298000    1.35460300   -0.13792000</w:t>
      </w:r>
    </w:p>
    <w:p w14:paraId="11ED714F" w14:textId="77777777" w:rsidR="00326254" w:rsidRDefault="00326254" w:rsidP="00326254">
      <w:r>
        <w:t xml:space="preserve"> N                 -2.67666500    1.27944700    0.25564500</w:t>
      </w:r>
    </w:p>
    <w:p w14:paraId="5D2091A1" w14:textId="77777777" w:rsidR="00326254" w:rsidRDefault="00326254" w:rsidP="00326254">
      <w:r>
        <w:t xml:space="preserve"> H                 -3.45118000    0.62867000    0.29849200</w:t>
      </w:r>
    </w:p>
    <w:p w14:paraId="457FB497" w14:textId="77777777" w:rsidR="00326254" w:rsidRDefault="00326254" w:rsidP="00326254">
      <w:r>
        <w:t xml:space="preserve"> N                  1.71308300    2.34252700   -0.14258300</w:t>
      </w:r>
    </w:p>
    <w:p w14:paraId="4F3FDC4C" w14:textId="77777777" w:rsidR="00326254" w:rsidRDefault="00326254" w:rsidP="00326254">
      <w:r>
        <w:t xml:space="preserve"> H                  2.66633700    2.11653300   -0.37766400</w:t>
      </w:r>
    </w:p>
    <w:p w14:paraId="5FF32879" w14:textId="77777777" w:rsidR="00326254" w:rsidRDefault="00326254" w:rsidP="00326254">
      <w:r>
        <w:t xml:space="preserve"> H                  1.40490500    3.30213600   -0.11054800</w:t>
      </w:r>
    </w:p>
    <w:p w14:paraId="0E649422" w14:textId="77777777" w:rsidR="00326254" w:rsidRDefault="00326254" w:rsidP="00326254">
      <w:r>
        <w:t xml:space="preserve"> N                 -0.47760100    1.63000300    0.02007400</w:t>
      </w:r>
    </w:p>
    <w:p w14:paraId="43939E97" w14:textId="77777777" w:rsidR="00326254" w:rsidRDefault="00326254" w:rsidP="00326254">
      <w:r>
        <w:t xml:space="preserve"> N                  0.21341800   -0.93874100   -0.25876800</w:t>
      </w:r>
    </w:p>
    <w:p w14:paraId="1137D037" w14:textId="77777777" w:rsidR="00326254" w:rsidRDefault="00326254" w:rsidP="00326254">
      <w:r>
        <w:t xml:space="preserve"> O                 -0.84762400    2.92926000    0.15140500</w:t>
      </w:r>
    </w:p>
    <w:p w14:paraId="253B7ACA" w14:textId="77777777" w:rsidR="00326254" w:rsidRDefault="00326254" w:rsidP="00326254">
      <w:r>
        <w:t xml:space="preserve"> C                  1.12994800   -0.01748000   -0.28973900</w:t>
      </w:r>
    </w:p>
    <w:p w14:paraId="75E262AF" w14:textId="77777777" w:rsidR="00326254" w:rsidRDefault="00326254" w:rsidP="00326254">
      <w:r>
        <w:t xml:space="preserve"> C                 -1.05154700   -0.64263300   -0.07596100</w:t>
      </w:r>
    </w:p>
    <w:p w14:paraId="08F0C279" w14:textId="77777777" w:rsidR="00326254" w:rsidRDefault="00326254" w:rsidP="00326254">
      <w:r>
        <w:t xml:space="preserve"> N                 -1.98220200   -1.75782100   -0.04731300</w:t>
      </w:r>
    </w:p>
    <w:p w14:paraId="176148D8" w14:textId="77777777" w:rsidR="00326254" w:rsidRDefault="00326254" w:rsidP="00326254">
      <w:r>
        <w:t xml:space="preserve"> O                 -3.16358900   -1.47461700    0.11246700</w:t>
      </w:r>
    </w:p>
    <w:p w14:paraId="0A343261" w14:textId="77777777" w:rsidR="00326254" w:rsidRDefault="00326254" w:rsidP="00326254">
      <w:r>
        <w:t xml:space="preserve"> O                 -1.55378500   -2.87774500   -0.17781500</w:t>
      </w:r>
    </w:p>
    <w:p w14:paraId="0F7D77A7" w14:textId="77777777" w:rsidR="00326254" w:rsidRDefault="00326254" w:rsidP="00326254">
      <w:r>
        <w:t xml:space="preserve"> O                  2.44604600   -0.32267700   -0.48685800</w:t>
      </w:r>
    </w:p>
    <w:p w14:paraId="5B63EEEC" w14:textId="77777777" w:rsidR="00326254" w:rsidRDefault="00326254" w:rsidP="00326254">
      <w:r>
        <w:t xml:space="preserve"> N                  2.94570800   -1.21650900    0.59508400</w:t>
      </w:r>
    </w:p>
    <w:p w14:paraId="23D1C8D9" w14:textId="77777777" w:rsidR="00326254" w:rsidRDefault="00326254" w:rsidP="00326254">
      <w:r>
        <w:t xml:space="preserve"> O                  3.99791200   -1.57790000    0.33819400</w:t>
      </w:r>
    </w:p>
    <w:p w14:paraId="482C4AA2" w14:textId="751A1B01" w:rsidR="008E178E" w:rsidRDefault="00326254" w:rsidP="008E178E">
      <w:r>
        <w:t xml:space="preserve"> H                 -1.84103400    2.80371200    0.25956200</w:t>
      </w:r>
    </w:p>
    <w:p w14:paraId="6637FF64" w14:textId="77777777" w:rsidR="008E178E" w:rsidRDefault="008E178E" w:rsidP="008E178E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20F47E56" w14:textId="6733E11F" w:rsidR="00326254" w:rsidRPr="003C0264" w:rsidRDefault="003C0264" w:rsidP="003C0264">
      <w:pPr>
        <w:pStyle w:val="af1"/>
      </w:pPr>
      <w:r w:rsidRPr="003C0264">
        <w:t>47.89</w:t>
      </w:r>
      <w:r w:rsidRPr="003C0264">
        <w:tab/>
      </w:r>
      <w:r w:rsidRPr="003C0264">
        <w:tab/>
        <w:t>58.36</w:t>
      </w:r>
      <w:r w:rsidRPr="003C0264">
        <w:tab/>
      </w:r>
      <w:r w:rsidRPr="003C0264">
        <w:tab/>
        <w:t>83.97</w:t>
      </w:r>
      <w:r w:rsidRPr="003C0264">
        <w:tab/>
      </w:r>
      <w:r w:rsidRPr="003C0264">
        <w:tab/>
        <w:t>96.83</w:t>
      </w:r>
      <w:r w:rsidRPr="003C0264">
        <w:tab/>
      </w:r>
      <w:r w:rsidRPr="003C0264">
        <w:tab/>
        <w:t>134.36</w:t>
      </w:r>
      <w:r w:rsidRPr="003C0264">
        <w:tab/>
        <w:t>158.10</w:t>
      </w:r>
      <w:r w:rsidRPr="003C0264">
        <w:tab/>
        <w:t>208.16</w:t>
      </w:r>
      <w:r w:rsidRPr="003C0264">
        <w:tab/>
      </w:r>
      <w:r w:rsidR="00326254" w:rsidRPr="003C0264">
        <w:t>234.12</w:t>
      </w:r>
    </w:p>
    <w:p w14:paraId="2B08FCE5" w14:textId="12D315C1" w:rsidR="00326254" w:rsidRPr="003C0264" w:rsidRDefault="00326254" w:rsidP="003C0264">
      <w:pPr>
        <w:pStyle w:val="af1"/>
      </w:pPr>
      <w:r w:rsidRPr="003C0264">
        <w:t>276.15</w:t>
      </w:r>
      <w:r w:rsidR="003C0264" w:rsidRPr="003C0264">
        <w:tab/>
        <w:t>291.08</w:t>
      </w:r>
      <w:r w:rsidR="003C0264" w:rsidRPr="003C0264">
        <w:tab/>
        <w:t>300.74</w:t>
      </w:r>
      <w:r w:rsidR="003C0264" w:rsidRPr="003C0264">
        <w:tab/>
        <w:t>338.77</w:t>
      </w:r>
      <w:r w:rsidR="003C0264" w:rsidRPr="003C0264">
        <w:tab/>
        <w:t>378.87</w:t>
      </w:r>
      <w:r w:rsidR="003C0264" w:rsidRPr="003C0264">
        <w:tab/>
        <w:t>384.92</w:t>
      </w:r>
      <w:r w:rsidR="003C0264" w:rsidRPr="003C0264">
        <w:tab/>
        <w:t>409.25</w:t>
      </w:r>
      <w:r w:rsidR="003C0264" w:rsidRPr="003C0264">
        <w:tab/>
      </w:r>
      <w:r w:rsidRPr="003C0264">
        <w:t>456.91</w:t>
      </w:r>
    </w:p>
    <w:p w14:paraId="03F1E9A6" w14:textId="6E74D22C" w:rsidR="00326254" w:rsidRPr="003C0264" w:rsidRDefault="00326254" w:rsidP="003C0264">
      <w:pPr>
        <w:pStyle w:val="af1"/>
      </w:pPr>
      <w:r w:rsidRPr="003C0264">
        <w:t>473.88</w:t>
      </w:r>
      <w:r w:rsidR="003C0264" w:rsidRPr="003C0264">
        <w:tab/>
      </w:r>
      <w:r w:rsidRPr="003C0264">
        <w:t>511.28</w:t>
      </w:r>
      <w:r w:rsidR="003C0264" w:rsidRPr="003C0264">
        <w:tab/>
        <w:t>529.90</w:t>
      </w:r>
      <w:r w:rsidR="003C0264" w:rsidRPr="003C0264">
        <w:tab/>
        <w:t>542.46</w:t>
      </w:r>
      <w:r w:rsidR="003C0264" w:rsidRPr="003C0264">
        <w:tab/>
        <w:t>593.80</w:t>
      </w:r>
      <w:r w:rsidR="003C0264" w:rsidRPr="003C0264">
        <w:tab/>
        <w:t>632.99</w:t>
      </w:r>
      <w:r w:rsidR="003C0264" w:rsidRPr="003C0264">
        <w:tab/>
        <w:t>698.51</w:t>
      </w:r>
      <w:r w:rsidR="003C0264" w:rsidRPr="003C0264">
        <w:tab/>
      </w:r>
      <w:r w:rsidRPr="003C0264">
        <w:t>705.63</w:t>
      </w:r>
    </w:p>
    <w:p w14:paraId="2A4B67C6" w14:textId="5F1F2A0B" w:rsidR="00326254" w:rsidRPr="003C0264" w:rsidRDefault="003C0264" w:rsidP="003C0264">
      <w:pPr>
        <w:pStyle w:val="af1"/>
      </w:pPr>
      <w:r w:rsidRPr="003C0264">
        <w:t>730.52</w:t>
      </w:r>
      <w:r w:rsidRPr="003C0264">
        <w:tab/>
        <w:t>746.53</w:t>
      </w:r>
      <w:r w:rsidRPr="003C0264">
        <w:tab/>
        <w:t>747.61</w:t>
      </w:r>
      <w:r w:rsidRPr="003C0264">
        <w:tab/>
        <w:t>784.38</w:t>
      </w:r>
      <w:r w:rsidRPr="003C0264">
        <w:tab/>
        <w:t>805.65</w:t>
      </w:r>
      <w:r w:rsidRPr="003C0264">
        <w:tab/>
        <w:t>863.45</w:t>
      </w:r>
      <w:r w:rsidRPr="003C0264">
        <w:tab/>
        <w:t>962.76</w:t>
      </w:r>
      <w:r w:rsidRPr="003C0264">
        <w:tab/>
      </w:r>
      <w:r w:rsidR="00326254" w:rsidRPr="003C0264">
        <w:t>999.69</w:t>
      </w:r>
    </w:p>
    <w:p w14:paraId="2BEAD96F" w14:textId="1F1DF0E6" w:rsidR="00326254" w:rsidRPr="003C0264" w:rsidRDefault="003C0264" w:rsidP="003C0264">
      <w:pPr>
        <w:pStyle w:val="af1"/>
      </w:pPr>
      <w:r w:rsidRPr="003C0264">
        <w:t>1137.22</w:t>
      </w:r>
      <w:r w:rsidRPr="003C0264">
        <w:tab/>
        <w:t>1181.92</w:t>
      </w:r>
      <w:r w:rsidRPr="003C0264">
        <w:tab/>
        <w:t>1201.03</w:t>
      </w:r>
      <w:r w:rsidRPr="003C0264">
        <w:tab/>
      </w:r>
      <w:r w:rsidR="00326254" w:rsidRPr="003C0264">
        <w:t>1282.04</w:t>
      </w:r>
      <w:r w:rsidRPr="003C0264">
        <w:tab/>
        <w:t>1348.50</w:t>
      </w:r>
      <w:r w:rsidRPr="003C0264">
        <w:tab/>
        <w:t>1418.24</w:t>
      </w:r>
      <w:r w:rsidRPr="003C0264">
        <w:tab/>
        <w:t>1447.31</w:t>
      </w:r>
      <w:r w:rsidRPr="003C0264">
        <w:tab/>
      </w:r>
      <w:r w:rsidR="00326254" w:rsidRPr="003C0264">
        <w:t>1489.02</w:t>
      </w:r>
    </w:p>
    <w:p w14:paraId="6B85C826" w14:textId="1C709CB1" w:rsidR="00326254" w:rsidRPr="003C0264" w:rsidRDefault="003C0264" w:rsidP="003C0264">
      <w:pPr>
        <w:pStyle w:val="af1"/>
      </w:pPr>
      <w:r w:rsidRPr="003C0264">
        <w:t>1547.60</w:t>
      </w:r>
      <w:r w:rsidRPr="003C0264">
        <w:tab/>
        <w:t>1582.17</w:t>
      </w:r>
      <w:r w:rsidRPr="003C0264">
        <w:tab/>
        <w:t>1634.54</w:t>
      </w:r>
      <w:r w:rsidRPr="003C0264">
        <w:tab/>
        <w:t>1670.86</w:t>
      </w:r>
      <w:r w:rsidRPr="003C0264">
        <w:tab/>
        <w:t>1727.72</w:t>
      </w:r>
      <w:r w:rsidRPr="003C0264">
        <w:tab/>
        <w:t>1734.90</w:t>
      </w:r>
      <w:r w:rsidRPr="003C0264">
        <w:tab/>
        <w:t>1927.30</w:t>
      </w:r>
      <w:r w:rsidRPr="003C0264">
        <w:tab/>
      </w:r>
      <w:r w:rsidR="00326254" w:rsidRPr="003C0264">
        <w:t>3094.54</w:t>
      </w:r>
    </w:p>
    <w:p w14:paraId="43A13E4A" w14:textId="5AB251ED" w:rsidR="008E178E" w:rsidRPr="003C0264" w:rsidRDefault="003C0264" w:rsidP="003C0264">
      <w:pPr>
        <w:pStyle w:val="af1"/>
      </w:pPr>
      <w:r w:rsidRPr="003C0264">
        <w:t>3617.78</w:t>
      </w:r>
      <w:r w:rsidRPr="003C0264">
        <w:tab/>
        <w:t>3641.08</w:t>
      </w:r>
      <w:r w:rsidRPr="003C0264">
        <w:tab/>
      </w:r>
      <w:r w:rsidR="00326254" w:rsidRPr="003C0264">
        <w:t>3750.45</w:t>
      </w:r>
      <w:r w:rsidRPr="003C0264">
        <w:tab/>
      </w:r>
    </w:p>
    <w:p w14:paraId="145211AD" w14:textId="77777777" w:rsidR="003C0264" w:rsidRDefault="003C0264" w:rsidP="008E178E">
      <w:pPr>
        <w:rPr>
          <w:b/>
        </w:rPr>
      </w:pPr>
    </w:p>
    <w:p w14:paraId="3CC91320" w14:textId="3A9A5AA1" w:rsidR="008E178E" w:rsidRPr="00B536EE" w:rsidRDefault="008E178E" w:rsidP="008E178E">
      <w:pPr>
        <w:rPr>
          <w:b/>
        </w:rPr>
      </w:pPr>
      <w:r>
        <w:rPr>
          <w:b/>
        </w:rPr>
        <w:t>IM7s</w:t>
      </w:r>
    </w:p>
    <w:p w14:paraId="537642A5" w14:textId="65BDCC23" w:rsidR="00326254" w:rsidRDefault="00A16912" w:rsidP="00326254">
      <w:pPr>
        <w:ind w:firstLineChars="67" w:firstLine="141"/>
      </w:pPr>
      <w:r>
        <w:rPr>
          <w:noProof/>
        </w:rPr>
        <w:lastRenderedPageBreak/>
        <w:drawing>
          <wp:anchor distT="0" distB="0" distL="114300" distR="114300" simplePos="0" relativeHeight="251666432" behindDoc="0" locked="0" layoutInCell="1" allowOverlap="1" wp14:anchorId="4CEA03F4" wp14:editId="2BE5B60B">
            <wp:simplePos x="0" y="0"/>
            <wp:positionH relativeFrom="column">
              <wp:posOffset>3847605</wp:posOffset>
            </wp:positionH>
            <wp:positionV relativeFrom="paragraph">
              <wp:posOffset>170617</wp:posOffset>
            </wp:positionV>
            <wp:extent cx="2159635" cy="1817370"/>
            <wp:effectExtent l="0" t="0" r="0" b="0"/>
            <wp:wrapNone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8173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26254">
        <w:t xml:space="preserve">C       </w:t>
      </w:r>
      <w:r w:rsidR="00326254">
        <w:tab/>
      </w:r>
      <w:r w:rsidR="00326254">
        <w:tab/>
      </w:r>
      <w:r w:rsidR="00326254">
        <w:tab/>
        <w:t>-1.52217000    0.58370600    0.05370100</w:t>
      </w:r>
      <w:r w:rsidRPr="00A16912">
        <w:rPr>
          <w:noProof/>
        </w:rPr>
        <w:t xml:space="preserve"> </w:t>
      </w:r>
    </w:p>
    <w:p w14:paraId="7AE79917" w14:textId="51AA7556" w:rsidR="00326254" w:rsidRDefault="00326254" w:rsidP="00326254">
      <w:r>
        <w:t xml:space="preserve"> C                  0.75329100    1.50752500   -0.11724800</w:t>
      </w:r>
    </w:p>
    <w:p w14:paraId="21E90FCD" w14:textId="77777777" w:rsidR="00326254" w:rsidRDefault="00326254" w:rsidP="00326254">
      <w:r>
        <w:t xml:space="preserve"> N                 -2.80550600    0.91085600    0.20627200</w:t>
      </w:r>
    </w:p>
    <w:p w14:paraId="050FFC79" w14:textId="77777777" w:rsidR="00326254" w:rsidRDefault="00326254" w:rsidP="00326254">
      <w:r>
        <w:t xml:space="preserve"> H                 -3.06090100    1.88279600    0.27844200</w:t>
      </w:r>
    </w:p>
    <w:p w14:paraId="51556EFE" w14:textId="77777777" w:rsidR="00326254" w:rsidRDefault="00326254" w:rsidP="00326254">
      <w:r>
        <w:t xml:space="preserve"> H                 -3.47925800    0.15913700    0.23841900</w:t>
      </w:r>
    </w:p>
    <w:p w14:paraId="558FF996" w14:textId="77777777" w:rsidR="00326254" w:rsidRDefault="00326254" w:rsidP="00326254">
      <w:r>
        <w:t xml:space="preserve"> N                  1.39768900    2.60702300   -0.10338800</w:t>
      </w:r>
    </w:p>
    <w:p w14:paraId="0F66DE3D" w14:textId="77777777" w:rsidR="00326254" w:rsidRDefault="00326254" w:rsidP="00326254">
      <w:r>
        <w:t xml:space="preserve"> H                  2.39700700    2.46467400   -0.20693400</w:t>
      </w:r>
    </w:p>
    <w:p w14:paraId="78688F77" w14:textId="77777777" w:rsidR="00326254" w:rsidRDefault="00326254" w:rsidP="00326254">
      <w:r>
        <w:t xml:space="preserve"> N                 -0.62994500    1.60541900    0.00111900</w:t>
      </w:r>
    </w:p>
    <w:p w14:paraId="5E54C91B" w14:textId="77777777" w:rsidR="00326254" w:rsidRDefault="00326254" w:rsidP="00326254">
      <w:r>
        <w:t xml:space="preserve"> N                  0.37876900   -0.87390600   -0.22485300</w:t>
      </w:r>
    </w:p>
    <w:p w14:paraId="75B3FAD4" w14:textId="77777777" w:rsidR="00326254" w:rsidRDefault="00326254" w:rsidP="00326254">
      <w:r>
        <w:t xml:space="preserve"> O                 -1.12350700    2.87390300    0.13307700</w:t>
      </w:r>
    </w:p>
    <w:p w14:paraId="14AA980C" w14:textId="77777777" w:rsidR="00326254" w:rsidRDefault="00326254" w:rsidP="00326254">
      <w:r>
        <w:t xml:space="preserve"> C                  1.18160200    0.11946300   -0.24264200</w:t>
      </w:r>
    </w:p>
    <w:p w14:paraId="6F97AFBE" w14:textId="77777777" w:rsidR="00326254" w:rsidRDefault="00326254" w:rsidP="00326254">
      <w:r>
        <w:t xml:space="preserve"> C                 -0.94563900   -0.69083400   -0.06881700</w:t>
      </w:r>
    </w:p>
    <w:p w14:paraId="293DEC62" w14:textId="77777777" w:rsidR="00326254" w:rsidRDefault="00326254" w:rsidP="00326254">
      <w:r>
        <w:t xml:space="preserve"> N                 -1.75830200   -1.87498000   -0.04793700</w:t>
      </w:r>
    </w:p>
    <w:p w14:paraId="47A235DB" w14:textId="77777777" w:rsidR="00326254" w:rsidRDefault="00326254" w:rsidP="00326254">
      <w:r>
        <w:t xml:space="preserve"> O                 -2.97486600   -1.71653500    0.08951200</w:t>
      </w:r>
    </w:p>
    <w:p w14:paraId="34F8ECA0" w14:textId="77777777" w:rsidR="00326254" w:rsidRDefault="00326254" w:rsidP="00326254">
      <w:r>
        <w:t xml:space="preserve"> O                 -1.22737900   -2.95100400   -0.16113900</w:t>
      </w:r>
    </w:p>
    <w:p w14:paraId="4C9A7657" w14:textId="77777777" w:rsidR="00326254" w:rsidRDefault="00326254" w:rsidP="00326254">
      <w:r>
        <w:t xml:space="preserve"> O                  2.51994800   -0.05039200   -0.38730300</w:t>
      </w:r>
    </w:p>
    <w:p w14:paraId="5CBAB4A1" w14:textId="77777777" w:rsidR="00326254" w:rsidRDefault="00326254" w:rsidP="00326254">
      <w:r>
        <w:t xml:space="preserve"> N                  3.02730100   -1.12273400    0.52432300</w:t>
      </w:r>
    </w:p>
    <w:p w14:paraId="01B07A34" w14:textId="77777777" w:rsidR="00326254" w:rsidRDefault="00326254" w:rsidP="00326254">
      <w:r>
        <w:t xml:space="preserve"> O                  4.10180500   -1.38093100    0.24591500</w:t>
      </w:r>
    </w:p>
    <w:p w14:paraId="68262BD3" w14:textId="4F25B83F" w:rsidR="008E178E" w:rsidRDefault="00326254" w:rsidP="008E178E">
      <w:r>
        <w:t xml:space="preserve"> H                 -0.29740500    3.41215100    0.09085500</w:t>
      </w:r>
    </w:p>
    <w:p w14:paraId="1B6C26DB" w14:textId="77777777" w:rsidR="008E178E" w:rsidRDefault="008E178E" w:rsidP="008E178E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64C3046C" w14:textId="13287858" w:rsidR="00326254" w:rsidRPr="00326254" w:rsidRDefault="00326254" w:rsidP="003C0264">
      <w:pPr>
        <w:pStyle w:val="af1"/>
      </w:pPr>
      <w:r w:rsidRPr="00326254">
        <w:t>49.26</w:t>
      </w:r>
      <w:r w:rsidR="003C0264">
        <w:tab/>
      </w:r>
      <w:r w:rsidR="003C0264">
        <w:tab/>
      </w:r>
      <w:r w:rsidRPr="00326254">
        <w:t>70.06</w:t>
      </w:r>
      <w:r w:rsidR="003C0264">
        <w:tab/>
      </w:r>
      <w:r w:rsidR="003C0264">
        <w:tab/>
      </w:r>
      <w:r w:rsidRPr="00326254">
        <w:t>84.60</w:t>
      </w:r>
      <w:r w:rsidR="003C0264">
        <w:tab/>
      </w:r>
      <w:r w:rsidR="003C0264">
        <w:tab/>
      </w:r>
      <w:r w:rsidRPr="00326254">
        <w:t>90.93</w:t>
      </w:r>
      <w:r w:rsidR="003C0264">
        <w:tab/>
      </w:r>
      <w:r w:rsidR="003C0264">
        <w:tab/>
      </w:r>
      <w:r w:rsidRPr="00326254">
        <w:t>123.68</w:t>
      </w:r>
      <w:r w:rsidR="003C0264">
        <w:tab/>
      </w:r>
      <w:r w:rsidRPr="00326254">
        <w:t>151.80</w:t>
      </w:r>
      <w:r w:rsidR="003C0264">
        <w:tab/>
      </w:r>
      <w:r w:rsidRPr="00326254">
        <w:t>206.36</w:t>
      </w:r>
      <w:r w:rsidR="003C0264">
        <w:tab/>
      </w:r>
      <w:r w:rsidRPr="00326254">
        <w:t>238.01</w:t>
      </w:r>
    </w:p>
    <w:p w14:paraId="4D43932A" w14:textId="31FA409E" w:rsidR="00326254" w:rsidRPr="00326254" w:rsidRDefault="00326254" w:rsidP="003C0264">
      <w:pPr>
        <w:pStyle w:val="af1"/>
      </w:pPr>
      <w:r w:rsidRPr="00326254">
        <w:t>258.12</w:t>
      </w:r>
      <w:r w:rsidR="003C0264">
        <w:tab/>
      </w:r>
      <w:r w:rsidRPr="00326254">
        <w:t>287.50</w:t>
      </w:r>
      <w:r w:rsidR="003C0264">
        <w:tab/>
      </w:r>
      <w:r w:rsidRPr="00326254">
        <w:t>312.48</w:t>
      </w:r>
      <w:r w:rsidR="003C0264">
        <w:tab/>
      </w:r>
      <w:r w:rsidRPr="00326254">
        <w:t>354.93</w:t>
      </w:r>
      <w:r w:rsidR="003C0264">
        <w:tab/>
      </w:r>
      <w:r w:rsidRPr="00326254">
        <w:t>387.43</w:t>
      </w:r>
      <w:r w:rsidR="003C0264">
        <w:tab/>
      </w:r>
      <w:r w:rsidRPr="00326254">
        <w:t>400.59</w:t>
      </w:r>
      <w:r w:rsidR="003C0264">
        <w:tab/>
      </w:r>
      <w:r w:rsidRPr="00326254">
        <w:t>418.85</w:t>
      </w:r>
      <w:r w:rsidR="003C0264">
        <w:tab/>
      </w:r>
      <w:r w:rsidRPr="00326254">
        <w:t>462.28</w:t>
      </w:r>
    </w:p>
    <w:p w14:paraId="6ECEBEDB" w14:textId="1DEB5155" w:rsidR="00326254" w:rsidRPr="00326254" w:rsidRDefault="00326254" w:rsidP="003C0264">
      <w:pPr>
        <w:pStyle w:val="af1"/>
      </w:pPr>
      <w:r w:rsidRPr="00326254">
        <w:t>466.13</w:t>
      </w:r>
      <w:r w:rsidR="003C0264">
        <w:tab/>
      </w:r>
      <w:r w:rsidRPr="00326254">
        <w:t>475.26</w:t>
      </w:r>
      <w:r w:rsidR="003C0264">
        <w:tab/>
      </w:r>
      <w:r w:rsidRPr="00326254">
        <w:t>520.97</w:t>
      </w:r>
      <w:r w:rsidR="003C0264">
        <w:tab/>
      </w:r>
      <w:r w:rsidRPr="00326254">
        <w:t>535.73</w:t>
      </w:r>
      <w:r w:rsidR="003C0264">
        <w:tab/>
      </w:r>
      <w:r w:rsidRPr="00326254">
        <w:t>589.31</w:t>
      </w:r>
      <w:r w:rsidR="003C0264">
        <w:tab/>
      </w:r>
      <w:r w:rsidRPr="00326254">
        <w:t>626.51</w:t>
      </w:r>
      <w:r w:rsidR="003C0264">
        <w:tab/>
      </w:r>
      <w:r w:rsidRPr="00326254">
        <w:t>642.33</w:t>
      </w:r>
      <w:r w:rsidR="003C0264">
        <w:tab/>
      </w:r>
      <w:r w:rsidRPr="00326254">
        <w:t>711.94</w:t>
      </w:r>
    </w:p>
    <w:p w14:paraId="041D8C69" w14:textId="63174BC1" w:rsidR="00326254" w:rsidRPr="00326254" w:rsidRDefault="00326254" w:rsidP="003C0264">
      <w:pPr>
        <w:pStyle w:val="af1"/>
      </w:pPr>
      <w:r w:rsidRPr="00326254">
        <w:t>726.63</w:t>
      </w:r>
      <w:r w:rsidR="003C0264">
        <w:tab/>
      </w:r>
      <w:r w:rsidRPr="00326254">
        <w:t>742.01</w:t>
      </w:r>
      <w:r w:rsidR="003C0264">
        <w:tab/>
      </w:r>
      <w:r w:rsidRPr="00326254">
        <w:t>749.55</w:t>
      </w:r>
      <w:r w:rsidR="003C0264">
        <w:tab/>
      </w:r>
      <w:r w:rsidRPr="00326254">
        <w:t>777.05</w:t>
      </w:r>
      <w:r w:rsidR="003C0264">
        <w:tab/>
      </w:r>
      <w:r w:rsidRPr="00326254">
        <w:t>791.84</w:t>
      </w:r>
      <w:r w:rsidR="003C0264">
        <w:tab/>
      </w:r>
      <w:r w:rsidRPr="00326254">
        <w:t>871.43</w:t>
      </w:r>
      <w:r w:rsidR="003C0264">
        <w:tab/>
      </w:r>
      <w:r w:rsidRPr="00326254">
        <w:t>961.37</w:t>
      </w:r>
      <w:r w:rsidR="003C0264">
        <w:tab/>
      </w:r>
      <w:r w:rsidRPr="00326254">
        <w:t>1031.10</w:t>
      </w:r>
    </w:p>
    <w:p w14:paraId="49725AE6" w14:textId="21983290" w:rsidR="00326254" w:rsidRPr="00326254" w:rsidRDefault="00326254" w:rsidP="003C0264">
      <w:pPr>
        <w:pStyle w:val="af1"/>
      </w:pPr>
      <w:r w:rsidRPr="00326254">
        <w:t>1142.49</w:t>
      </w:r>
      <w:r w:rsidR="003C0264">
        <w:tab/>
      </w:r>
      <w:r w:rsidRPr="00326254">
        <w:t>1171.97</w:t>
      </w:r>
      <w:r w:rsidR="003C0264">
        <w:tab/>
      </w:r>
      <w:r w:rsidRPr="00326254">
        <w:t>1252.74</w:t>
      </w:r>
      <w:r w:rsidR="003C0264">
        <w:tab/>
      </w:r>
      <w:r w:rsidRPr="00326254">
        <w:t>1338.20</w:t>
      </w:r>
      <w:r w:rsidR="003C0264">
        <w:tab/>
      </w:r>
      <w:r w:rsidRPr="00326254">
        <w:t>1340.71</w:t>
      </w:r>
      <w:r w:rsidR="003C0264">
        <w:tab/>
        <w:t>1382.28</w:t>
      </w:r>
      <w:r w:rsidR="003C0264">
        <w:tab/>
      </w:r>
      <w:r w:rsidRPr="00326254">
        <w:t>1413.30</w:t>
      </w:r>
      <w:r w:rsidR="003C0264">
        <w:tab/>
      </w:r>
      <w:r w:rsidRPr="00326254">
        <w:t>1488.89</w:t>
      </w:r>
    </w:p>
    <w:p w14:paraId="743F7E23" w14:textId="1D970A40" w:rsidR="00326254" w:rsidRPr="00326254" w:rsidRDefault="00326254" w:rsidP="003C0264">
      <w:pPr>
        <w:pStyle w:val="af1"/>
      </w:pPr>
      <w:r w:rsidRPr="00326254">
        <w:t>1563.54</w:t>
      </w:r>
      <w:r w:rsidR="003C0264">
        <w:tab/>
      </w:r>
      <w:r w:rsidRPr="00326254">
        <w:t>1598.84</w:t>
      </w:r>
      <w:r w:rsidR="003C0264">
        <w:tab/>
      </w:r>
      <w:r w:rsidRPr="00326254">
        <w:t>1662.52</w:t>
      </w:r>
      <w:r w:rsidR="003C0264">
        <w:tab/>
      </w:r>
      <w:r w:rsidRPr="00326254">
        <w:t>1670.61</w:t>
      </w:r>
      <w:r w:rsidR="003C0264">
        <w:tab/>
      </w:r>
      <w:r w:rsidRPr="00326254">
        <w:t>1699.05</w:t>
      </w:r>
      <w:r w:rsidR="003C0264">
        <w:tab/>
      </w:r>
      <w:r w:rsidRPr="00326254">
        <w:t>1726.78</w:t>
      </w:r>
      <w:r w:rsidR="003C0264">
        <w:tab/>
      </w:r>
      <w:r w:rsidRPr="00326254">
        <w:t>1938.71</w:t>
      </w:r>
      <w:r w:rsidR="003C0264">
        <w:tab/>
      </w:r>
      <w:r w:rsidRPr="00326254">
        <w:t>3450.94</w:t>
      </w:r>
    </w:p>
    <w:p w14:paraId="5B57A5DE" w14:textId="1BAF6DDA" w:rsidR="008E178E" w:rsidRDefault="00326254" w:rsidP="003C0264">
      <w:pPr>
        <w:pStyle w:val="af1"/>
      </w:pPr>
      <w:r w:rsidRPr="00326254">
        <w:t>3591.38</w:t>
      </w:r>
      <w:r w:rsidR="003C0264">
        <w:tab/>
      </w:r>
      <w:r w:rsidRPr="00326254">
        <w:t>3603.09</w:t>
      </w:r>
      <w:r w:rsidR="003C0264">
        <w:tab/>
      </w:r>
      <w:r w:rsidRPr="00326254">
        <w:t>3736.64</w:t>
      </w:r>
    </w:p>
    <w:p w14:paraId="123BEDB5" w14:textId="77777777" w:rsidR="00D91606" w:rsidRDefault="00D91606" w:rsidP="008E178E">
      <w:pPr>
        <w:rPr>
          <w:b/>
        </w:rPr>
      </w:pPr>
    </w:p>
    <w:p w14:paraId="66C84686" w14:textId="0A892AE8" w:rsidR="008E178E" w:rsidRPr="00B536EE" w:rsidRDefault="008E178E" w:rsidP="008E178E">
      <w:pPr>
        <w:rPr>
          <w:b/>
        </w:rPr>
      </w:pPr>
      <w:r>
        <w:rPr>
          <w:b/>
        </w:rPr>
        <w:t>P1</w:t>
      </w:r>
    </w:p>
    <w:p w14:paraId="1E719E5C" w14:textId="29099CDB" w:rsidR="00D91606" w:rsidRDefault="00A16912" w:rsidP="00D91606">
      <w:pPr>
        <w:ind w:firstLineChars="67" w:firstLine="141"/>
      </w:pPr>
      <w:r>
        <w:rPr>
          <w:noProof/>
        </w:rPr>
        <w:drawing>
          <wp:anchor distT="0" distB="0" distL="114300" distR="114300" simplePos="0" relativeHeight="251667456" behindDoc="0" locked="0" layoutInCell="1" allowOverlap="1" wp14:anchorId="66601757" wp14:editId="6962FCF8">
            <wp:simplePos x="0" y="0"/>
            <wp:positionH relativeFrom="column">
              <wp:posOffset>3817916</wp:posOffset>
            </wp:positionH>
            <wp:positionV relativeFrom="paragraph">
              <wp:posOffset>95522</wp:posOffset>
            </wp:positionV>
            <wp:extent cx="2159635" cy="1598295"/>
            <wp:effectExtent l="0" t="0" r="0" b="1905"/>
            <wp:wrapNone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5982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91606">
        <w:t>C                  1.83710200   -0.73970500   -0.00003800</w:t>
      </w:r>
      <w:r w:rsidRPr="00A16912">
        <w:rPr>
          <w:noProof/>
        </w:rPr>
        <w:t xml:space="preserve"> </w:t>
      </w:r>
    </w:p>
    <w:p w14:paraId="07D4F15D" w14:textId="77777777" w:rsidR="00D91606" w:rsidRDefault="00D91606" w:rsidP="00D91606">
      <w:r>
        <w:t xml:space="preserve"> C                 -0.01575000    0.77055100    0.00003900</w:t>
      </w:r>
    </w:p>
    <w:p w14:paraId="0F3C2A45" w14:textId="77777777" w:rsidR="00D91606" w:rsidRDefault="00D91606" w:rsidP="00D91606">
      <w:r>
        <w:t xml:space="preserve"> C                 -0.85492500   -0.35441500   -0.00001700</w:t>
      </w:r>
    </w:p>
    <w:p w14:paraId="122E565C" w14:textId="77777777" w:rsidR="00D91606" w:rsidRDefault="00D91606" w:rsidP="00D91606">
      <w:r>
        <w:t xml:space="preserve"> N                  3.16737300   -0.85446700   -0.00004200</w:t>
      </w:r>
    </w:p>
    <w:p w14:paraId="16B3D13B" w14:textId="77777777" w:rsidR="00D91606" w:rsidRDefault="00D91606" w:rsidP="00D91606">
      <w:r>
        <w:t xml:space="preserve"> H                  3.70046300    0.00545600   -0.00000900</w:t>
      </w:r>
    </w:p>
    <w:p w14:paraId="0B6E74B1" w14:textId="77777777" w:rsidR="00D91606" w:rsidRDefault="00D91606" w:rsidP="00D91606">
      <w:r>
        <w:t xml:space="preserve"> H                  3.60323100   -1.75952100   -0.00010300</w:t>
      </w:r>
    </w:p>
    <w:p w14:paraId="277F5CE1" w14:textId="77777777" w:rsidR="00D91606" w:rsidRDefault="00D91606" w:rsidP="00D91606">
      <w:r>
        <w:t xml:space="preserve"> N                 -2.29791600   -0.21862800   -0.00000900</w:t>
      </w:r>
    </w:p>
    <w:p w14:paraId="5C1AEE84" w14:textId="77777777" w:rsidR="00D91606" w:rsidRDefault="00D91606" w:rsidP="00D91606">
      <w:r>
        <w:t xml:space="preserve"> N                 -0.32343800    2.06407900    0.00010400</w:t>
      </w:r>
    </w:p>
    <w:p w14:paraId="103D226F" w14:textId="77777777" w:rsidR="00D91606" w:rsidRDefault="00D91606" w:rsidP="00D91606">
      <w:r>
        <w:t xml:space="preserve"> H                 -1.29031500    2.34481200    0.00011800</w:t>
      </w:r>
    </w:p>
    <w:p w14:paraId="145EC60F" w14:textId="77777777" w:rsidR="00D91606" w:rsidRDefault="00D91606" w:rsidP="00D91606">
      <w:r>
        <w:t xml:space="preserve"> H                  0.46336900    2.70203200    0.00013500</w:t>
      </w:r>
    </w:p>
    <w:p w14:paraId="12E0D6BD" w14:textId="77777777" w:rsidR="00D91606" w:rsidRDefault="00D91606" w:rsidP="00D91606">
      <w:r>
        <w:t xml:space="preserve"> N                  1.34805700    0.52382300    0.00002500</w:t>
      </w:r>
    </w:p>
    <w:p w14:paraId="569AC75B" w14:textId="77777777" w:rsidR="00D91606" w:rsidRDefault="00D91606" w:rsidP="00D91606">
      <w:r>
        <w:t xml:space="preserve"> N                 -0.36081000   -1.59547100   -0.00008000</w:t>
      </w:r>
    </w:p>
    <w:p w14:paraId="0ADEDED4" w14:textId="77777777" w:rsidR="00D91606" w:rsidRDefault="00D91606" w:rsidP="00D91606">
      <w:r>
        <w:t xml:space="preserve"> C                  0.88689800   -1.77633500   -0.00009000</w:t>
      </w:r>
    </w:p>
    <w:p w14:paraId="23172CA8" w14:textId="77777777" w:rsidR="00D91606" w:rsidRDefault="00D91606" w:rsidP="00D91606">
      <w:r>
        <w:t xml:space="preserve"> O                 -2.74178100    0.92585200    0.00005100</w:t>
      </w:r>
    </w:p>
    <w:p w14:paraId="4B18E101" w14:textId="77777777" w:rsidR="00D91606" w:rsidRDefault="00D91606" w:rsidP="00D91606">
      <w:r>
        <w:t xml:space="preserve"> O                 -2.97042600   -1.21659400   -0.00006100</w:t>
      </w:r>
    </w:p>
    <w:p w14:paraId="2651BE35" w14:textId="58304722" w:rsidR="008E178E" w:rsidRDefault="00D91606" w:rsidP="008E178E">
      <w:r>
        <w:t xml:space="preserve"> O                  2.17101300    1.52465500    0.00007500</w:t>
      </w:r>
    </w:p>
    <w:p w14:paraId="28FACF99" w14:textId="77777777" w:rsidR="008E178E" w:rsidRDefault="008E178E" w:rsidP="008E178E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34F9FFCB" w14:textId="583BC424" w:rsidR="00D91606" w:rsidRPr="00D91606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lastRenderedPageBreak/>
        <w:t>66.92</w:t>
      </w:r>
      <w:r w:rsidR="009A0386">
        <w:rPr>
          <w:rFonts w:cs="Times New Roman"/>
          <w:sz w:val="18"/>
          <w:szCs w:val="18"/>
        </w:rPr>
        <w:tab/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89.93</w:t>
      </w:r>
      <w:r w:rsidR="009A0386">
        <w:rPr>
          <w:rFonts w:cs="Times New Roman"/>
          <w:sz w:val="18"/>
          <w:szCs w:val="18"/>
        </w:rPr>
        <w:tab/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10.83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53.40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244.14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289.48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31.44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49.87</w:t>
      </w:r>
    </w:p>
    <w:p w14:paraId="1937CD04" w14:textId="4854F6AA" w:rsidR="00D91606" w:rsidRPr="00D91606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361.43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76.74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413.19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461.79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529.21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531.34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569.11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606.63</w:t>
      </w:r>
    </w:p>
    <w:p w14:paraId="51F40350" w14:textId="36AF4C83" w:rsidR="00D91606" w:rsidRPr="00D91606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633.26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635.34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667.05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674.58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722.31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743.25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830.31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939.45</w:t>
      </w:r>
    </w:p>
    <w:p w14:paraId="167A4E0C" w14:textId="58159B2F" w:rsidR="00D91606" w:rsidRPr="00D91606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1022.04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139.14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210.86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280.46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308.76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408.05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438.31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482.10</w:t>
      </w:r>
    </w:p>
    <w:p w14:paraId="530BB428" w14:textId="259EF594" w:rsidR="00D91606" w:rsidRPr="00D91606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1518.34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539.31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630.96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665.11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704.17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728.61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564.74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594.74</w:t>
      </w:r>
    </w:p>
    <w:p w14:paraId="6DFEDABA" w14:textId="7919D0B9" w:rsidR="008E178E" w:rsidRPr="008E178E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3730.64</w:t>
      </w:r>
      <w:r w:rsidR="009A0386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763.65</w:t>
      </w:r>
    </w:p>
    <w:p w14:paraId="134AA9FB" w14:textId="77777777" w:rsidR="008E178E" w:rsidRDefault="008E178E">
      <w:pPr>
        <w:rPr>
          <w:rFonts w:cs="Times New Roman"/>
          <w:sz w:val="18"/>
          <w:szCs w:val="18"/>
        </w:rPr>
      </w:pPr>
    </w:p>
    <w:p w14:paraId="1CD85F1A" w14:textId="197BED4C" w:rsidR="00D91606" w:rsidRPr="00D91606" w:rsidRDefault="008E178E" w:rsidP="00D91606">
      <w:pPr>
        <w:rPr>
          <w:b/>
        </w:rPr>
      </w:pPr>
      <w:r>
        <w:rPr>
          <w:b/>
        </w:rPr>
        <w:t>P2</w:t>
      </w:r>
    </w:p>
    <w:p w14:paraId="33C51AA6" w14:textId="601177AD" w:rsidR="00D91606" w:rsidRDefault="00D604C9" w:rsidP="00D91606">
      <w:r>
        <w:rPr>
          <w:noProof/>
        </w:rPr>
        <w:drawing>
          <wp:anchor distT="0" distB="0" distL="114300" distR="114300" simplePos="0" relativeHeight="251668480" behindDoc="0" locked="0" layoutInCell="1" allowOverlap="1" wp14:anchorId="66ACA2EA" wp14:editId="3E140013">
            <wp:simplePos x="0" y="0"/>
            <wp:positionH relativeFrom="column">
              <wp:posOffset>3847606</wp:posOffset>
            </wp:positionH>
            <wp:positionV relativeFrom="paragraph">
              <wp:posOffset>94096</wp:posOffset>
            </wp:positionV>
            <wp:extent cx="2159635" cy="1853565"/>
            <wp:effectExtent l="0" t="0" r="0" b="0"/>
            <wp:wrapNone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8535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91606">
        <w:t xml:space="preserve"> C                 -0.30239200    0.98759600    0.00000000</w:t>
      </w:r>
      <w:r w:rsidR="00A16912" w:rsidRPr="00A16912">
        <w:rPr>
          <w:noProof/>
        </w:rPr>
        <w:t xml:space="preserve"> </w:t>
      </w:r>
    </w:p>
    <w:p w14:paraId="2B9C209B" w14:textId="54FC53A5" w:rsidR="00D91606" w:rsidRDefault="00D91606" w:rsidP="00D91606">
      <w:r>
        <w:t xml:space="preserve"> C                  1.77116000   -0.13165900    0.00000000</w:t>
      </w:r>
    </w:p>
    <w:p w14:paraId="1F9BAD08" w14:textId="77777777" w:rsidR="00D91606" w:rsidRDefault="00D91606" w:rsidP="00D91606">
      <w:r>
        <w:t xml:space="preserve"> N                 -0.85434100    2.18771100    0.00000000</w:t>
      </w:r>
    </w:p>
    <w:p w14:paraId="3249D3C3" w14:textId="77777777" w:rsidR="00D91606" w:rsidRDefault="00D91606" w:rsidP="00D91606">
      <w:r>
        <w:t xml:space="preserve"> H                 -0.19401400    2.96127400   -0.00000100</w:t>
      </w:r>
    </w:p>
    <w:p w14:paraId="554DC119" w14:textId="77777777" w:rsidR="00D91606" w:rsidRDefault="00D91606" w:rsidP="00D91606">
      <w:r>
        <w:t xml:space="preserve"> H                 -1.85852100    2.28144400    0.00000100</w:t>
      </w:r>
    </w:p>
    <w:p w14:paraId="22F5AD15" w14:textId="77777777" w:rsidR="00D91606" w:rsidRDefault="00D91606" w:rsidP="00D91606">
      <w:r>
        <w:t xml:space="preserve"> N                  3.08702400   -0.05061700    0.00000000</w:t>
      </w:r>
    </w:p>
    <w:p w14:paraId="45FDBFAB" w14:textId="77777777" w:rsidR="00D91606" w:rsidRDefault="00D91606" w:rsidP="00D91606">
      <w:r>
        <w:t xml:space="preserve"> H                  3.61893300   -0.90890100    0.00000100</w:t>
      </w:r>
    </w:p>
    <w:p w14:paraId="32AED013" w14:textId="77777777" w:rsidR="00D91606" w:rsidRDefault="00D91606" w:rsidP="00D91606">
      <w:r>
        <w:t xml:space="preserve"> H                  3.50619100    0.87131700    0.00000000</w:t>
      </w:r>
    </w:p>
    <w:p w14:paraId="77713148" w14:textId="77777777" w:rsidR="00D91606" w:rsidRDefault="00D91606" w:rsidP="00D91606">
      <w:r>
        <w:t xml:space="preserve"> N                  1.07609300    1.01192100    0.00000000</w:t>
      </w:r>
    </w:p>
    <w:p w14:paraId="4C7C82D4" w14:textId="77777777" w:rsidR="00D91606" w:rsidRDefault="00D91606" w:rsidP="00D91606">
      <w:r>
        <w:t xml:space="preserve"> N                 -0.27957500   -1.43940800    0.00000100</w:t>
      </w:r>
    </w:p>
    <w:p w14:paraId="5FB3D99A" w14:textId="77777777" w:rsidR="00D91606" w:rsidRDefault="00D91606" w:rsidP="00D91606">
      <w:r>
        <w:t xml:space="preserve"> O                  1.69388100    2.15861700   -0.00000100</w:t>
      </w:r>
    </w:p>
    <w:p w14:paraId="11AFD9F1" w14:textId="77777777" w:rsidR="00D91606" w:rsidRDefault="00D91606" w:rsidP="00D91606">
      <w:r>
        <w:t xml:space="preserve"> C                  1.08617900   -1.44187700    0.00000000</w:t>
      </w:r>
    </w:p>
    <w:p w14:paraId="2248A2BB" w14:textId="77777777" w:rsidR="00D91606" w:rsidRDefault="00D91606" w:rsidP="00D91606">
      <w:r>
        <w:t xml:space="preserve"> C                 -0.90821500   -0.30835400    0.00000000</w:t>
      </w:r>
    </w:p>
    <w:p w14:paraId="5797B1E7" w14:textId="77777777" w:rsidR="00D91606" w:rsidRDefault="00D91606" w:rsidP="00D91606">
      <w:r>
        <w:t xml:space="preserve"> N                 -2.39169300   -0.40104900    0.00000000</w:t>
      </w:r>
    </w:p>
    <w:p w14:paraId="7190E02E" w14:textId="77777777" w:rsidR="00D91606" w:rsidRDefault="00D91606" w:rsidP="00D91606">
      <w:r>
        <w:t xml:space="preserve"> O                 -3.00847600    0.65835900    0.00000200</w:t>
      </w:r>
    </w:p>
    <w:p w14:paraId="5DF528D0" w14:textId="77777777" w:rsidR="00D91606" w:rsidRDefault="00D91606" w:rsidP="00D91606">
      <w:r>
        <w:t xml:space="preserve"> O                 -2.88775800   -1.48936600   -0.00000200</w:t>
      </w:r>
    </w:p>
    <w:p w14:paraId="371D842B" w14:textId="6037CFEB" w:rsidR="008E178E" w:rsidRDefault="00D91606" w:rsidP="008E178E">
      <w:r>
        <w:t xml:space="preserve"> O                  1.77541200   -2.45252000    0.00000000</w:t>
      </w:r>
    </w:p>
    <w:p w14:paraId="02642610" w14:textId="77777777" w:rsidR="008E178E" w:rsidRDefault="008E178E" w:rsidP="008E178E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71E2EF8D" w14:textId="3978C9D4" w:rsidR="00D91606" w:rsidRPr="00D91606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35.47</w:t>
      </w:r>
      <w:r w:rsidR="0068575F">
        <w:rPr>
          <w:rFonts w:cs="Times New Roman"/>
          <w:sz w:val="18"/>
          <w:szCs w:val="18"/>
        </w:rPr>
        <w:tab/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81.40</w:t>
      </w:r>
      <w:r w:rsidR="0068575F">
        <w:rPr>
          <w:rFonts w:cs="Times New Roman"/>
          <w:sz w:val="18"/>
          <w:szCs w:val="18"/>
        </w:rPr>
        <w:tab/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35.02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62.85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241.83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292.73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22.35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52.12</w:t>
      </w:r>
    </w:p>
    <w:p w14:paraId="457D43ED" w14:textId="5A34DB35" w:rsidR="00D91606" w:rsidRPr="00D91606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386.17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94.28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419.86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442.32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467.36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484.64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502.05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532.00</w:t>
      </w:r>
    </w:p>
    <w:p w14:paraId="724B9274" w14:textId="481FA32C" w:rsidR="00D91606" w:rsidRPr="00D91606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553.04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568.21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665.44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687.58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709.55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725.01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730.05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733.94</w:t>
      </w:r>
    </w:p>
    <w:p w14:paraId="230D9DC2" w14:textId="6D6CD59B" w:rsidR="00D91606" w:rsidRPr="00D91606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819.62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941.19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970.55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103.47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213.56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246.48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282.85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370.80</w:t>
      </w:r>
    </w:p>
    <w:p w14:paraId="281C9C88" w14:textId="050FFF86" w:rsidR="00D91606" w:rsidRPr="00D91606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1425.03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457.05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494.66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534.90</w:t>
      </w:r>
      <w:r w:rsidR="0068575F">
        <w:rPr>
          <w:rFonts w:cs="Times New Roman"/>
          <w:sz w:val="18"/>
          <w:szCs w:val="18"/>
        </w:rPr>
        <w:tab/>
        <w:t>1569.54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656.34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675.00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702.66</w:t>
      </w:r>
    </w:p>
    <w:p w14:paraId="59304597" w14:textId="5BA37B89" w:rsidR="008E178E" w:rsidRDefault="00D91606" w:rsidP="008E178E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1731.82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517.88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568.28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696.84</w:t>
      </w:r>
      <w:r w:rsidR="0068575F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717.86</w:t>
      </w:r>
      <w:r w:rsidR="0068575F">
        <w:rPr>
          <w:rFonts w:cs="Times New Roman"/>
          <w:sz w:val="18"/>
          <w:szCs w:val="18"/>
        </w:rPr>
        <w:tab/>
      </w:r>
    </w:p>
    <w:p w14:paraId="51C1F902" w14:textId="77777777" w:rsidR="0068575F" w:rsidRDefault="0068575F" w:rsidP="008E178E">
      <w:pPr>
        <w:rPr>
          <w:rFonts w:cs="Times New Roman"/>
          <w:sz w:val="18"/>
          <w:szCs w:val="18"/>
        </w:rPr>
      </w:pPr>
    </w:p>
    <w:p w14:paraId="5F18731A" w14:textId="56C8A55D" w:rsidR="00D91606" w:rsidRPr="00D91606" w:rsidRDefault="008E178E" w:rsidP="00D91606">
      <w:pPr>
        <w:rPr>
          <w:b/>
        </w:rPr>
      </w:pPr>
      <w:r>
        <w:rPr>
          <w:b/>
        </w:rPr>
        <w:t>P3</w:t>
      </w:r>
    </w:p>
    <w:p w14:paraId="480483BD" w14:textId="29FDA92D" w:rsidR="00D91606" w:rsidRDefault="00D604C9" w:rsidP="00D91606">
      <w:r>
        <w:rPr>
          <w:noProof/>
        </w:rPr>
        <w:drawing>
          <wp:anchor distT="0" distB="0" distL="114300" distR="114300" simplePos="0" relativeHeight="251669504" behindDoc="0" locked="0" layoutInCell="1" allowOverlap="1" wp14:anchorId="0603ED1C" wp14:editId="06660211">
            <wp:simplePos x="0" y="0"/>
            <wp:positionH relativeFrom="column">
              <wp:posOffset>3847605</wp:posOffset>
            </wp:positionH>
            <wp:positionV relativeFrom="paragraph">
              <wp:posOffset>49422</wp:posOffset>
            </wp:positionV>
            <wp:extent cx="2159635" cy="1331595"/>
            <wp:effectExtent l="0" t="0" r="0" b="1905"/>
            <wp:wrapNone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3315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91606">
        <w:t xml:space="preserve"> C                 -1.88922100   -0.81151000    0.03594000</w:t>
      </w:r>
      <w:r w:rsidRPr="00D604C9">
        <w:rPr>
          <w:noProof/>
        </w:rPr>
        <w:t xml:space="preserve"> </w:t>
      </w:r>
    </w:p>
    <w:p w14:paraId="703EB496" w14:textId="77777777" w:rsidR="00D91606" w:rsidRDefault="00D91606" w:rsidP="00D91606">
      <w:r>
        <w:t xml:space="preserve"> C                 -0.17329700    0.82117500   -0.11576900</w:t>
      </w:r>
    </w:p>
    <w:p w14:paraId="30A2D0E9" w14:textId="77777777" w:rsidR="00D91606" w:rsidRDefault="00D91606" w:rsidP="00D91606">
      <w:r>
        <w:t xml:space="preserve"> N                 -3.22150300   -1.01845000    0.15273100</w:t>
      </w:r>
    </w:p>
    <w:p w14:paraId="71353C34" w14:textId="77777777" w:rsidR="00D91606" w:rsidRDefault="00D91606" w:rsidP="00D91606">
      <w:r>
        <w:t xml:space="preserve"> H                 -3.75186700   -0.20461500    0.43811400</w:t>
      </w:r>
    </w:p>
    <w:p w14:paraId="2253949F" w14:textId="77777777" w:rsidR="00D91606" w:rsidRDefault="00D91606" w:rsidP="00D91606">
      <w:r>
        <w:t xml:space="preserve"> H                 -3.53474300   -1.93295000    0.43037700</w:t>
      </w:r>
    </w:p>
    <w:p w14:paraId="7B7969CE" w14:textId="77777777" w:rsidR="00D91606" w:rsidRDefault="00D91606" w:rsidP="00D91606">
      <w:r>
        <w:t xml:space="preserve"> N                  0.12816500    2.13949300   -0.03626100</w:t>
      </w:r>
    </w:p>
    <w:p w14:paraId="7BDD0010" w14:textId="77777777" w:rsidR="00D91606" w:rsidRDefault="00D91606" w:rsidP="00D91606">
      <w:r>
        <w:t xml:space="preserve"> H                  0.99872400    2.43618500   -0.44683100</w:t>
      </w:r>
    </w:p>
    <w:p w14:paraId="68586C4F" w14:textId="77777777" w:rsidR="00D91606" w:rsidRDefault="00D91606" w:rsidP="00D91606">
      <w:r>
        <w:t xml:space="preserve"> H                 -0.67596200    2.75273500   -0.09220800</w:t>
      </w:r>
    </w:p>
    <w:p w14:paraId="233FEE57" w14:textId="77777777" w:rsidR="00D91606" w:rsidRDefault="00D91606" w:rsidP="00D91606">
      <w:r>
        <w:t xml:space="preserve"> N                 -1.49231100    0.49745500    0.03606900</w:t>
      </w:r>
    </w:p>
    <w:p w14:paraId="66A738B3" w14:textId="77777777" w:rsidR="00D91606" w:rsidRDefault="00D91606" w:rsidP="00D91606">
      <w:r>
        <w:t xml:space="preserve"> N                  0.35827400   -1.48372300   -0.30481600</w:t>
      </w:r>
    </w:p>
    <w:p w14:paraId="3837149A" w14:textId="77777777" w:rsidR="00D91606" w:rsidRDefault="00D91606" w:rsidP="00D91606">
      <w:r>
        <w:t xml:space="preserve"> O                 -2.36688500    1.43529400    0.19456300</w:t>
      </w:r>
    </w:p>
    <w:p w14:paraId="341E2F2A" w14:textId="77777777" w:rsidR="00D91606" w:rsidRDefault="00D91606" w:rsidP="00D91606">
      <w:r>
        <w:t xml:space="preserve"> C                  0.73933800   -0.21439300   -0.30132900</w:t>
      </w:r>
    </w:p>
    <w:p w14:paraId="05042239" w14:textId="77777777" w:rsidR="00D91606" w:rsidRDefault="00D91606" w:rsidP="00D91606">
      <w:r>
        <w:lastRenderedPageBreak/>
        <w:t xml:space="preserve"> C                 -0.88278100   -1.75041400   -0.13334900</w:t>
      </w:r>
    </w:p>
    <w:p w14:paraId="0AA18E85" w14:textId="77777777" w:rsidR="00D91606" w:rsidRDefault="00D91606" w:rsidP="00D91606">
      <w:r>
        <w:t xml:space="preserve"> O                  2.04696600    0.12120300   -0.50816000</w:t>
      </w:r>
    </w:p>
    <w:p w14:paraId="72E5456D" w14:textId="77777777" w:rsidR="00D91606" w:rsidRDefault="00D91606" w:rsidP="00D91606">
      <w:r>
        <w:t xml:space="preserve"> N                  2.90312300   -0.42409600    0.55328900</w:t>
      </w:r>
    </w:p>
    <w:p w14:paraId="4B2B4F84" w14:textId="06DB866E" w:rsidR="00D91606" w:rsidRDefault="00D91606" w:rsidP="008E178E">
      <w:r>
        <w:t xml:space="preserve"> O                  4.00359200   -0.21840300    0.30741100</w:t>
      </w:r>
    </w:p>
    <w:p w14:paraId="5384D4A8" w14:textId="3E7F2E3A" w:rsidR="008E178E" w:rsidRDefault="008E178E" w:rsidP="008E178E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46A09C84" w14:textId="6DDFE554" w:rsidR="00D91606" w:rsidRPr="00D91606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48.19</w:t>
      </w:r>
      <w:r w:rsidR="008863FC">
        <w:rPr>
          <w:rFonts w:cs="Times New Roman"/>
          <w:sz w:val="18"/>
          <w:szCs w:val="18"/>
        </w:rPr>
        <w:tab/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89.01</w:t>
      </w:r>
      <w:r w:rsidR="008863FC">
        <w:rPr>
          <w:rFonts w:cs="Times New Roman"/>
          <w:sz w:val="18"/>
          <w:szCs w:val="18"/>
        </w:rPr>
        <w:tab/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48.85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64.88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212.85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292.35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10.03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38.09</w:t>
      </w:r>
    </w:p>
    <w:p w14:paraId="18D3DF2D" w14:textId="6CF4529E" w:rsidR="00D91606" w:rsidRPr="00D91606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367.16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92.79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407.48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438.75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466.49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494.61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517.28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528.05</w:t>
      </w:r>
    </w:p>
    <w:p w14:paraId="1095C193" w14:textId="60EFE28B" w:rsidR="00D91606" w:rsidRPr="00D91606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565.37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597.35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636.71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641.54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689.88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721.94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735.83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879.73</w:t>
      </w:r>
    </w:p>
    <w:p w14:paraId="231A6004" w14:textId="78864832" w:rsidR="00D91606" w:rsidRPr="00D91606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1007.06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051.04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171.00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234.99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284.39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323.77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452.57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501.41</w:t>
      </w:r>
    </w:p>
    <w:p w14:paraId="3C9D2E30" w14:textId="25A0D9BF" w:rsidR="00D91606" w:rsidRPr="00D91606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1517.59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566.10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600.96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654.22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715.43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1908.13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578.88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583.60</w:t>
      </w:r>
    </w:p>
    <w:p w14:paraId="3267BBE1" w14:textId="5448D49A" w:rsidR="008E178E" w:rsidRPr="008E178E" w:rsidRDefault="00D91606" w:rsidP="00D91606">
      <w:pPr>
        <w:rPr>
          <w:rFonts w:cs="Times New Roman"/>
          <w:sz w:val="18"/>
          <w:szCs w:val="18"/>
        </w:rPr>
      </w:pPr>
      <w:r w:rsidRPr="00D91606">
        <w:rPr>
          <w:rFonts w:cs="Times New Roman"/>
          <w:sz w:val="18"/>
          <w:szCs w:val="18"/>
        </w:rPr>
        <w:t>3725.92</w:t>
      </w:r>
      <w:r w:rsidR="008863FC">
        <w:rPr>
          <w:rFonts w:cs="Times New Roman"/>
          <w:sz w:val="18"/>
          <w:szCs w:val="18"/>
        </w:rPr>
        <w:tab/>
      </w:r>
      <w:r w:rsidRPr="00D91606">
        <w:rPr>
          <w:rFonts w:cs="Times New Roman"/>
          <w:sz w:val="18"/>
          <w:szCs w:val="18"/>
        </w:rPr>
        <w:t>3739.76</w:t>
      </w:r>
    </w:p>
    <w:p w14:paraId="509F7B55" w14:textId="4D171F4F" w:rsidR="008E178E" w:rsidRDefault="008E178E">
      <w:pPr>
        <w:rPr>
          <w:rFonts w:cs="Times New Roman"/>
          <w:sz w:val="18"/>
          <w:szCs w:val="18"/>
        </w:rPr>
      </w:pPr>
    </w:p>
    <w:p w14:paraId="6B568491" w14:textId="4D65FD92" w:rsidR="00ED3C99" w:rsidRPr="00ED3C99" w:rsidRDefault="008E178E" w:rsidP="00ED3C99">
      <w:pPr>
        <w:rPr>
          <w:b/>
        </w:rPr>
      </w:pPr>
      <w:r>
        <w:rPr>
          <w:b/>
        </w:rPr>
        <w:t>P4i</w:t>
      </w:r>
    </w:p>
    <w:p w14:paraId="71288FC8" w14:textId="273B068B" w:rsidR="00ED3C99" w:rsidRDefault="00014FEB" w:rsidP="00ED3C99">
      <w:r>
        <w:rPr>
          <w:noProof/>
        </w:rPr>
        <w:drawing>
          <wp:anchor distT="0" distB="0" distL="114300" distR="114300" simplePos="0" relativeHeight="251670528" behindDoc="0" locked="0" layoutInCell="1" allowOverlap="1" wp14:anchorId="2057714F" wp14:editId="4D8E67D7">
            <wp:simplePos x="0" y="0"/>
            <wp:positionH relativeFrom="column">
              <wp:posOffset>3835730</wp:posOffset>
            </wp:positionH>
            <wp:positionV relativeFrom="paragraph">
              <wp:posOffset>23767</wp:posOffset>
            </wp:positionV>
            <wp:extent cx="2159635" cy="1724025"/>
            <wp:effectExtent l="0" t="0" r="0" b="9525"/>
            <wp:wrapNone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7240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D3C99">
        <w:t xml:space="preserve"> C                 -0.04010100    1.13521000   -0.06472700</w:t>
      </w:r>
      <w:r w:rsidRPr="00014FEB">
        <w:rPr>
          <w:noProof/>
        </w:rPr>
        <w:t xml:space="preserve"> </w:t>
      </w:r>
    </w:p>
    <w:p w14:paraId="3C20D515" w14:textId="1ABE6A85" w:rsidR="00ED3C99" w:rsidRDefault="00ED3C99" w:rsidP="00ED3C99">
      <w:r>
        <w:t xml:space="preserve"> C                 -1.80423700   -0.38497900    0.03566500</w:t>
      </w:r>
    </w:p>
    <w:p w14:paraId="529B4FFC" w14:textId="77777777" w:rsidR="00ED3C99" w:rsidRDefault="00ED3C99" w:rsidP="00ED3C99">
      <w:r>
        <w:t xml:space="preserve"> N                  0.33674300    2.41591700   -0.03088800</w:t>
      </w:r>
    </w:p>
    <w:p w14:paraId="2B5849B8" w14:textId="77777777" w:rsidR="00ED3C99" w:rsidRDefault="00ED3C99" w:rsidP="00ED3C99">
      <w:r>
        <w:t xml:space="preserve"> H                 -0.40974600    3.10052800   -0.00429800</w:t>
      </w:r>
    </w:p>
    <w:p w14:paraId="7510E325" w14:textId="77777777" w:rsidR="00ED3C99" w:rsidRDefault="00ED3C99" w:rsidP="00ED3C99">
      <w:r>
        <w:t xml:space="preserve"> H                  1.29742200    2.66298200   -0.19905700</w:t>
      </w:r>
    </w:p>
    <w:p w14:paraId="23E6F156" w14:textId="77777777" w:rsidR="00ED3C99" w:rsidRDefault="00ED3C99" w:rsidP="00ED3C99">
      <w:r>
        <w:t xml:space="preserve"> N                 -3.10965900   -0.58993500    0.13668400</w:t>
      </w:r>
    </w:p>
    <w:p w14:paraId="6DC5437C" w14:textId="13AABF9A" w:rsidR="00ED3C99" w:rsidRDefault="00ED3C99" w:rsidP="00ED3C99">
      <w:r>
        <w:t xml:space="preserve"> H                 -3.44041700   -1.54304800    0.14394300</w:t>
      </w:r>
    </w:p>
    <w:p w14:paraId="43BAE4AE" w14:textId="77777777" w:rsidR="00ED3C99" w:rsidRDefault="00ED3C99" w:rsidP="00ED3C99">
      <w:r>
        <w:t xml:space="preserve"> H                 -3.71461100    0.21755400    0.20701700</w:t>
      </w:r>
    </w:p>
    <w:p w14:paraId="73E3D221" w14:textId="7A9159A9" w:rsidR="00ED3C99" w:rsidRDefault="00ED3C99" w:rsidP="00ED3C99">
      <w:r>
        <w:t xml:space="preserve"> N                 -1.37411700    0.89092200    0.02675900</w:t>
      </w:r>
    </w:p>
    <w:p w14:paraId="060143E9" w14:textId="77777777" w:rsidR="00ED3C99" w:rsidRDefault="00ED3C99" w:rsidP="00ED3C99">
      <w:r>
        <w:t xml:space="preserve"> N                  0.47585700   -1.22451800   -0.20214400</w:t>
      </w:r>
    </w:p>
    <w:p w14:paraId="7997084C" w14:textId="4FBADEF8" w:rsidR="00ED3C99" w:rsidRDefault="00ED3C99" w:rsidP="00ED3C99">
      <w:r>
        <w:t xml:space="preserve"> O                 -2.21241200    1.88214200    0.11926300</w:t>
      </w:r>
    </w:p>
    <w:p w14:paraId="322656D4" w14:textId="4F723EA3" w:rsidR="00ED3C99" w:rsidRDefault="00ED3C99" w:rsidP="00ED3C99">
      <w:r>
        <w:t xml:space="preserve"> C                 -0.86227500   -1.51313300   -0.07125100</w:t>
      </w:r>
    </w:p>
    <w:p w14:paraId="03DDC961" w14:textId="2B0E6627" w:rsidR="00ED3C99" w:rsidRDefault="00ED3C99" w:rsidP="00ED3C99">
      <w:r>
        <w:t xml:space="preserve"> C                  0.83710500    0.01748300   -0.18634900</w:t>
      </w:r>
    </w:p>
    <w:p w14:paraId="6E8330DA" w14:textId="0EB94616" w:rsidR="00ED3C99" w:rsidRDefault="00ED3C99" w:rsidP="00ED3C99">
      <w:r>
        <w:t xml:space="preserve"> O                 -1.32139900   -2.64785800   -0.05181600</w:t>
      </w:r>
    </w:p>
    <w:p w14:paraId="39F61840" w14:textId="537336EC" w:rsidR="00ED3C99" w:rsidRDefault="00ED3C99" w:rsidP="00ED3C99">
      <w:r>
        <w:t xml:space="preserve"> O                  2.14320400    0.36467600   -0.31658700</w:t>
      </w:r>
    </w:p>
    <w:p w14:paraId="310D2F3C" w14:textId="5507CA3E" w:rsidR="00ED3C99" w:rsidRDefault="00ED3C99" w:rsidP="00ED3C99">
      <w:r>
        <w:t xml:space="preserve"> N                  3.04544500   -0.58188000    0.43497900</w:t>
      </w:r>
    </w:p>
    <w:p w14:paraId="1A489965" w14:textId="1E542157" w:rsidR="008E178E" w:rsidRDefault="00ED3C99" w:rsidP="008E178E">
      <w:r>
        <w:t xml:space="preserve"> O                  4.12367200   -0.39134100    0.12597000</w:t>
      </w:r>
    </w:p>
    <w:p w14:paraId="6E3189BC" w14:textId="57BA6B47" w:rsidR="008E178E" w:rsidRDefault="008E178E" w:rsidP="008E178E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685BF92E" w14:textId="3F8B3BA1" w:rsidR="00ED3C99" w:rsidRPr="00ED3C99" w:rsidRDefault="00ED3C99" w:rsidP="00ED3C99">
      <w:pPr>
        <w:rPr>
          <w:rFonts w:cs="Times New Roman"/>
          <w:sz w:val="18"/>
          <w:szCs w:val="18"/>
        </w:rPr>
      </w:pPr>
      <w:r w:rsidRPr="00ED3C99">
        <w:rPr>
          <w:rFonts w:cs="Times New Roman"/>
          <w:sz w:val="18"/>
          <w:szCs w:val="18"/>
        </w:rPr>
        <w:t>56.03</w:t>
      </w:r>
      <w:r w:rsidR="008863FC">
        <w:rPr>
          <w:rFonts w:cs="Times New Roman"/>
          <w:sz w:val="18"/>
          <w:szCs w:val="18"/>
        </w:rPr>
        <w:tab/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86.26</w:t>
      </w:r>
      <w:r w:rsidR="008863FC">
        <w:rPr>
          <w:rFonts w:cs="Times New Roman"/>
          <w:sz w:val="18"/>
          <w:szCs w:val="18"/>
        </w:rPr>
        <w:tab/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12.53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43.60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60.99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238.88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275.99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287.58</w:t>
      </w:r>
    </w:p>
    <w:p w14:paraId="7031CAE3" w14:textId="088048D7" w:rsidR="00ED3C99" w:rsidRPr="00ED3C99" w:rsidRDefault="00ED3C99" w:rsidP="00ED3C99">
      <w:pPr>
        <w:rPr>
          <w:rFonts w:cs="Times New Roman"/>
          <w:sz w:val="18"/>
          <w:szCs w:val="18"/>
        </w:rPr>
      </w:pPr>
      <w:r w:rsidRPr="00ED3C99">
        <w:rPr>
          <w:rFonts w:cs="Times New Roman"/>
          <w:sz w:val="18"/>
          <w:szCs w:val="18"/>
        </w:rPr>
        <w:t>304.55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317.26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363.49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366.93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400.52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423.43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452.08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507.45</w:t>
      </w:r>
    </w:p>
    <w:p w14:paraId="2B262AC4" w14:textId="755BD631" w:rsidR="00ED3C99" w:rsidRPr="00ED3C99" w:rsidRDefault="00ED3C99" w:rsidP="00ED3C99">
      <w:pPr>
        <w:rPr>
          <w:rFonts w:cs="Times New Roman"/>
          <w:sz w:val="18"/>
          <w:szCs w:val="18"/>
        </w:rPr>
      </w:pPr>
      <w:r w:rsidRPr="00ED3C99">
        <w:rPr>
          <w:rFonts w:cs="Times New Roman"/>
          <w:sz w:val="18"/>
          <w:szCs w:val="18"/>
        </w:rPr>
        <w:t>515.55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558.29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588.21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615.66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639.61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678.25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716.33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721.20</w:t>
      </w:r>
    </w:p>
    <w:p w14:paraId="0C99ABF2" w14:textId="3A67E415" w:rsidR="00ED3C99" w:rsidRPr="00ED3C99" w:rsidRDefault="00ED3C99" w:rsidP="00ED3C99">
      <w:pPr>
        <w:rPr>
          <w:rFonts w:cs="Times New Roman"/>
          <w:sz w:val="18"/>
          <w:szCs w:val="18"/>
        </w:rPr>
      </w:pPr>
      <w:r w:rsidRPr="00ED3C99">
        <w:rPr>
          <w:rFonts w:cs="Times New Roman"/>
          <w:sz w:val="18"/>
          <w:szCs w:val="18"/>
        </w:rPr>
        <w:t>732.95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831.53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969.74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998.93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171.07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209.77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255.48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309.31</w:t>
      </w:r>
    </w:p>
    <w:p w14:paraId="01A7256C" w14:textId="13FE4C49" w:rsidR="00ED3C99" w:rsidRPr="00ED3C99" w:rsidRDefault="00ED3C99" w:rsidP="00ED3C99">
      <w:pPr>
        <w:rPr>
          <w:rFonts w:cs="Times New Roman"/>
          <w:sz w:val="18"/>
          <w:szCs w:val="18"/>
        </w:rPr>
      </w:pPr>
      <w:r w:rsidRPr="00ED3C99">
        <w:rPr>
          <w:rFonts w:cs="Times New Roman"/>
          <w:sz w:val="18"/>
          <w:szCs w:val="18"/>
        </w:rPr>
        <w:t>1363.29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486.78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511.26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554.32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582.38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659.67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682.83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702.92</w:t>
      </w:r>
    </w:p>
    <w:p w14:paraId="4B3FCD03" w14:textId="4AEE9219" w:rsidR="008E178E" w:rsidRDefault="00ED3C99" w:rsidP="00ED3C99">
      <w:pPr>
        <w:rPr>
          <w:rFonts w:cs="Times New Roman"/>
          <w:sz w:val="18"/>
          <w:szCs w:val="18"/>
        </w:rPr>
      </w:pPr>
      <w:r w:rsidRPr="00ED3C99">
        <w:rPr>
          <w:rFonts w:cs="Times New Roman"/>
          <w:sz w:val="18"/>
          <w:szCs w:val="18"/>
        </w:rPr>
        <w:t>1943.24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3573.39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3584.02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3731.25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3745.68</w:t>
      </w:r>
    </w:p>
    <w:p w14:paraId="0D6FEE19" w14:textId="03DE2CD3" w:rsidR="008E178E" w:rsidRDefault="008E178E">
      <w:pPr>
        <w:rPr>
          <w:rFonts w:cs="Times New Roman"/>
          <w:sz w:val="18"/>
          <w:szCs w:val="18"/>
        </w:rPr>
      </w:pPr>
    </w:p>
    <w:p w14:paraId="71B3E6C4" w14:textId="0CF66355" w:rsidR="00663745" w:rsidRPr="00663745" w:rsidRDefault="008E178E" w:rsidP="00663745">
      <w:pPr>
        <w:rPr>
          <w:b/>
        </w:rPr>
      </w:pPr>
      <w:r>
        <w:rPr>
          <w:b/>
        </w:rPr>
        <w:t>P4isa</w:t>
      </w:r>
    </w:p>
    <w:p w14:paraId="1DA8DA73" w14:textId="7BC375A4" w:rsidR="00663745" w:rsidRDefault="00663745" w:rsidP="00663745">
      <w:r>
        <w:t xml:space="preserve"> C                 -1.87557000   -0.44852700    0.04866900</w:t>
      </w:r>
      <w:r w:rsidR="00014FEB" w:rsidRPr="00014FEB">
        <w:rPr>
          <w:noProof/>
        </w:rPr>
        <w:t xml:space="preserve"> </w:t>
      </w:r>
    </w:p>
    <w:p w14:paraId="71D14152" w14:textId="70C22394" w:rsidR="00663745" w:rsidRDefault="00663745" w:rsidP="00663745">
      <w:r>
        <w:t xml:space="preserve"> C                 -0.03887200    1.12150800   -0.07237200</w:t>
      </w:r>
    </w:p>
    <w:p w14:paraId="03C3D4F0" w14:textId="18243A42" w:rsidR="00663745" w:rsidRDefault="00663745" w:rsidP="00663745">
      <w:r>
        <w:t xml:space="preserve"> N                 -3.13921600   -0.53410100    0.15701900</w:t>
      </w:r>
    </w:p>
    <w:p w14:paraId="0ACCAF44" w14:textId="7144D6A3" w:rsidR="00663745" w:rsidRDefault="00663745" w:rsidP="00663745">
      <w:r>
        <w:t xml:space="preserve"> H                 -3.42141400   -1.51283900    0.16019400</w:t>
      </w:r>
    </w:p>
    <w:p w14:paraId="696C8065" w14:textId="73524CC9" w:rsidR="00663745" w:rsidRDefault="00663745" w:rsidP="00663745">
      <w:r>
        <w:t xml:space="preserve"> N                  0.37339600    2.40229200   -0.01675000</w:t>
      </w:r>
    </w:p>
    <w:p w14:paraId="0286817B" w14:textId="203724C2" w:rsidR="00663745" w:rsidRDefault="00663745" w:rsidP="00663745">
      <w:r>
        <w:t xml:space="preserve"> H                  1.32993700    2.59200300   -0.27115300</w:t>
      </w:r>
    </w:p>
    <w:p w14:paraId="7D21F68A" w14:textId="77777777" w:rsidR="00663745" w:rsidRDefault="00663745" w:rsidP="00663745">
      <w:r>
        <w:t xml:space="preserve"> H                 -0.31242500    3.13912200   -0.07873700</w:t>
      </w:r>
    </w:p>
    <w:p w14:paraId="1AFC0872" w14:textId="1F7A9393" w:rsidR="00663745" w:rsidRDefault="00014FEB" w:rsidP="00663745">
      <w:r>
        <w:rPr>
          <w:noProof/>
        </w:rPr>
        <w:lastRenderedPageBreak/>
        <w:drawing>
          <wp:anchor distT="0" distB="0" distL="114300" distR="114300" simplePos="0" relativeHeight="251671552" behindDoc="0" locked="0" layoutInCell="1" allowOverlap="1" wp14:anchorId="0F8ECB75" wp14:editId="3C5AFBD4">
            <wp:simplePos x="0" y="0"/>
            <wp:positionH relativeFrom="column">
              <wp:posOffset>3834938</wp:posOffset>
            </wp:positionH>
            <wp:positionV relativeFrom="paragraph">
              <wp:posOffset>99274</wp:posOffset>
            </wp:positionV>
            <wp:extent cx="2160000" cy="1807200"/>
            <wp:effectExtent l="0" t="0" r="0" b="3175"/>
            <wp:wrapNone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807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63745">
        <w:t xml:space="preserve"> N                 -1.34721600    0.83421900    0.02892800</w:t>
      </w:r>
    </w:p>
    <w:p w14:paraId="51DCAEA4" w14:textId="1D77FEE7" w:rsidR="00663745" w:rsidRDefault="00663745" w:rsidP="00663745">
      <w:r>
        <w:t xml:space="preserve"> N                  0.45419800   -1.24707100   -0.22635900</w:t>
      </w:r>
    </w:p>
    <w:p w14:paraId="1A24B062" w14:textId="77777777" w:rsidR="00663745" w:rsidRDefault="00663745" w:rsidP="00663745">
      <w:r>
        <w:t xml:space="preserve"> O                 -2.22682700    1.87860500    0.12453300</w:t>
      </w:r>
    </w:p>
    <w:p w14:paraId="0C8F5B2C" w14:textId="77777777" w:rsidR="00663745" w:rsidRDefault="00663745" w:rsidP="00663745">
      <w:r>
        <w:t xml:space="preserve"> C                  0.82111700    0.00504300   -0.21468700</w:t>
      </w:r>
    </w:p>
    <w:p w14:paraId="72A969F8" w14:textId="77777777" w:rsidR="00663745" w:rsidRDefault="00663745" w:rsidP="00663745">
      <w:r>
        <w:t xml:space="preserve"> C                 -0.86608400   -1.57101200   -0.07266000</w:t>
      </w:r>
    </w:p>
    <w:p w14:paraId="685337C4" w14:textId="77777777" w:rsidR="00663745" w:rsidRDefault="00663745" w:rsidP="00663745">
      <w:r>
        <w:t xml:space="preserve"> O                  2.13179300    0.33931400   -0.37363300</w:t>
      </w:r>
    </w:p>
    <w:p w14:paraId="5B8F50F7" w14:textId="77777777" w:rsidR="00663745" w:rsidRDefault="00663745" w:rsidP="00663745">
      <w:r>
        <w:t xml:space="preserve"> N                  3.02092300   -0.52618600    0.46899000</w:t>
      </w:r>
    </w:p>
    <w:p w14:paraId="2421E9C0" w14:textId="77777777" w:rsidR="00663745" w:rsidRDefault="00663745" w:rsidP="00663745">
      <w:r>
        <w:t xml:space="preserve"> O                  4.10628600   -0.35743700    0.16450700</w:t>
      </w:r>
    </w:p>
    <w:p w14:paraId="4411324E" w14:textId="77777777" w:rsidR="00663745" w:rsidRDefault="00663745" w:rsidP="00663745">
      <w:r>
        <w:t xml:space="preserve"> O                 -1.29711000   -2.70672000   -0.04277200</w:t>
      </w:r>
    </w:p>
    <w:p w14:paraId="6F0BCD45" w14:textId="0E2D821E" w:rsidR="008E178E" w:rsidRDefault="00663745" w:rsidP="008E178E">
      <w:r>
        <w:t xml:space="preserve"> H                 -3.08737500    1.40547500    0.19211400</w:t>
      </w:r>
    </w:p>
    <w:p w14:paraId="32CEBE5D" w14:textId="77777777" w:rsidR="008E178E" w:rsidRDefault="008E178E" w:rsidP="008E178E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5B910355" w14:textId="39293290" w:rsidR="00663745" w:rsidRPr="00663745" w:rsidRDefault="00663745" w:rsidP="00663745">
      <w:pPr>
        <w:rPr>
          <w:rFonts w:cs="Times New Roman"/>
          <w:sz w:val="18"/>
          <w:szCs w:val="18"/>
        </w:rPr>
      </w:pPr>
      <w:r w:rsidRPr="00663745">
        <w:rPr>
          <w:rFonts w:cs="Times New Roman"/>
          <w:sz w:val="18"/>
          <w:szCs w:val="18"/>
        </w:rPr>
        <w:t>51.79</w:t>
      </w:r>
      <w:r w:rsidR="008863FC">
        <w:rPr>
          <w:rFonts w:cs="Times New Roman"/>
          <w:sz w:val="18"/>
          <w:szCs w:val="18"/>
        </w:rPr>
        <w:tab/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80.79</w:t>
      </w:r>
      <w:r w:rsidR="008863FC">
        <w:rPr>
          <w:rFonts w:cs="Times New Roman"/>
          <w:sz w:val="18"/>
          <w:szCs w:val="18"/>
        </w:rPr>
        <w:tab/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108.18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117.12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156.76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189.05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272.90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281.20</w:t>
      </w:r>
    </w:p>
    <w:p w14:paraId="795EBB84" w14:textId="2C22423B" w:rsidR="00663745" w:rsidRPr="00663745" w:rsidRDefault="00663745" w:rsidP="00663745">
      <w:pPr>
        <w:rPr>
          <w:rFonts w:cs="Times New Roman"/>
          <w:sz w:val="18"/>
          <w:szCs w:val="18"/>
        </w:rPr>
      </w:pPr>
      <w:r w:rsidRPr="00663745">
        <w:rPr>
          <w:rFonts w:cs="Times New Roman"/>
          <w:sz w:val="18"/>
          <w:szCs w:val="18"/>
        </w:rPr>
        <w:t>317.12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336.78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347.24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379.88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406.52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444.71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452.17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471.06</w:t>
      </w:r>
    </w:p>
    <w:p w14:paraId="0976ED71" w14:textId="55EA9BA0" w:rsidR="00663745" w:rsidRPr="00663745" w:rsidRDefault="00663745" w:rsidP="00663745">
      <w:pPr>
        <w:rPr>
          <w:rFonts w:cs="Times New Roman"/>
          <w:sz w:val="18"/>
          <w:szCs w:val="18"/>
        </w:rPr>
      </w:pPr>
      <w:r w:rsidRPr="00663745">
        <w:rPr>
          <w:rFonts w:cs="Times New Roman"/>
          <w:sz w:val="18"/>
          <w:szCs w:val="18"/>
        </w:rPr>
        <w:t>493.32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512.61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525.56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599.84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668.23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713.69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743.21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750.02</w:t>
      </w:r>
    </w:p>
    <w:p w14:paraId="6D30F250" w14:textId="3C61FC98" w:rsidR="00663745" w:rsidRPr="00663745" w:rsidRDefault="00663745" w:rsidP="00663745">
      <w:pPr>
        <w:rPr>
          <w:rFonts w:cs="Times New Roman"/>
          <w:sz w:val="18"/>
          <w:szCs w:val="18"/>
        </w:rPr>
      </w:pPr>
      <w:r w:rsidRPr="00663745">
        <w:rPr>
          <w:rFonts w:cs="Times New Roman"/>
          <w:sz w:val="18"/>
          <w:szCs w:val="18"/>
        </w:rPr>
        <w:t>833.92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857.77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987.97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1019.12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1168.76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1190.31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1260.74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1303.06</w:t>
      </w:r>
    </w:p>
    <w:p w14:paraId="76A24EC5" w14:textId="0490EDBF" w:rsidR="00663745" w:rsidRPr="00663745" w:rsidRDefault="00663745" w:rsidP="00663745">
      <w:pPr>
        <w:rPr>
          <w:rFonts w:cs="Times New Roman"/>
          <w:sz w:val="18"/>
          <w:szCs w:val="18"/>
        </w:rPr>
      </w:pPr>
      <w:r w:rsidRPr="00663745">
        <w:rPr>
          <w:rFonts w:cs="Times New Roman"/>
          <w:sz w:val="18"/>
          <w:szCs w:val="18"/>
        </w:rPr>
        <w:t>1389.09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1469.63</w:t>
      </w:r>
      <w:r w:rsidR="008863FC">
        <w:rPr>
          <w:rFonts w:cs="Times New Roman"/>
          <w:sz w:val="18"/>
          <w:szCs w:val="18"/>
        </w:rPr>
        <w:tab/>
        <w:t>1524.78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1585.30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1621.99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1696.56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1713.38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1740.91</w:t>
      </w:r>
    </w:p>
    <w:p w14:paraId="32B7282F" w14:textId="031A0F38" w:rsidR="008E178E" w:rsidRDefault="00663745" w:rsidP="008E178E">
      <w:pPr>
        <w:rPr>
          <w:rFonts w:cs="Times New Roman"/>
          <w:sz w:val="18"/>
          <w:szCs w:val="18"/>
        </w:rPr>
      </w:pPr>
      <w:r w:rsidRPr="00663745">
        <w:rPr>
          <w:rFonts w:cs="Times New Roman"/>
          <w:sz w:val="18"/>
          <w:szCs w:val="18"/>
        </w:rPr>
        <w:t>1932.36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3508.04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3558.84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3613.88</w:t>
      </w:r>
      <w:r w:rsidR="008863FC">
        <w:rPr>
          <w:rFonts w:cs="Times New Roman"/>
          <w:sz w:val="18"/>
          <w:szCs w:val="18"/>
        </w:rPr>
        <w:tab/>
      </w:r>
      <w:r w:rsidRPr="00663745">
        <w:rPr>
          <w:rFonts w:cs="Times New Roman"/>
          <w:sz w:val="18"/>
          <w:szCs w:val="18"/>
        </w:rPr>
        <w:t>3743.32</w:t>
      </w:r>
    </w:p>
    <w:p w14:paraId="7E3ECA4E" w14:textId="77777777" w:rsidR="008863FC" w:rsidRDefault="008863FC" w:rsidP="008E178E">
      <w:pPr>
        <w:rPr>
          <w:rFonts w:cs="Times New Roman"/>
          <w:sz w:val="18"/>
          <w:szCs w:val="18"/>
        </w:rPr>
      </w:pPr>
    </w:p>
    <w:p w14:paraId="5043CD9F" w14:textId="61B7F0FB" w:rsidR="00ED3C99" w:rsidRPr="00ED3C99" w:rsidRDefault="008E178E" w:rsidP="00ED3C99">
      <w:pPr>
        <w:rPr>
          <w:b/>
        </w:rPr>
      </w:pPr>
      <w:r>
        <w:rPr>
          <w:b/>
        </w:rPr>
        <w:t>P4isb</w:t>
      </w:r>
    </w:p>
    <w:p w14:paraId="54343E21" w14:textId="687829ED" w:rsidR="00ED3C99" w:rsidRDefault="00014FEB" w:rsidP="00ED3C99">
      <w:r>
        <w:rPr>
          <w:noProof/>
        </w:rPr>
        <w:drawing>
          <wp:anchor distT="0" distB="0" distL="114300" distR="114300" simplePos="0" relativeHeight="251672576" behindDoc="0" locked="0" layoutInCell="1" allowOverlap="1" wp14:anchorId="02A38F0B" wp14:editId="367DF632">
            <wp:simplePos x="0" y="0"/>
            <wp:positionH relativeFrom="column">
              <wp:posOffset>3835730</wp:posOffset>
            </wp:positionH>
            <wp:positionV relativeFrom="paragraph">
              <wp:posOffset>22810</wp:posOffset>
            </wp:positionV>
            <wp:extent cx="2159635" cy="1626870"/>
            <wp:effectExtent l="0" t="0" r="0" b="0"/>
            <wp:wrapNone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6268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D3C99">
        <w:t xml:space="preserve"> C                 -1.79137900   -0.40745700    0.03721000</w:t>
      </w:r>
      <w:r w:rsidRPr="00014FEB">
        <w:rPr>
          <w:noProof/>
        </w:rPr>
        <w:t xml:space="preserve"> </w:t>
      </w:r>
    </w:p>
    <w:p w14:paraId="73404B02" w14:textId="3894018B" w:rsidR="00ED3C99" w:rsidRDefault="00ED3C99" w:rsidP="00ED3C99">
      <w:r>
        <w:t xml:space="preserve"> C                  0.00558800    1.20571400   -0.07769400</w:t>
      </w:r>
    </w:p>
    <w:p w14:paraId="048A6F76" w14:textId="77777777" w:rsidR="00ED3C99" w:rsidRDefault="00ED3C99" w:rsidP="00ED3C99">
      <w:r>
        <w:t xml:space="preserve"> N                 -3.08597300   -0.67813300    0.14793500</w:t>
      </w:r>
    </w:p>
    <w:p w14:paraId="4DE2AC5A" w14:textId="77777777" w:rsidR="00ED3C99" w:rsidRDefault="00ED3C99" w:rsidP="00ED3C99">
      <w:r>
        <w:t xml:space="preserve"> H                 -3.77689600    0.05067200    0.22610300</w:t>
      </w:r>
    </w:p>
    <w:p w14:paraId="0BFAD22A" w14:textId="77777777" w:rsidR="00ED3C99" w:rsidRDefault="00ED3C99" w:rsidP="00ED3C99">
      <w:r>
        <w:t xml:space="preserve"> H                 -3.33125000   -1.65939100    0.15129200</w:t>
      </w:r>
    </w:p>
    <w:p w14:paraId="305D4417" w14:textId="77777777" w:rsidR="00ED3C99" w:rsidRDefault="00ED3C99" w:rsidP="00ED3C99">
      <w:r>
        <w:t xml:space="preserve"> N                  0.22560400    2.47562500   -0.04572800</w:t>
      </w:r>
    </w:p>
    <w:p w14:paraId="0509EDFE" w14:textId="77777777" w:rsidR="00ED3C99" w:rsidRDefault="00ED3C99" w:rsidP="00ED3C99">
      <w:r>
        <w:t xml:space="preserve"> H                  1.21375500    2.68979200   -0.13300100</w:t>
      </w:r>
    </w:p>
    <w:p w14:paraId="68FBCF43" w14:textId="77777777" w:rsidR="00ED3C99" w:rsidRDefault="00ED3C99" w:rsidP="00ED3C99">
      <w:r>
        <w:t xml:space="preserve"> N                 -1.34232400    0.83784800    0.01878600</w:t>
      </w:r>
    </w:p>
    <w:p w14:paraId="1F4B1AB4" w14:textId="77777777" w:rsidR="00ED3C99" w:rsidRDefault="00ED3C99" w:rsidP="00ED3C99">
      <w:r>
        <w:t xml:space="preserve"> N                  0.49760000   -1.18294500   -0.21402000</w:t>
      </w:r>
    </w:p>
    <w:p w14:paraId="1F4C2B4F" w14:textId="77777777" w:rsidR="00ED3C99" w:rsidRDefault="00ED3C99" w:rsidP="00ED3C99">
      <w:r>
        <w:t xml:space="preserve"> O                 -2.24307500    1.85665700    0.12941500</w:t>
      </w:r>
    </w:p>
    <w:p w14:paraId="482626DA" w14:textId="77777777" w:rsidR="00ED3C99" w:rsidRDefault="00ED3C99" w:rsidP="00ED3C99">
      <w:r>
        <w:t xml:space="preserve"> C                  0.86951300    0.05913400   -0.20475400</w:t>
      </w:r>
    </w:p>
    <w:p w14:paraId="7AAD5906" w14:textId="77777777" w:rsidR="00ED3C99" w:rsidRDefault="00ED3C99" w:rsidP="00ED3C99">
      <w:r>
        <w:t xml:space="preserve"> C                 -0.81990400   -1.51402700   -0.07767900</w:t>
      </w:r>
    </w:p>
    <w:p w14:paraId="673D4798" w14:textId="77777777" w:rsidR="00ED3C99" w:rsidRDefault="00ED3C99" w:rsidP="00ED3C99">
      <w:r>
        <w:t xml:space="preserve"> O                  2.18088600    0.38137600   -0.34279300</w:t>
      </w:r>
    </w:p>
    <w:p w14:paraId="34F07B58" w14:textId="77777777" w:rsidR="00ED3C99" w:rsidRDefault="00ED3C99" w:rsidP="00ED3C99">
      <w:r>
        <w:t xml:space="preserve"> N                  3.05609500   -0.52585500    0.45487900</w:t>
      </w:r>
    </w:p>
    <w:p w14:paraId="08B8B2BE" w14:textId="77777777" w:rsidR="00ED3C99" w:rsidRDefault="00ED3C99" w:rsidP="00ED3C99">
      <w:r>
        <w:t xml:space="preserve"> O                  4.14407000   -0.36377700    0.15035800</w:t>
      </w:r>
    </w:p>
    <w:p w14:paraId="30ADD959" w14:textId="77777777" w:rsidR="00ED3C99" w:rsidRDefault="00ED3C99" w:rsidP="00ED3C99">
      <w:r>
        <w:t xml:space="preserve"> O                 -1.26908200   -2.65831300   -0.05546400</w:t>
      </w:r>
    </w:p>
    <w:p w14:paraId="5081CB97" w14:textId="446C6A0E" w:rsidR="008E178E" w:rsidRDefault="00ED3C99" w:rsidP="008E178E">
      <w:r>
        <w:t xml:space="preserve"> H                 -1.64792600    2.64540900    0.10801200</w:t>
      </w:r>
    </w:p>
    <w:p w14:paraId="1E6C3786" w14:textId="77777777" w:rsidR="008E178E" w:rsidRDefault="008E178E" w:rsidP="008E178E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4956DC93" w14:textId="6604C7E4" w:rsidR="00ED3C99" w:rsidRPr="00ED3C99" w:rsidRDefault="00ED3C99" w:rsidP="00ED3C99">
      <w:pPr>
        <w:rPr>
          <w:rFonts w:cs="Times New Roman"/>
          <w:sz w:val="18"/>
          <w:szCs w:val="18"/>
        </w:rPr>
      </w:pPr>
      <w:r w:rsidRPr="00ED3C99">
        <w:rPr>
          <w:rFonts w:cs="Times New Roman"/>
          <w:sz w:val="18"/>
          <w:szCs w:val="18"/>
        </w:rPr>
        <w:t>55.09</w:t>
      </w:r>
      <w:r w:rsidR="008863FC">
        <w:rPr>
          <w:rFonts w:cs="Times New Roman"/>
          <w:sz w:val="18"/>
          <w:szCs w:val="18"/>
        </w:rPr>
        <w:tab/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87.26</w:t>
      </w:r>
      <w:r w:rsidR="008863FC">
        <w:rPr>
          <w:rFonts w:cs="Times New Roman"/>
          <w:sz w:val="18"/>
          <w:szCs w:val="18"/>
        </w:rPr>
        <w:tab/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15.74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37.89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64.23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223.08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286.11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288.20</w:t>
      </w:r>
    </w:p>
    <w:p w14:paraId="6B20043D" w14:textId="134F78D3" w:rsidR="00ED3C99" w:rsidRPr="00ED3C99" w:rsidRDefault="00ED3C99" w:rsidP="00ED3C99">
      <w:pPr>
        <w:rPr>
          <w:rFonts w:cs="Times New Roman"/>
          <w:sz w:val="18"/>
          <w:szCs w:val="18"/>
        </w:rPr>
      </w:pPr>
      <w:r w:rsidRPr="00ED3C99">
        <w:rPr>
          <w:rFonts w:cs="Times New Roman"/>
          <w:sz w:val="18"/>
          <w:szCs w:val="18"/>
        </w:rPr>
        <w:t>313.19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314.90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354.37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398.11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424.27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461.84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497.94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502.30</w:t>
      </w:r>
    </w:p>
    <w:p w14:paraId="746CE313" w14:textId="6E00E6E1" w:rsidR="00ED3C99" w:rsidRPr="00ED3C99" w:rsidRDefault="00ED3C99" w:rsidP="00ED3C99">
      <w:pPr>
        <w:rPr>
          <w:rFonts w:cs="Times New Roman"/>
          <w:sz w:val="18"/>
          <w:szCs w:val="18"/>
        </w:rPr>
      </w:pPr>
      <w:r w:rsidRPr="00ED3C99">
        <w:rPr>
          <w:rFonts w:cs="Times New Roman"/>
          <w:sz w:val="18"/>
          <w:szCs w:val="18"/>
        </w:rPr>
        <w:t>528.56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560.17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609.51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614.41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697.31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715.08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729.35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738.17</w:t>
      </w:r>
    </w:p>
    <w:p w14:paraId="5C63ACE5" w14:textId="09832695" w:rsidR="00ED3C99" w:rsidRPr="00ED3C99" w:rsidRDefault="00ED3C99" w:rsidP="00ED3C99">
      <w:pPr>
        <w:rPr>
          <w:rFonts w:cs="Times New Roman"/>
          <w:sz w:val="18"/>
          <w:szCs w:val="18"/>
        </w:rPr>
      </w:pPr>
      <w:r w:rsidRPr="00ED3C99">
        <w:rPr>
          <w:rFonts w:cs="Times New Roman"/>
          <w:sz w:val="18"/>
          <w:szCs w:val="18"/>
        </w:rPr>
        <w:t>740.42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845.98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951.67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002.10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111.57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189.66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211.27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301.72</w:t>
      </w:r>
    </w:p>
    <w:p w14:paraId="3B5AF7A8" w14:textId="4EBD8F2E" w:rsidR="00ED3C99" w:rsidRPr="00ED3C99" w:rsidRDefault="00ED3C99" w:rsidP="00ED3C99">
      <w:pPr>
        <w:rPr>
          <w:rFonts w:cs="Times New Roman"/>
          <w:sz w:val="18"/>
          <w:szCs w:val="18"/>
        </w:rPr>
      </w:pPr>
      <w:r w:rsidRPr="00ED3C99">
        <w:rPr>
          <w:rFonts w:cs="Times New Roman"/>
          <w:sz w:val="18"/>
          <w:szCs w:val="18"/>
        </w:rPr>
        <w:t>1347.22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475.91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510.68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555.60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583.83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656.33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690.95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1750.03</w:t>
      </w:r>
    </w:p>
    <w:p w14:paraId="07FDC9A2" w14:textId="54D92C2E" w:rsidR="008E178E" w:rsidRDefault="00ED3C99">
      <w:pPr>
        <w:rPr>
          <w:rFonts w:cs="Times New Roman"/>
          <w:sz w:val="18"/>
          <w:szCs w:val="18"/>
        </w:rPr>
      </w:pPr>
      <w:r w:rsidRPr="00ED3C99">
        <w:rPr>
          <w:rFonts w:cs="Times New Roman"/>
          <w:sz w:val="18"/>
          <w:szCs w:val="18"/>
        </w:rPr>
        <w:t>1925.92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3430.57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3589.74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3603.02</w:t>
      </w:r>
      <w:r w:rsidR="008863FC">
        <w:rPr>
          <w:rFonts w:cs="Times New Roman"/>
          <w:sz w:val="18"/>
          <w:szCs w:val="18"/>
        </w:rPr>
        <w:tab/>
      </w:r>
      <w:r w:rsidRPr="00ED3C99">
        <w:rPr>
          <w:rFonts w:cs="Times New Roman"/>
          <w:sz w:val="18"/>
          <w:szCs w:val="18"/>
        </w:rPr>
        <w:t>3738.06</w:t>
      </w:r>
    </w:p>
    <w:p w14:paraId="56ECAB16" w14:textId="77777777" w:rsidR="008E178E" w:rsidRDefault="008E178E" w:rsidP="008E178E">
      <w:pPr>
        <w:rPr>
          <w:rFonts w:cs="Times New Roman"/>
          <w:sz w:val="18"/>
          <w:szCs w:val="18"/>
        </w:rPr>
      </w:pPr>
    </w:p>
    <w:p w14:paraId="3ACE1888" w14:textId="5141B465" w:rsidR="00946007" w:rsidRPr="00946007" w:rsidRDefault="008E178E" w:rsidP="00946007">
      <w:pPr>
        <w:rPr>
          <w:b/>
        </w:rPr>
      </w:pPr>
      <w:r>
        <w:rPr>
          <w:b/>
        </w:rPr>
        <w:t>P4isc</w:t>
      </w:r>
    </w:p>
    <w:p w14:paraId="0F8FDC78" w14:textId="77777777" w:rsidR="00946007" w:rsidRDefault="00946007" w:rsidP="00946007">
      <w:r>
        <w:t xml:space="preserve"> C                 -1.16009400    1.52807800    0.13933500</w:t>
      </w:r>
    </w:p>
    <w:p w14:paraId="1D09B0E0" w14:textId="01E3E8D9" w:rsidR="00946007" w:rsidRDefault="00014FEB" w:rsidP="00946007">
      <w:r>
        <w:rPr>
          <w:noProof/>
        </w:rPr>
        <w:lastRenderedPageBreak/>
        <w:drawing>
          <wp:anchor distT="0" distB="0" distL="114300" distR="114300" simplePos="0" relativeHeight="251673600" behindDoc="0" locked="0" layoutInCell="1" allowOverlap="1" wp14:anchorId="04727A39" wp14:editId="7AD959E9">
            <wp:simplePos x="0" y="0"/>
            <wp:positionH relativeFrom="column">
              <wp:posOffset>3793647</wp:posOffset>
            </wp:positionH>
            <wp:positionV relativeFrom="paragraph">
              <wp:posOffset>-1270</wp:posOffset>
            </wp:positionV>
            <wp:extent cx="2159635" cy="1932940"/>
            <wp:effectExtent l="0" t="0" r="0" b="0"/>
            <wp:wrapNone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9329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46007">
        <w:t xml:space="preserve"> C                  1.12307400    1.64341500   -0.16733600</w:t>
      </w:r>
      <w:r w:rsidRPr="00014FEB">
        <w:rPr>
          <w:noProof/>
        </w:rPr>
        <w:t xml:space="preserve"> </w:t>
      </w:r>
    </w:p>
    <w:p w14:paraId="17D34D94" w14:textId="0BA86081" w:rsidR="00946007" w:rsidRDefault="00946007" w:rsidP="00946007">
      <w:r>
        <w:t xml:space="preserve"> N                 -2.39094500    2.10218500    0.24686700</w:t>
      </w:r>
    </w:p>
    <w:p w14:paraId="2053F631" w14:textId="77777777" w:rsidR="00946007" w:rsidRDefault="00946007" w:rsidP="00946007">
      <w:r>
        <w:t xml:space="preserve"> H                 -2.40586600    3.09896100    0.39647900</w:t>
      </w:r>
    </w:p>
    <w:p w14:paraId="50187DF5" w14:textId="77777777" w:rsidR="00946007" w:rsidRDefault="00946007" w:rsidP="00946007">
      <w:r>
        <w:t xml:space="preserve"> H                 -3.15382900    1.55341700    0.60791600</w:t>
      </w:r>
    </w:p>
    <w:p w14:paraId="56A4F6C5" w14:textId="77777777" w:rsidR="00946007" w:rsidRDefault="00946007" w:rsidP="00946007">
      <w:r>
        <w:t xml:space="preserve"> N                  2.19059500    2.36717600   -0.30467800</w:t>
      </w:r>
    </w:p>
    <w:p w14:paraId="119BCA72" w14:textId="77777777" w:rsidR="00946007" w:rsidRDefault="00946007" w:rsidP="00946007">
      <w:r>
        <w:t xml:space="preserve"> H                  2.99915600    1.75332200   -0.41069300</w:t>
      </w:r>
    </w:p>
    <w:p w14:paraId="20B239F4" w14:textId="77777777" w:rsidR="00946007" w:rsidRDefault="00946007" w:rsidP="00946007">
      <w:r>
        <w:t xml:space="preserve"> N                 -0.09881300    2.26017300   -0.00890700</w:t>
      </w:r>
    </w:p>
    <w:p w14:paraId="70660481" w14:textId="77777777" w:rsidR="00946007" w:rsidRDefault="00946007" w:rsidP="00946007">
      <w:r>
        <w:t xml:space="preserve"> N                  0.06152400   -0.55798400    0.00077300</w:t>
      </w:r>
    </w:p>
    <w:p w14:paraId="14C7B1EA" w14:textId="77777777" w:rsidR="00946007" w:rsidRDefault="00946007" w:rsidP="00946007">
      <w:r>
        <w:t xml:space="preserve"> C                  1.13576700    0.18329800   -0.16043600</w:t>
      </w:r>
    </w:p>
    <w:p w14:paraId="4C012AF5" w14:textId="77777777" w:rsidR="00946007" w:rsidRDefault="00946007" w:rsidP="00946007">
      <w:r>
        <w:t xml:space="preserve"> C                 -1.07820300    0.08323700    0.15174900</w:t>
      </w:r>
    </w:p>
    <w:p w14:paraId="63D9E7BF" w14:textId="77777777" w:rsidR="00946007" w:rsidRDefault="00946007" w:rsidP="00946007">
      <w:r>
        <w:t xml:space="preserve"> O                  2.32280600   -0.42681300   -0.33736000</w:t>
      </w:r>
    </w:p>
    <w:p w14:paraId="399C760F" w14:textId="77777777" w:rsidR="00946007" w:rsidRDefault="00946007" w:rsidP="00946007">
      <w:r>
        <w:t xml:space="preserve"> N                  2.48688200   -1.63180200    0.54665000</w:t>
      </w:r>
    </w:p>
    <w:p w14:paraId="4269F7F6" w14:textId="77777777" w:rsidR="00946007" w:rsidRDefault="00946007" w:rsidP="00946007">
      <w:r>
        <w:t xml:space="preserve"> O                  3.40570800   -2.21773000    0.21493600</w:t>
      </w:r>
    </w:p>
    <w:p w14:paraId="765A8263" w14:textId="77777777" w:rsidR="00946007" w:rsidRDefault="00946007" w:rsidP="00946007">
      <w:r>
        <w:t xml:space="preserve"> O                 -2.21691300   -0.60478500    0.33813100</w:t>
      </w:r>
    </w:p>
    <w:p w14:paraId="094910FF" w14:textId="77777777" w:rsidR="00946007" w:rsidRDefault="00946007" w:rsidP="00946007">
      <w:r>
        <w:t xml:space="preserve"> N                 -2.29777300   -1.84250900   -0.54807500</w:t>
      </w:r>
    </w:p>
    <w:p w14:paraId="28360D6B" w14:textId="52FCB9B0" w:rsidR="008E178E" w:rsidRDefault="00946007" w:rsidP="008E178E">
      <w:r>
        <w:t xml:space="preserve"> O                 -3.16447800   -2.48999100   -0.20345500</w:t>
      </w:r>
    </w:p>
    <w:p w14:paraId="3CAD9B69" w14:textId="77777777" w:rsidR="008E178E" w:rsidRDefault="008E178E" w:rsidP="008E178E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5AB0D422" w14:textId="58077F1E" w:rsidR="00946007" w:rsidRPr="00946007" w:rsidRDefault="00946007" w:rsidP="00946007">
      <w:pPr>
        <w:rPr>
          <w:rFonts w:cs="Times New Roman"/>
          <w:sz w:val="18"/>
          <w:szCs w:val="18"/>
        </w:rPr>
      </w:pPr>
      <w:r w:rsidRPr="00946007">
        <w:rPr>
          <w:rFonts w:cs="Times New Roman"/>
          <w:sz w:val="18"/>
          <w:szCs w:val="18"/>
        </w:rPr>
        <w:t>42.11</w:t>
      </w:r>
      <w:r w:rsidR="008863FC">
        <w:rPr>
          <w:rFonts w:cs="Times New Roman"/>
          <w:sz w:val="18"/>
          <w:szCs w:val="18"/>
        </w:rPr>
        <w:tab/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66.01</w:t>
      </w:r>
      <w:r w:rsidR="008863FC">
        <w:rPr>
          <w:rFonts w:cs="Times New Roman"/>
          <w:sz w:val="18"/>
          <w:szCs w:val="18"/>
        </w:rPr>
        <w:tab/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71.83</w:t>
      </w:r>
      <w:r w:rsidR="008863FC">
        <w:rPr>
          <w:rFonts w:cs="Times New Roman"/>
          <w:sz w:val="18"/>
          <w:szCs w:val="18"/>
        </w:rPr>
        <w:tab/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109.93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114.54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152.83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183.37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211.01</w:t>
      </w:r>
    </w:p>
    <w:p w14:paraId="115E0621" w14:textId="6C7F0412" w:rsidR="00946007" w:rsidRPr="00946007" w:rsidRDefault="00946007" w:rsidP="00946007">
      <w:pPr>
        <w:rPr>
          <w:rFonts w:cs="Times New Roman"/>
          <w:sz w:val="18"/>
          <w:szCs w:val="18"/>
        </w:rPr>
      </w:pPr>
      <w:r w:rsidRPr="00946007">
        <w:rPr>
          <w:rFonts w:cs="Times New Roman"/>
          <w:sz w:val="18"/>
          <w:szCs w:val="18"/>
        </w:rPr>
        <w:t>262.30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293.78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314.67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343.50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382.30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426.26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441.42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467.26</w:t>
      </w:r>
    </w:p>
    <w:p w14:paraId="3227EE7F" w14:textId="3203464B" w:rsidR="00946007" w:rsidRPr="00946007" w:rsidRDefault="00946007" w:rsidP="00946007">
      <w:pPr>
        <w:rPr>
          <w:rFonts w:cs="Times New Roman"/>
          <w:sz w:val="18"/>
          <w:szCs w:val="18"/>
        </w:rPr>
      </w:pPr>
      <w:r w:rsidRPr="00946007">
        <w:rPr>
          <w:rFonts w:cs="Times New Roman"/>
          <w:sz w:val="18"/>
          <w:szCs w:val="18"/>
        </w:rPr>
        <w:t>489.30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512.48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525.06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536.32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670.87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684.92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721.10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732.20</w:t>
      </w:r>
    </w:p>
    <w:p w14:paraId="2D949874" w14:textId="6F608FD3" w:rsidR="00946007" w:rsidRPr="00946007" w:rsidRDefault="00946007" w:rsidP="00946007">
      <w:pPr>
        <w:rPr>
          <w:rFonts w:cs="Times New Roman"/>
          <w:sz w:val="18"/>
          <w:szCs w:val="18"/>
        </w:rPr>
      </w:pPr>
      <w:r w:rsidRPr="00946007">
        <w:rPr>
          <w:rFonts w:cs="Times New Roman"/>
          <w:sz w:val="18"/>
          <w:szCs w:val="18"/>
        </w:rPr>
        <w:t>750.17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782.81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821.23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885.37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1018.86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1084.74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1196.72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1234.30</w:t>
      </w:r>
    </w:p>
    <w:p w14:paraId="0E2624C4" w14:textId="06F83335" w:rsidR="00946007" w:rsidRPr="00946007" w:rsidRDefault="00946007" w:rsidP="00946007">
      <w:pPr>
        <w:rPr>
          <w:rFonts w:cs="Times New Roman"/>
          <w:sz w:val="18"/>
          <w:szCs w:val="18"/>
        </w:rPr>
      </w:pPr>
      <w:r w:rsidRPr="00946007">
        <w:rPr>
          <w:rFonts w:cs="Times New Roman"/>
          <w:sz w:val="18"/>
          <w:szCs w:val="18"/>
        </w:rPr>
        <w:t>1308.38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1330.86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1394.19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1451.72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1499.33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1544.25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1603.58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1678.02</w:t>
      </w:r>
    </w:p>
    <w:p w14:paraId="1A0DF081" w14:textId="482AF837" w:rsidR="008E178E" w:rsidRDefault="00946007" w:rsidP="00946007">
      <w:pPr>
        <w:rPr>
          <w:rFonts w:cs="Times New Roman"/>
          <w:sz w:val="18"/>
          <w:szCs w:val="18"/>
        </w:rPr>
      </w:pPr>
      <w:r w:rsidRPr="00946007">
        <w:rPr>
          <w:rFonts w:cs="Times New Roman"/>
          <w:sz w:val="18"/>
          <w:szCs w:val="18"/>
        </w:rPr>
        <w:t>1932.81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1952.48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3524.23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3621.60</w:t>
      </w:r>
      <w:r w:rsidR="008863FC">
        <w:rPr>
          <w:rFonts w:cs="Times New Roman"/>
          <w:sz w:val="18"/>
          <w:szCs w:val="18"/>
        </w:rPr>
        <w:tab/>
      </w:r>
      <w:r w:rsidRPr="00946007">
        <w:rPr>
          <w:rFonts w:cs="Times New Roman"/>
          <w:sz w:val="18"/>
          <w:szCs w:val="18"/>
        </w:rPr>
        <w:t>3751.07</w:t>
      </w:r>
    </w:p>
    <w:p w14:paraId="23D039EA" w14:textId="77777777" w:rsidR="008E178E" w:rsidRDefault="008E178E">
      <w:pPr>
        <w:rPr>
          <w:rFonts w:cs="Times New Roman"/>
          <w:sz w:val="18"/>
          <w:szCs w:val="18"/>
        </w:rPr>
      </w:pPr>
    </w:p>
    <w:p w14:paraId="7908356A" w14:textId="77777777" w:rsidR="008E178E" w:rsidRDefault="008E178E" w:rsidP="008E178E">
      <w:pPr>
        <w:rPr>
          <w:rFonts w:cs="Times New Roman"/>
          <w:sz w:val="18"/>
          <w:szCs w:val="18"/>
        </w:rPr>
      </w:pPr>
    </w:p>
    <w:p w14:paraId="0F6F81C9" w14:textId="2E57936F" w:rsidR="00A3265B" w:rsidRPr="00A3265B" w:rsidRDefault="008E178E" w:rsidP="00A3265B">
      <w:pPr>
        <w:rPr>
          <w:b/>
        </w:rPr>
      </w:pPr>
      <w:r>
        <w:rPr>
          <w:b/>
        </w:rPr>
        <w:t>P5</w:t>
      </w:r>
      <w:r w:rsidR="00344C82">
        <w:rPr>
          <w:b/>
        </w:rPr>
        <w:t>s</w:t>
      </w:r>
    </w:p>
    <w:p w14:paraId="43D2C779" w14:textId="3A131624" w:rsidR="00A3265B" w:rsidRDefault="00014FEB" w:rsidP="00A3265B">
      <w:r>
        <w:rPr>
          <w:noProof/>
        </w:rPr>
        <w:drawing>
          <wp:anchor distT="0" distB="0" distL="114300" distR="114300" simplePos="0" relativeHeight="251674624" behindDoc="0" locked="0" layoutInCell="1" allowOverlap="1" wp14:anchorId="58610388" wp14:editId="19012E54">
            <wp:simplePos x="0" y="0"/>
            <wp:positionH relativeFrom="column">
              <wp:posOffset>3871356</wp:posOffset>
            </wp:positionH>
            <wp:positionV relativeFrom="paragraph">
              <wp:posOffset>31288</wp:posOffset>
            </wp:positionV>
            <wp:extent cx="2159635" cy="1619885"/>
            <wp:effectExtent l="0" t="0" r="0" b="0"/>
            <wp:wrapNone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3265B">
        <w:t xml:space="preserve"> C                  0.26623000    1.06688700    0.08746500</w:t>
      </w:r>
      <w:r w:rsidRPr="00014FEB">
        <w:rPr>
          <w:noProof/>
        </w:rPr>
        <w:t xml:space="preserve"> </w:t>
      </w:r>
    </w:p>
    <w:p w14:paraId="083B436E" w14:textId="30DD6181" w:rsidR="00A3265B" w:rsidRDefault="00A3265B" w:rsidP="00A3265B">
      <w:r>
        <w:t xml:space="preserve"> C                 -1.81111600   -0.12582300   -0.04514500</w:t>
      </w:r>
    </w:p>
    <w:p w14:paraId="64967799" w14:textId="77777777" w:rsidR="00A3265B" w:rsidRDefault="00A3265B" w:rsidP="00A3265B">
      <w:r>
        <w:t xml:space="preserve"> N                  0.84074300    2.16980900    0.25477900</w:t>
      </w:r>
    </w:p>
    <w:p w14:paraId="7B7721F6" w14:textId="77777777" w:rsidR="00A3265B" w:rsidRDefault="00A3265B" w:rsidP="00A3265B">
      <w:r>
        <w:t xml:space="preserve"> H                  0.10262500    2.88937000    0.25565500</w:t>
      </w:r>
    </w:p>
    <w:p w14:paraId="245EE476" w14:textId="77777777" w:rsidR="00A3265B" w:rsidRDefault="00A3265B" w:rsidP="00A3265B">
      <w:r>
        <w:t xml:space="preserve"> N                 -3.13891500   -0.12071300   -0.10648800</w:t>
      </w:r>
    </w:p>
    <w:p w14:paraId="676F53B6" w14:textId="77777777" w:rsidR="00A3265B" w:rsidRDefault="00A3265B" w:rsidP="00A3265B">
      <w:r>
        <w:t xml:space="preserve"> H                 -3.63216300   -0.99867900   -0.07118100</w:t>
      </w:r>
    </w:p>
    <w:p w14:paraId="34EB6CF2" w14:textId="77777777" w:rsidR="00A3265B" w:rsidRDefault="00A3265B" w:rsidP="00A3265B">
      <w:r>
        <w:t xml:space="preserve"> H                 -3.60379900    0.77705100   -0.11860500</w:t>
      </w:r>
    </w:p>
    <w:p w14:paraId="46BF551C" w14:textId="77777777" w:rsidR="00A3265B" w:rsidRDefault="00A3265B" w:rsidP="00A3265B">
      <w:r>
        <w:t xml:space="preserve"> N                 -1.16715400    1.01657000   -0.04987400</w:t>
      </w:r>
    </w:p>
    <w:p w14:paraId="3530DACE" w14:textId="77777777" w:rsidR="00A3265B" w:rsidRDefault="00A3265B" w:rsidP="00A3265B">
      <w:r>
        <w:t xml:space="preserve"> N                  0.30932800   -1.41270400    0.02715400</w:t>
      </w:r>
    </w:p>
    <w:p w14:paraId="2E46DD30" w14:textId="77777777" w:rsidR="00A3265B" w:rsidRDefault="00A3265B" w:rsidP="00A3265B">
      <w:r>
        <w:t xml:space="preserve"> O                 -1.80490500    2.14096200   -0.07163800</w:t>
      </w:r>
    </w:p>
    <w:p w14:paraId="6FA057CC" w14:textId="77777777" w:rsidR="00A3265B" w:rsidRDefault="00A3265B" w:rsidP="00A3265B">
      <w:r>
        <w:t xml:space="preserve"> C                 -1.07862500   -1.42342800    0.03669800</w:t>
      </w:r>
    </w:p>
    <w:p w14:paraId="75551362" w14:textId="77777777" w:rsidR="00A3265B" w:rsidRDefault="00A3265B" w:rsidP="00A3265B">
      <w:r>
        <w:t xml:space="preserve"> C                  0.91776000   -0.27674200    0.02333600</w:t>
      </w:r>
    </w:p>
    <w:p w14:paraId="5BD5948E" w14:textId="77777777" w:rsidR="00A3265B" w:rsidRDefault="00A3265B" w:rsidP="00A3265B">
      <w:r>
        <w:t xml:space="preserve"> N                  2.30952100   -0.37091100   -0.02668500</w:t>
      </w:r>
    </w:p>
    <w:p w14:paraId="2BB0F277" w14:textId="77777777" w:rsidR="00A3265B" w:rsidRDefault="00A3265B" w:rsidP="00A3265B">
      <w:r>
        <w:t xml:space="preserve"> O                  3.01885300    0.78414200   -0.17965800</w:t>
      </w:r>
    </w:p>
    <w:p w14:paraId="3E5281C4" w14:textId="77777777" w:rsidR="00A3265B" w:rsidRDefault="00A3265B" w:rsidP="00A3265B">
      <w:r>
        <w:t xml:space="preserve"> O                  2.92458400   -1.42768700    0.00807700</w:t>
      </w:r>
    </w:p>
    <w:p w14:paraId="7E49216E" w14:textId="77777777" w:rsidR="00A3265B" w:rsidRDefault="00A3265B" w:rsidP="00A3265B">
      <w:r>
        <w:t xml:space="preserve"> O                 -1.71900400   -2.44211100    0.09393100</w:t>
      </w:r>
    </w:p>
    <w:p w14:paraId="2BD26C9B" w14:textId="0711DA9F" w:rsidR="008E178E" w:rsidRDefault="00A3265B" w:rsidP="008E178E">
      <w:r>
        <w:t xml:space="preserve"> H                  3.93696500    0.47008500   -0.17788200</w:t>
      </w:r>
    </w:p>
    <w:p w14:paraId="429D4103" w14:textId="77777777" w:rsidR="008E178E" w:rsidRDefault="008E178E" w:rsidP="008E178E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6D7CF65B" w14:textId="51DA29F5" w:rsidR="00A3265B" w:rsidRPr="00A3265B" w:rsidRDefault="00A3265B" w:rsidP="00A3265B">
      <w:pPr>
        <w:rPr>
          <w:rFonts w:cs="Times New Roman"/>
          <w:sz w:val="18"/>
          <w:szCs w:val="18"/>
        </w:rPr>
      </w:pPr>
      <w:r w:rsidRPr="00A3265B">
        <w:rPr>
          <w:rFonts w:cs="Times New Roman"/>
          <w:sz w:val="18"/>
          <w:szCs w:val="18"/>
        </w:rPr>
        <w:t>30.72</w:t>
      </w:r>
      <w:r w:rsidR="008863FC">
        <w:rPr>
          <w:rFonts w:cs="Times New Roman"/>
          <w:sz w:val="18"/>
          <w:szCs w:val="18"/>
        </w:rPr>
        <w:tab/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50.19</w:t>
      </w:r>
      <w:r w:rsidR="008863FC">
        <w:rPr>
          <w:rFonts w:cs="Times New Roman"/>
          <w:sz w:val="18"/>
          <w:szCs w:val="18"/>
        </w:rPr>
        <w:tab/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104.65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140.59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223.61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262.65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286.81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315.31</w:t>
      </w:r>
    </w:p>
    <w:p w14:paraId="3EF8AE9E" w14:textId="4414E605" w:rsidR="00A3265B" w:rsidRPr="00A3265B" w:rsidRDefault="00A3265B" w:rsidP="00A3265B">
      <w:pPr>
        <w:rPr>
          <w:rFonts w:cs="Times New Roman"/>
          <w:sz w:val="18"/>
          <w:szCs w:val="18"/>
        </w:rPr>
      </w:pPr>
      <w:r w:rsidRPr="00A3265B">
        <w:rPr>
          <w:rFonts w:cs="Times New Roman"/>
          <w:sz w:val="18"/>
          <w:szCs w:val="18"/>
        </w:rPr>
        <w:t>320.76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339.02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353.58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384.90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402.27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440.91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478.30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497.68</w:t>
      </w:r>
    </w:p>
    <w:p w14:paraId="79E2A0DD" w14:textId="6E933A41" w:rsidR="00A3265B" w:rsidRPr="00A3265B" w:rsidRDefault="00A3265B" w:rsidP="00A3265B">
      <w:pPr>
        <w:rPr>
          <w:rFonts w:cs="Times New Roman"/>
          <w:sz w:val="18"/>
          <w:szCs w:val="18"/>
        </w:rPr>
      </w:pPr>
      <w:r w:rsidRPr="00A3265B">
        <w:rPr>
          <w:rFonts w:cs="Times New Roman"/>
          <w:sz w:val="18"/>
          <w:szCs w:val="18"/>
        </w:rPr>
        <w:lastRenderedPageBreak/>
        <w:t>534.11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545.40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618.86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672.59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678.74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717.80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727.31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755.80</w:t>
      </w:r>
    </w:p>
    <w:p w14:paraId="0C700A32" w14:textId="1A6BE7BF" w:rsidR="00A3265B" w:rsidRPr="00A3265B" w:rsidRDefault="00A3265B" w:rsidP="00A3265B">
      <w:pPr>
        <w:rPr>
          <w:rFonts w:cs="Times New Roman"/>
          <w:sz w:val="18"/>
          <w:szCs w:val="18"/>
        </w:rPr>
      </w:pPr>
      <w:r w:rsidRPr="00A3265B">
        <w:rPr>
          <w:rFonts w:cs="Times New Roman"/>
          <w:sz w:val="18"/>
          <w:szCs w:val="18"/>
        </w:rPr>
        <w:t>903.68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968.04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1003.55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1117.83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1207.61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1250.19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1257.23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1287.11</w:t>
      </w:r>
    </w:p>
    <w:p w14:paraId="4FCD88CD" w14:textId="5EA2A1CE" w:rsidR="00A3265B" w:rsidRPr="00A3265B" w:rsidRDefault="00A3265B" w:rsidP="00A3265B">
      <w:pPr>
        <w:rPr>
          <w:rFonts w:cs="Times New Roman"/>
          <w:sz w:val="18"/>
          <w:szCs w:val="18"/>
        </w:rPr>
      </w:pPr>
      <w:r w:rsidRPr="00A3265B">
        <w:rPr>
          <w:rFonts w:cs="Times New Roman"/>
          <w:sz w:val="18"/>
          <w:szCs w:val="18"/>
        </w:rPr>
        <w:t>1392.15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1425.33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1462.43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1588.29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1598.09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1651.03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1725.94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1767.47</w:t>
      </w:r>
    </w:p>
    <w:p w14:paraId="5C07657B" w14:textId="4787522C" w:rsidR="00344C82" w:rsidRDefault="00A3265B">
      <w:pPr>
        <w:rPr>
          <w:rFonts w:cs="Times New Roman"/>
          <w:sz w:val="18"/>
          <w:szCs w:val="18"/>
        </w:rPr>
      </w:pPr>
      <w:r w:rsidRPr="00A3265B">
        <w:rPr>
          <w:rFonts w:cs="Times New Roman"/>
          <w:sz w:val="18"/>
          <w:szCs w:val="18"/>
        </w:rPr>
        <w:t>1809.41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3395.40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3592.79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3741.59</w:t>
      </w:r>
      <w:r w:rsidR="008863FC">
        <w:rPr>
          <w:rFonts w:cs="Times New Roman"/>
          <w:sz w:val="18"/>
          <w:szCs w:val="18"/>
        </w:rPr>
        <w:tab/>
      </w:r>
      <w:r w:rsidRPr="00A3265B">
        <w:rPr>
          <w:rFonts w:cs="Times New Roman"/>
          <w:sz w:val="18"/>
          <w:szCs w:val="18"/>
        </w:rPr>
        <w:t>3788.52</w:t>
      </w:r>
    </w:p>
    <w:p w14:paraId="2EB54286" w14:textId="77777777" w:rsidR="00344C82" w:rsidRDefault="00344C82" w:rsidP="00344C82">
      <w:pPr>
        <w:rPr>
          <w:rFonts w:cs="Times New Roman"/>
          <w:sz w:val="18"/>
          <w:szCs w:val="18"/>
        </w:rPr>
      </w:pPr>
    </w:p>
    <w:p w14:paraId="2538D4DB" w14:textId="315A6EE5" w:rsidR="00F5530E" w:rsidRPr="00F5530E" w:rsidRDefault="00344C82" w:rsidP="00F5530E">
      <w:pPr>
        <w:rPr>
          <w:b/>
        </w:rPr>
      </w:pPr>
      <w:r>
        <w:rPr>
          <w:b/>
        </w:rPr>
        <w:t>P5ss</w:t>
      </w:r>
    </w:p>
    <w:p w14:paraId="104AAD9A" w14:textId="2318FAFB" w:rsidR="00F5530E" w:rsidRDefault="008D477B" w:rsidP="00F5530E">
      <w:r>
        <w:rPr>
          <w:noProof/>
        </w:rPr>
        <w:drawing>
          <wp:anchor distT="0" distB="0" distL="114300" distR="114300" simplePos="0" relativeHeight="251675648" behindDoc="0" locked="0" layoutInCell="1" allowOverlap="1" wp14:anchorId="4E9003D3" wp14:editId="242647FB">
            <wp:simplePos x="0" y="0"/>
            <wp:positionH relativeFrom="column">
              <wp:posOffset>3872286</wp:posOffset>
            </wp:positionH>
            <wp:positionV relativeFrom="paragraph">
              <wp:posOffset>35532</wp:posOffset>
            </wp:positionV>
            <wp:extent cx="2159635" cy="1717040"/>
            <wp:effectExtent l="0" t="0" r="0" b="0"/>
            <wp:wrapNone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7170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5530E">
        <w:t xml:space="preserve"> C                 -0.21677500    1.03541000    0.18188500</w:t>
      </w:r>
    </w:p>
    <w:p w14:paraId="1BF2B0D5" w14:textId="77777777" w:rsidR="00F5530E" w:rsidRDefault="00F5530E" w:rsidP="00F5530E">
      <w:r>
        <w:t xml:space="preserve"> C                  1.86076800   -0.18282800   -0.12493300</w:t>
      </w:r>
    </w:p>
    <w:p w14:paraId="4876A495" w14:textId="77777777" w:rsidR="00F5530E" w:rsidRDefault="00F5530E" w:rsidP="00F5530E">
      <w:r>
        <w:t xml:space="preserve"> N                 -0.77871000    2.04744800    0.67737900</w:t>
      </w:r>
    </w:p>
    <w:p w14:paraId="0A94D3BB" w14:textId="77777777" w:rsidR="00F5530E" w:rsidRDefault="00F5530E" w:rsidP="00F5530E">
      <w:r>
        <w:t xml:space="preserve"> H                 -0.11845200    2.82494900    0.73271300</w:t>
      </w:r>
    </w:p>
    <w:p w14:paraId="0A8B5A1E" w14:textId="77777777" w:rsidR="00F5530E" w:rsidRDefault="00F5530E" w:rsidP="00F5530E">
      <w:r>
        <w:t xml:space="preserve"> N                  3.11983800   -0.07728100   -0.10688900</w:t>
      </w:r>
    </w:p>
    <w:p w14:paraId="1F0CF8AF" w14:textId="77777777" w:rsidR="00F5530E" w:rsidRDefault="00F5530E" w:rsidP="00F5530E">
      <w:r>
        <w:t xml:space="preserve"> H                  3.55305900   -0.99206600    0.01075600</w:t>
      </w:r>
    </w:p>
    <w:p w14:paraId="4FAD0580" w14:textId="77777777" w:rsidR="00F5530E" w:rsidRDefault="00F5530E" w:rsidP="00F5530E">
      <w:r>
        <w:t xml:space="preserve"> N                  1.09880400    0.96259800   -0.28428100</w:t>
      </w:r>
    </w:p>
    <w:p w14:paraId="3BB8D49E" w14:textId="77777777" w:rsidR="00F5530E" w:rsidRDefault="00F5530E" w:rsidP="00F5530E">
      <w:r>
        <w:t xml:space="preserve"> N                 -0.31360500   -1.43969100    0.00039900</w:t>
      </w:r>
    </w:p>
    <w:p w14:paraId="3CC1986D" w14:textId="77777777" w:rsidR="00F5530E" w:rsidRDefault="00F5530E" w:rsidP="00F5530E">
      <w:r>
        <w:t xml:space="preserve"> O                  1.79363100    2.14921100   -0.18058100</w:t>
      </w:r>
    </w:p>
    <w:p w14:paraId="6A015E12" w14:textId="77777777" w:rsidR="00F5530E" w:rsidRDefault="00F5530E" w:rsidP="00F5530E">
      <w:r>
        <w:t xml:space="preserve"> C                  1.07649200   -1.47970900    0.04143400</w:t>
      </w:r>
    </w:p>
    <w:p w14:paraId="5182B586" w14:textId="77777777" w:rsidR="00F5530E" w:rsidRDefault="00F5530E" w:rsidP="00F5530E">
      <w:r>
        <w:t xml:space="preserve"> C                 -0.89668800   -0.29442500    0.02516400</w:t>
      </w:r>
    </w:p>
    <w:p w14:paraId="1E7ABF7B" w14:textId="77777777" w:rsidR="00F5530E" w:rsidRDefault="00F5530E" w:rsidP="00F5530E">
      <w:r>
        <w:t xml:space="preserve"> N                 -2.28832800   -0.32939800   -0.05015900</w:t>
      </w:r>
    </w:p>
    <w:p w14:paraId="66109771" w14:textId="77777777" w:rsidR="00F5530E" w:rsidRDefault="00F5530E" w:rsidP="00F5530E">
      <w:r>
        <w:t xml:space="preserve"> O                 -2.91160300    0.82731700   -0.42920300</w:t>
      </w:r>
    </w:p>
    <w:p w14:paraId="258EA803" w14:textId="77777777" w:rsidR="00F5530E" w:rsidRDefault="00F5530E" w:rsidP="00F5530E">
      <w:r>
        <w:t xml:space="preserve"> O                 -2.96129300   -1.34516300    0.07250200</w:t>
      </w:r>
    </w:p>
    <w:p w14:paraId="6CD04C62" w14:textId="77777777" w:rsidR="00F5530E" w:rsidRDefault="00F5530E" w:rsidP="00F5530E">
      <w:r>
        <w:t xml:space="preserve"> O                  1.68941300   -2.49939600    0.18975700</w:t>
      </w:r>
    </w:p>
    <w:p w14:paraId="0E0F4EE1" w14:textId="77777777" w:rsidR="00F5530E" w:rsidRDefault="00F5530E" w:rsidP="00F5530E">
      <w:r>
        <w:t xml:space="preserve"> H                 -3.84723900    0.64241100   -0.25641000</w:t>
      </w:r>
    </w:p>
    <w:p w14:paraId="7E7275F1" w14:textId="3233C4CE" w:rsidR="00344C82" w:rsidRDefault="00F5530E" w:rsidP="00344C82">
      <w:r>
        <w:t xml:space="preserve"> H                  2.72269000    1.85254300   -0.10329900</w:t>
      </w:r>
    </w:p>
    <w:p w14:paraId="08238C1A" w14:textId="77777777" w:rsidR="00344C82" w:rsidRDefault="00344C82" w:rsidP="00344C82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27B3B30E" w14:textId="5C9C218B" w:rsidR="00F5530E" w:rsidRPr="00F5530E" w:rsidRDefault="00F5530E" w:rsidP="00F5530E">
      <w:pPr>
        <w:rPr>
          <w:rFonts w:cs="Times New Roman"/>
          <w:sz w:val="18"/>
          <w:szCs w:val="18"/>
        </w:rPr>
      </w:pPr>
      <w:r w:rsidRPr="00F5530E">
        <w:rPr>
          <w:rFonts w:cs="Times New Roman"/>
          <w:sz w:val="18"/>
          <w:szCs w:val="18"/>
        </w:rPr>
        <w:t>48.06</w:t>
      </w:r>
      <w:r w:rsidR="008863FC">
        <w:rPr>
          <w:rFonts w:cs="Times New Roman"/>
          <w:sz w:val="18"/>
          <w:szCs w:val="18"/>
        </w:rPr>
        <w:tab/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56.43</w:t>
      </w:r>
      <w:r w:rsidR="008863FC">
        <w:rPr>
          <w:rFonts w:cs="Times New Roman"/>
          <w:sz w:val="18"/>
          <w:szCs w:val="18"/>
        </w:rPr>
        <w:tab/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95.85</w:t>
      </w:r>
      <w:r w:rsidR="008863FC">
        <w:rPr>
          <w:rFonts w:cs="Times New Roman"/>
          <w:sz w:val="18"/>
          <w:szCs w:val="18"/>
        </w:rPr>
        <w:tab/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137.35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216.31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224.28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238.24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318.66</w:t>
      </w:r>
    </w:p>
    <w:p w14:paraId="51A4297F" w14:textId="14D9DD57" w:rsidR="00F5530E" w:rsidRPr="00F5530E" w:rsidRDefault="00F5530E" w:rsidP="00F5530E">
      <w:pPr>
        <w:rPr>
          <w:rFonts w:cs="Times New Roman"/>
          <w:sz w:val="18"/>
          <w:szCs w:val="18"/>
        </w:rPr>
      </w:pPr>
      <w:r w:rsidRPr="00F5530E">
        <w:rPr>
          <w:rFonts w:cs="Times New Roman"/>
          <w:sz w:val="18"/>
          <w:szCs w:val="18"/>
        </w:rPr>
        <w:t>342.68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360.44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378.54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393.02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411.02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431.49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496.91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511.96</w:t>
      </w:r>
    </w:p>
    <w:p w14:paraId="01F11D4F" w14:textId="6374F9D8" w:rsidR="00F5530E" w:rsidRPr="00F5530E" w:rsidRDefault="00F5530E" w:rsidP="00F5530E">
      <w:pPr>
        <w:rPr>
          <w:rFonts w:cs="Times New Roman"/>
          <w:sz w:val="18"/>
          <w:szCs w:val="18"/>
        </w:rPr>
      </w:pPr>
      <w:r w:rsidRPr="00F5530E">
        <w:rPr>
          <w:rFonts w:cs="Times New Roman"/>
          <w:sz w:val="18"/>
          <w:szCs w:val="18"/>
        </w:rPr>
        <w:t>528.55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544.32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668.46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731.12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742.35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767.55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792.22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891.17</w:t>
      </w:r>
    </w:p>
    <w:p w14:paraId="42C3220A" w14:textId="6FA70623" w:rsidR="00F5530E" w:rsidRPr="00F5530E" w:rsidRDefault="00F5530E" w:rsidP="00F5530E">
      <w:pPr>
        <w:rPr>
          <w:rFonts w:cs="Times New Roman"/>
          <w:sz w:val="18"/>
          <w:szCs w:val="18"/>
        </w:rPr>
      </w:pPr>
      <w:r w:rsidRPr="00F5530E">
        <w:rPr>
          <w:rFonts w:cs="Times New Roman"/>
          <w:sz w:val="18"/>
          <w:szCs w:val="18"/>
        </w:rPr>
        <w:t>897.23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933.72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1000.15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1111.10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1186.30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1220.49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1253.72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1281.90</w:t>
      </w:r>
    </w:p>
    <w:p w14:paraId="7DB1D105" w14:textId="185FD316" w:rsidR="00F5530E" w:rsidRPr="00F5530E" w:rsidRDefault="00F5530E" w:rsidP="00F5530E">
      <w:pPr>
        <w:rPr>
          <w:rFonts w:cs="Times New Roman"/>
          <w:sz w:val="18"/>
          <w:szCs w:val="18"/>
        </w:rPr>
      </w:pPr>
      <w:r w:rsidRPr="00F5530E">
        <w:rPr>
          <w:rFonts w:cs="Times New Roman"/>
          <w:sz w:val="18"/>
          <w:szCs w:val="18"/>
        </w:rPr>
        <w:t>1386.67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1416.94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1471.71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1531.89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1617.15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1646.82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1743.33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1775.50</w:t>
      </w:r>
    </w:p>
    <w:p w14:paraId="1C2A2FD5" w14:textId="233E680E" w:rsidR="008E178E" w:rsidRPr="008863FC" w:rsidRDefault="00F5530E">
      <w:pPr>
        <w:rPr>
          <w:rFonts w:cs="Times New Roman"/>
          <w:sz w:val="18"/>
          <w:szCs w:val="18"/>
        </w:rPr>
      </w:pPr>
      <w:r w:rsidRPr="00F5530E">
        <w:rPr>
          <w:rFonts w:cs="Times New Roman"/>
          <w:sz w:val="18"/>
          <w:szCs w:val="18"/>
        </w:rPr>
        <w:t>1838.72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3523.77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3551.76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3611.05</w:t>
      </w:r>
      <w:r w:rsidR="008863FC">
        <w:rPr>
          <w:rFonts w:cs="Times New Roman"/>
          <w:sz w:val="18"/>
          <w:szCs w:val="18"/>
        </w:rPr>
        <w:tab/>
      </w:r>
      <w:r w:rsidRPr="00F5530E">
        <w:rPr>
          <w:rFonts w:cs="Times New Roman"/>
          <w:sz w:val="18"/>
          <w:szCs w:val="18"/>
        </w:rPr>
        <w:t>3803.18</w:t>
      </w:r>
      <w:r w:rsidR="008863FC">
        <w:rPr>
          <w:rFonts w:cs="Times New Roman"/>
          <w:sz w:val="18"/>
          <w:szCs w:val="18"/>
        </w:rPr>
        <w:tab/>
      </w:r>
    </w:p>
    <w:p w14:paraId="18E72497" w14:textId="77777777" w:rsidR="00344C82" w:rsidRDefault="00344C82" w:rsidP="00344C82">
      <w:pPr>
        <w:rPr>
          <w:rFonts w:cs="Times New Roman"/>
          <w:sz w:val="18"/>
          <w:szCs w:val="18"/>
        </w:rPr>
      </w:pPr>
    </w:p>
    <w:p w14:paraId="650AA432" w14:textId="5B19B2F4" w:rsidR="00481B6D" w:rsidRPr="00481B6D" w:rsidRDefault="00344C82" w:rsidP="00481B6D">
      <w:pPr>
        <w:rPr>
          <w:b/>
        </w:rPr>
      </w:pPr>
      <w:r>
        <w:rPr>
          <w:b/>
        </w:rPr>
        <w:t>P6sa</w:t>
      </w:r>
    </w:p>
    <w:p w14:paraId="644A0EEB" w14:textId="0F7A8C7E" w:rsidR="00481B6D" w:rsidRDefault="008D477B" w:rsidP="00481B6D">
      <w:r>
        <w:rPr>
          <w:noProof/>
        </w:rPr>
        <w:drawing>
          <wp:anchor distT="0" distB="0" distL="114300" distR="114300" simplePos="0" relativeHeight="251676672" behindDoc="0" locked="0" layoutInCell="1" allowOverlap="1" wp14:anchorId="2D083E70" wp14:editId="4CEDA45C">
            <wp:simplePos x="0" y="0"/>
            <wp:positionH relativeFrom="column">
              <wp:posOffset>3872285</wp:posOffset>
            </wp:positionH>
            <wp:positionV relativeFrom="paragraph">
              <wp:posOffset>20928</wp:posOffset>
            </wp:positionV>
            <wp:extent cx="2159635" cy="1731010"/>
            <wp:effectExtent l="0" t="0" r="0" b="2540"/>
            <wp:wrapNone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7310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81B6D">
        <w:t xml:space="preserve"> C                 -0.35609200    1.04595400   -0.00006900</w:t>
      </w:r>
    </w:p>
    <w:p w14:paraId="082B37C6" w14:textId="2CBD5B64" w:rsidR="00481B6D" w:rsidRDefault="00481B6D" w:rsidP="00481B6D">
      <w:r>
        <w:t xml:space="preserve"> C                  1.76982600   -0.15225500    0.00009400</w:t>
      </w:r>
    </w:p>
    <w:p w14:paraId="7D0757B4" w14:textId="77777777" w:rsidR="00481B6D" w:rsidRDefault="00481B6D" w:rsidP="00481B6D">
      <w:r>
        <w:t xml:space="preserve"> N                 -0.76462000    2.25622800    0.00015100</w:t>
      </w:r>
    </w:p>
    <w:p w14:paraId="1DBC9E1C" w14:textId="77777777" w:rsidR="00481B6D" w:rsidRDefault="00481B6D" w:rsidP="00481B6D">
      <w:r>
        <w:t xml:space="preserve"> H                 -1.77762200    2.31908700   -0.00042700</w:t>
      </w:r>
    </w:p>
    <w:p w14:paraId="680A6C9D" w14:textId="77777777" w:rsidR="00481B6D" w:rsidRDefault="00481B6D" w:rsidP="00481B6D">
      <w:r>
        <w:t xml:space="preserve"> N                  3.08740500   -0.15225100    0.00037900</w:t>
      </w:r>
    </w:p>
    <w:p w14:paraId="72F5B812" w14:textId="77777777" w:rsidR="00481B6D" w:rsidRDefault="00481B6D" w:rsidP="00481B6D">
      <w:r>
        <w:t xml:space="preserve"> H                  3.53095500   -1.06285400    0.00042400</w:t>
      </w:r>
    </w:p>
    <w:p w14:paraId="57A3801A" w14:textId="77777777" w:rsidR="00481B6D" w:rsidRDefault="00481B6D" w:rsidP="00481B6D">
      <w:r>
        <w:t xml:space="preserve"> H                  3.61880000    0.70538100    0.00128300</w:t>
      </w:r>
    </w:p>
    <w:p w14:paraId="36763F23" w14:textId="77777777" w:rsidR="00481B6D" w:rsidRDefault="00481B6D" w:rsidP="00481B6D">
      <w:r>
        <w:t xml:space="preserve"> N                  1.06942400    0.95744300    0.00012300</w:t>
      </w:r>
    </w:p>
    <w:p w14:paraId="7160E573" w14:textId="77777777" w:rsidR="00481B6D" w:rsidRDefault="00481B6D" w:rsidP="00481B6D">
      <w:r>
        <w:t xml:space="preserve"> N                 -0.31271400   -1.40834900   -0.00054900</w:t>
      </w:r>
    </w:p>
    <w:p w14:paraId="2D4F4E69" w14:textId="77777777" w:rsidR="00481B6D" w:rsidRDefault="00481B6D" w:rsidP="00481B6D">
      <w:r>
        <w:t xml:space="preserve"> O                  1.73768900    2.14280000    0.00078900</w:t>
      </w:r>
    </w:p>
    <w:p w14:paraId="567FDFB2" w14:textId="77777777" w:rsidR="00481B6D" w:rsidRDefault="00481B6D" w:rsidP="00481B6D">
      <w:r>
        <w:t xml:space="preserve"> C                  1.03675900   -1.45778900   -0.00060700</w:t>
      </w:r>
    </w:p>
    <w:p w14:paraId="02B5896F" w14:textId="77777777" w:rsidR="00481B6D" w:rsidRDefault="00481B6D" w:rsidP="00481B6D">
      <w:r>
        <w:t xml:space="preserve"> C                 -0.94886400   -0.27371100   -0.00043600</w:t>
      </w:r>
    </w:p>
    <w:p w14:paraId="09660BAB" w14:textId="77777777" w:rsidR="00481B6D" w:rsidRDefault="00481B6D" w:rsidP="00481B6D">
      <w:r>
        <w:t xml:space="preserve"> N                 -2.42139500   -0.36573700    0.00012300</w:t>
      </w:r>
    </w:p>
    <w:p w14:paraId="2ADA5646" w14:textId="77777777" w:rsidR="00481B6D" w:rsidRDefault="00481B6D" w:rsidP="00481B6D">
      <w:r>
        <w:t xml:space="preserve"> O                 -3.03874200    0.69305900   -0.00252100</w:t>
      </w:r>
    </w:p>
    <w:p w14:paraId="152C79EA" w14:textId="77777777" w:rsidR="00481B6D" w:rsidRDefault="00481B6D" w:rsidP="00481B6D">
      <w:r>
        <w:lastRenderedPageBreak/>
        <w:t xml:space="preserve"> O                 -2.92160800   -1.45727700    0.00310000</w:t>
      </w:r>
    </w:p>
    <w:p w14:paraId="664DBCF7" w14:textId="77777777" w:rsidR="00481B6D" w:rsidRDefault="00481B6D" w:rsidP="00481B6D">
      <w:r>
        <w:t xml:space="preserve"> O                  1.72688100   -2.46984300   -0.00107500</w:t>
      </w:r>
    </w:p>
    <w:p w14:paraId="14E22183" w14:textId="355DF0D4" w:rsidR="00344C82" w:rsidRDefault="00481B6D" w:rsidP="00344C82">
      <w:r>
        <w:t xml:space="preserve"> H                  0.97763300    2.78393900    0.00088900</w:t>
      </w:r>
    </w:p>
    <w:p w14:paraId="422C5CC8" w14:textId="77777777" w:rsidR="00344C82" w:rsidRDefault="00344C82" w:rsidP="00344C82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27E6D491" w14:textId="79438461" w:rsidR="00481B6D" w:rsidRDefault="00481B6D" w:rsidP="008863FC">
      <w:pPr>
        <w:pStyle w:val="af1"/>
      </w:pPr>
      <w:r>
        <w:t>36.03</w:t>
      </w:r>
      <w:r w:rsidR="008863FC">
        <w:rPr>
          <w:rFonts w:eastAsiaTheme="minorEastAsia"/>
        </w:rPr>
        <w:tab/>
      </w:r>
      <w:r w:rsidR="008863FC">
        <w:rPr>
          <w:rFonts w:eastAsiaTheme="minorEastAsia"/>
        </w:rPr>
        <w:tab/>
      </w:r>
      <w:r>
        <w:t>76.71</w:t>
      </w:r>
      <w:r w:rsidR="008863FC">
        <w:rPr>
          <w:rFonts w:eastAsiaTheme="minorEastAsia"/>
        </w:rPr>
        <w:tab/>
      </w:r>
      <w:r w:rsidR="008863FC">
        <w:rPr>
          <w:rFonts w:eastAsiaTheme="minorEastAsia"/>
        </w:rPr>
        <w:tab/>
      </w:r>
      <w:r>
        <w:t>124.38</w:t>
      </w:r>
      <w:r w:rsidR="008863FC">
        <w:rPr>
          <w:rFonts w:eastAsiaTheme="minorEastAsia"/>
        </w:rPr>
        <w:tab/>
      </w:r>
      <w:r>
        <w:t>163.50</w:t>
      </w:r>
      <w:r w:rsidR="008863FC">
        <w:rPr>
          <w:rFonts w:eastAsiaTheme="minorEastAsia"/>
        </w:rPr>
        <w:tab/>
      </w:r>
      <w:r>
        <w:t>228.35</w:t>
      </w:r>
      <w:r w:rsidR="008863FC">
        <w:rPr>
          <w:rFonts w:eastAsiaTheme="minorEastAsia"/>
        </w:rPr>
        <w:tab/>
      </w:r>
      <w:r>
        <w:t>246.01</w:t>
      </w:r>
      <w:r w:rsidR="008863FC">
        <w:rPr>
          <w:rFonts w:eastAsiaTheme="minorEastAsia"/>
        </w:rPr>
        <w:tab/>
      </w:r>
      <w:r>
        <w:t>318.64</w:t>
      </w:r>
      <w:r w:rsidR="008863FC">
        <w:rPr>
          <w:rFonts w:eastAsiaTheme="minorEastAsia"/>
        </w:rPr>
        <w:tab/>
      </w:r>
      <w:r>
        <w:t>346.86</w:t>
      </w:r>
    </w:p>
    <w:p w14:paraId="163A2E2D" w14:textId="79F313AC" w:rsidR="00481B6D" w:rsidRDefault="00481B6D" w:rsidP="008863FC">
      <w:pPr>
        <w:pStyle w:val="af1"/>
      </w:pPr>
      <w:r>
        <w:t>373.64</w:t>
      </w:r>
      <w:r w:rsidR="008863FC">
        <w:rPr>
          <w:rFonts w:eastAsiaTheme="minorEastAsia"/>
        </w:rPr>
        <w:tab/>
      </w:r>
      <w:r>
        <w:t>380.40</w:t>
      </w:r>
      <w:r w:rsidR="008863FC">
        <w:rPr>
          <w:rFonts w:eastAsiaTheme="minorEastAsia"/>
        </w:rPr>
        <w:tab/>
      </w:r>
      <w:r>
        <w:t>422.53</w:t>
      </w:r>
      <w:r w:rsidR="008863FC">
        <w:rPr>
          <w:rFonts w:eastAsiaTheme="minorEastAsia"/>
        </w:rPr>
        <w:tab/>
      </w:r>
      <w:r>
        <w:t>437.39</w:t>
      </w:r>
      <w:r w:rsidR="008863FC">
        <w:rPr>
          <w:rFonts w:eastAsiaTheme="minorEastAsia"/>
        </w:rPr>
        <w:tab/>
      </w:r>
      <w:r>
        <w:t>456.93</w:t>
      </w:r>
      <w:r w:rsidR="008863FC">
        <w:rPr>
          <w:rFonts w:eastAsiaTheme="minorEastAsia"/>
        </w:rPr>
        <w:tab/>
      </w:r>
      <w:r>
        <w:t>499.40</w:t>
      </w:r>
      <w:r w:rsidR="008863FC">
        <w:rPr>
          <w:rFonts w:eastAsiaTheme="minorEastAsia"/>
        </w:rPr>
        <w:tab/>
      </w:r>
      <w:r>
        <w:t>505.14</w:t>
      </w:r>
      <w:r w:rsidR="008863FC">
        <w:rPr>
          <w:rFonts w:eastAsiaTheme="minorEastAsia"/>
        </w:rPr>
        <w:tab/>
      </w:r>
      <w:r>
        <w:t>543.33</w:t>
      </w:r>
    </w:p>
    <w:p w14:paraId="7DE90269" w14:textId="5CDAE3BF" w:rsidR="00481B6D" w:rsidRDefault="00481B6D" w:rsidP="008863FC">
      <w:pPr>
        <w:pStyle w:val="af1"/>
      </w:pPr>
      <w:r>
        <w:t>581.41</w:t>
      </w:r>
      <w:r w:rsidR="008863FC">
        <w:rPr>
          <w:rFonts w:eastAsiaTheme="minorEastAsia"/>
        </w:rPr>
        <w:tab/>
      </w:r>
      <w:r>
        <w:t>645.44</w:t>
      </w:r>
      <w:r w:rsidR="008863FC">
        <w:rPr>
          <w:rFonts w:eastAsiaTheme="minorEastAsia"/>
        </w:rPr>
        <w:tab/>
      </w:r>
      <w:r>
        <w:t>659.46</w:t>
      </w:r>
      <w:r w:rsidR="008863FC">
        <w:rPr>
          <w:rFonts w:eastAsiaTheme="minorEastAsia"/>
        </w:rPr>
        <w:tab/>
      </w:r>
      <w:r>
        <w:t>701.26</w:t>
      </w:r>
      <w:r w:rsidR="008863FC">
        <w:rPr>
          <w:rFonts w:eastAsiaTheme="minorEastAsia"/>
        </w:rPr>
        <w:tab/>
      </w:r>
      <w:r>
        <w:t>713.93</w:t>
      </w:r>
      <w:r w:rsidR="008863FC">
        <w:rPr>
          <w:rFonts w:eastAsiaTheme="minorEastAsia"/>
        </w:rPr>
        <w:tab/>
      </w:r>
      <w:r>
        <w:t>732.57</w:t>
      </w:r>
      <w:r w:rsidR="008863FC">
        <w:rPr>
          <w:rFonts w:eastAsiaTheme="minorEastAsia"/>
        </w:rPr>
        <w:tab/>
      </w:r>
      <w:r>
        <w:t>752.24</w:t>
      </w:r>
      <w:r w:rsidR="008863FC">
        <w:rPr>
          <w:rFonts w:eastAsiaTheme="minorEastAsia"/>
        </w:rPr>
        <w:tab/>
      </w:r>
      <w:r>
        <w:t>815.40</w:t>
      </w:r>
    </w:p>
    <w:p w14:paraId="51B5869E" w14:textId="02D14D3E" w:rsidR="00481B6D" w:rsidRDefault="00481B6D" w:rsidP="008863FC">
      <w:pPr>
        <w:pStyle w:val="af1"/>
      </w:pPr>
      <w:r>
        <w:t>831.84</w:t>
      </w:r>
      <w:r w:rsidR="008863FC">
        <w:rPr>
          <w:rFonts w:eastAsiaTheme="minorEastAsia"/>
        </w:rPr>
        <w:tab/>
      </w:r>
      <w:r>
        <w:t>947.80</w:t>
      </w:r>
      <w:r w:rsidR="008863FC">
        <w:rPr>
          <w:rFonts w:eastAsiaTheme="minorEastAsia"/>
        </w:rPr>
        <w:tab/>
      </w:r>
      <w:r>
        <w:t>955.35</w:t>
      </w:r>
      <w:r w:rsidR="008863FC">
        <w:rPr>
          <w:rFonts w:eastAsiaTheme="minorEastAsia"/>
        </w:rPr>
        <w:tab/>
      </w:r>
      <w:r>
        <w:t>1126.64</w:t>
      </w:r>
      <w:r w:rsidR="008863FC">
        <w:rPr>
          <w:rFonts w:eastAsiaTheme="minorEastAsia"/>
        </w:rPr>
        <w:tab/>
      </w:r>
      <w:r>
        <w:t>1189.21</w:t>
      </w:r>
      <w:r w:rsidR="008863FC">
        <w:rPr>
          <w:rFonts w:eastAsiaTheme="minorEastAsia"/>
        </w:rPr>
        <w:tab/>
      </w:r>
      <w:r>
        <w:t>1217.62</w:t>
      </w:r>
      <w:r w:rsidR="008863FC">
        <w:rPr>
          <w:rFonts w:eastAsiaTheme="minorEastAsia"/>
        </w:rPr>
        <w:tab/>
      </w:r>
      <w:r>
        <w:t>1246.59</w:t>
      </w:r>
      <w:r w:rsidR="008863FC">
        <w:rPr>
          <w:rFonts w:eastAsiaTheme="minorEastAsia"/>
        </w:rPr>
        <w:tab/>
      </w:r>
      <w:r>
        <w:t>1351.82</w:t>
      </w:r>
    </w:p>
    <w:p w14:paraId="3325AAB8" w14:textId="5299C6B6" w:rsidR="00481B6D" w:rsidRDefault="00481B6D" w:rsidP="008863FC">
      <w:pPr>
        <w:pStyle w:val="af1"/>
      </w:pPr>
      <w:r>
        <w:t>1397.81</w:t>
      </w:r>
      <w:r w:rsidR="008863FC">
        <w:rPr>
          <w:rFonts w:eastAsiaTheme="minorEastAsia"/>
        </w:rPr>
        <w:tab/>
      </w:r>
      <w:r>
        <w:t>1459.58</w:t>
      </w:r>
      <w:r w:rsidR="008863FC">
        <w:rPr>
          <w:rFonts w:eastAsiaTheme="minorEastAsia"/>
        </w:rPr>
        <w:tab/>
      </w:r>
      <w:r>
        <w:t>1496.15</w:t>
      </w:r>
      <w:r w:rsidR="008863FC">
        <w:rPr>
          <w:rFonts w:eastAsiaTheme="minorEastAsia"/>
        </w:rPr>
        <w:tab/>
      </w:r>
      <w:r>
        <w:t>1542.38</w:t>
      </w:r>
      <w:r w:rsidR="008863FC">
        <w:rPr>
          <w:rFonts w:eastAsiaTheme="minorEastAsia"/>
        </w:rPr>
        <w:tab/>
      </w:r>
      <w:r>
        <w:t>1602.28</w:t>
      </w:r>
      <w:r w:rsidR="008863FC">
        <w:rPr>
          <w:rFonts w:eastAsiaTheme="minorEastAsia"/>
        </w:rPr>
        <w:tab/>
      </w:r>
      <w:r>
        <w:t>1666.33</w:t>
      </w:r>
      <w:r w:rsidR="008863FC">
        <w:rPr>
          <w:rFonts w:eastAsiaTheme="minorEastAsia"/>
        </w:rPr>
        <w:tab/>
      </w:r>
      <w:r>
        <w:t>1699.53</w:t>
      </w:r>
      <w:r w:rsidR="008863FC">
        <w:rPr>
          <w:rFonts w:eastAsiaTheme="minorEastAsia"/>
        </w:rPr>
        <w:tab/>
      </w:r>
      <w:r>
        <w:t>1713.23</w:t>
      </w:r>
    </w:p>
    <w:p w14:paraId="6A28E592" w14:textId="6D4FFA73" w:rsidR="00344C82" w:rsidRPr="001E5565" w:rsidRDefault="00481B6D" w:rsidP="001E5565">
      <w:pPr>
        <w:pStyle w:val="af1"/>
      </w:pPr>
      <w:r>
        <w:t>1778.15</w:t>
      </w:r>
      <w:r w:rsidR="008863FC">
        <w:rPr>
          <w:rFonts w:eastAsiaTheme="minorEastAsia"/>
        </w:rPr>
        <w:tab/>
      </w:r>
      <w:r>
        <w:t>3314.61</w:t>
      </w:r>
      <w:r w:rsidR="008863FC">
        <w:rPr>
          <w:rFonts w:eastAsiaTheme="minorEastAsia"/>
        </w:rPr>
        <w:tab/>
      </w:r>
      <w:r>
        <w:t>3573.47</w:t>
      </w:r>
      <w:r w:rsidR="008863FC">
        <w:rPr>
          <w:rFonts w:eastAsiaTheme="minorEastAsia"/>
        </w:rPr>
        <w:tab/>
      </w:r>
      <w:r>
        <w:t>3597.94</w:t>
      </w:r>
      <w:r w:rsidR="008863FC">
        <w:rPr>
          <w:rFonts w:eastAsiaTheme="minorEastAsia"/>
        </w:rPr>
        <w:tab/>
      </w:r>
      <w:r>
        <w:t>3720.29</w:t>
      </w:r>
      <w:r w:rsidR="008863FC">
        <w:tab/>
      </w:r>
    </w:p>
    <w:p w14:paraId="3DFC128B" w14:textId="08385CD0" w:rsidR="00344C82" w:rsidRDefault="00344C82" w:rsidP="00344C82">
      <w:pPr>
        <w:rPr>
          <w:b/>
        </w:rPr>
      </w:pPr>
    </w:p>
    <w:p w14:paraId="6D70969C" w14:textId="188738A2" w:rsidR="00FA478E" w:rsidRPr="00FA478E" w:rsidRDefault="00344C82" w:rsidP="00FA478E">
      <w:pPr>
        <w:rPr>
          <w:b/>
        </w:rPr>
      </w:pPr>
      <w:r>
        <w:rPr>
          <w:b/>
        </w:rPr>
        <w:t>P6sb</w:t>
      </w:r>
    </w:p>
    <w:p w14:paraId="134EE206" w14:textId="03AB5569" w:rsidR="00FA478E" w:rsidRDefault="008D477B" w:rsidP="00FA478E">
      <w:r>
        <w:rPr>
          <w:noProof/>
        </w:rPr>
        <w:drawing>
          <wp:anchor distT="0" distB="0" distL="114300" distR="114300" simplePos="0" relativeHeight="251677696" behindDoc="0" locked="0" layoutInCell="1" allowOverlap="1" wp14:anchorId="10BC0B71" wp14:editId="74A1B34E">
            <wp:simplePos x="0" y="0"/>
            <wp:positionH relativeFrom="column">
              <wp:posOffset>3872285</wp:posOffset>
            </wp:positionH>
            <wp:positionV relativeFrom="paragraph">
              <wp:posOffset>71424</wp:posOffset>
            </wp:positionV>
            <wp:extent cx="2159635" cy="1839595"/>
            <wp:effectExtent l="0" t="0" r="0" b="8255"/>
            <wp:wrapNone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8395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A478E">
        <w:t xml:space="preserve"> C                 -1.49532600    1.15753600    0.10169900</w:t>
      </w:r>
    </w:p>
    <w:p w14:paraId="5441C3B0" w14:textId="6D95BFFF" w:rsidR="00FA478E" w:rsidRDefault="00FA478E" w:rsidP="00FA478E">
      <w:r>
        <w:t xml:space="preserve"> C                  0.76261400    1.67853800   -0.01192400</w:t>
      </w:r>
    </w:p>
    <w:p w14:paraId="79FD2A06" w14:textId="3D219A5E" w:rsidR="00FA478E" w:rsidRDefault="00FA478E" w:rsidP="00FA478E">
      <w:r>
        <w:t xml:space="preserve"> N                 -2.70444200    1.63266900    0.24700800</w:t>
      </w:r>
    </w:p>
    <w:p w14:paraId="00422863" w14:textId="77777777" w:rsidR="00FA478E" w:rsidRDefault="00FA478E" w:rsidP="00FA478E">
      <w:r>
        <w:t xml:space="preserve"> H                 -3.38410500    0.87423300    0.20400600</w:t>
      </w:r>
    </w:p>
    <w:p w14:paraId="0514095A" w14:textId="6A29A209" w:rsidR="00FA478E" w:rsidRDefault="00FA478E" w:rsidP="00FA478E">
      <w:r>
        <w:t xml:space="preserve"> N                  1.79185800    2.55700900    0.01790800</w:t>
      </w:r>
    </w:p>
    <w:p w14:paraId="6CB77BB0" w14:textId="5F35B0F0" w:rsidR="00FA478E" w:rsidRDefault="00FA478E" w:rsidP="00FA478E">
      <w:r>
        <w:t xml:space="preserve"> H                  2.71713600    2.25405200   -0.23570200</w:t>
      </w:r>
    </w:p>
    <w:p w14:paraId="56110DC7" w14:textId="0F37DE0D" w:rsidR="00FA478E" w:rsidRDefault="00FA478E" w:rsidP="00FA478E">
      <w:r>
        <w:t xml:space="preserve"> H                  1.56911800    3.53951600    0.01049900</w:t>
      </w:r>
    </w:p>
    <w:p w14:paraId="674A6222" w14:textId="3498C349" w:rsidR="00FA478E" w:rsidRDefault="00FA478E" w:rsidP="00FA478E">
      <w:r>
        <w:t xml:space="preserve"> N                 -0.46442000    2.07700400    0.10639000</w:t>
      </w:r>
    </w:p>
    <w:p w14:paraId="2BA3A033" w14:textId="00EA2A56" w:rsidR="00FA478E" w:rsidRDefault="00FA478E" w:rsidP="00FA478E">
      <w:r>
        <w:t xml:space="preserve"> N                  0.13520800   -0.64215000   -0.16843000</w:t>
      </w:r>
    </w:p>
    <w:p w14:paraId="3F4582F1" w14:textId="0DAFFA0F" w:rsidR="00FA478E" w:rsidRDefault="00FA478E" w:rsidP="00FA478E">
      <w:r>
        <w:t xml:space="preserve"> C                  1.07411800    0.26355900   -0.15395700</w:t>
      </w:r>
    </w:p>
    <w:p w14:paraId="68BD3D27" w14:textId="7E03A43C" w:rsidR="00FA478E" w:rsidRDefault="00FA478E" w:rsidP="00FA478E">
      <w:r>
        <w:t xml:space="preserve"> C                 -1.11134000   -0.22948800   -0.04608500</w:t>
      </w:r>
    </w:p>
    <w:p w14:paraId="3EDFE6B2" w14:textId="4375C11F" w:rsidR="00FA478E" w:rsidRDefault="00FA478E" w:rsidP="00FA478E">
      <w:r>
        <w:t xml:space="preserve"> N                 -2.09427500   -1.33606900   -0.04307900</w:t>
      </w:r>
    </w:p>
    <w:p w14:paraId="2EA2193A" w14:textId="69FC023D" w:rsidR="00FA478E" w:rsidRDefault="00FA478E" w:rsidP="00FA478E">
      <w:r>
        <w:t xml:space="preserve"> O                 -3.23740900   -1.07095100   -0.37142400</w:t>
      </w:r>
    </w:p>
    <w:p w14:paraId="1BAE8264" w14:textId="7B5A1E1B" w:rsidR="00FA478E" w:rsidRDefault="00FA478E" w:rsidP="00FA478E">
      <w:r>
        <w:t xml:space="preserve"> O                 -1.69934700   -2.42772600    0.27922200</w:t>
      </w:r>
    </w:p>
    <w:p w14:paraId="10CCF246" w14:textId="3F976331" w:rsidR="00FA478E" w:rsidRDefault="00FA478E" w:rsidP="00FA478E">
      <w:r>
        <w:t xml:space="preserve"> O                  2.35107800   -0.07813100   -0.29035900</w:t>
      </w:r>
    </w:p>
    <w:p w14:paraId="217726E5" w14:textId="0F51CD93" w:rsidR="00FA478E" w:rsidRDefault="00FA478E" w:rsidP="00FA478E">
      <w:r>
        <w:t xml:space="preserve"> N                  2.65865000   -1.48595300    0.38208300</w:t>
      </w:r>
    </w:p>
    <w:p w14:paraId="1B3A4172" w14:textId="262EDFC5" w:rsidR="00344C82" w:rsidRDefault="00FA478E" w:rsidP="00344C82">
      <w:r>
        <w:t xml:space="preserve"> O                  3.64310200   -1.86147100   -0.00623300</w:t>
      </w:r>
    </w:p>
    <w:p w14:paraId="24ED7A59" w14:textId="77777777" w:rsidR="00344C82" w:rsidRDefault="00344C82" w:rsidP="00344C82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13AE9AAE" w14:textId="713A9944" w:rsidR="00FA478E" w:rsidRDefault="00FA478E" w:rsidP="00F244FF">
      <w:pPr>
        <w:pStyle w:val="af1"/>
      </w:pPr>
      <w:r>
        <w:t>38.17</w:t>
      </w:r>
      <w:r w:rsidR="00F244FF">
        <w:tab/>
      </w:r>
      <w:r w:rsidR="00F244FF">
        <w:tab/>
      </w:r>
      <w:r>
        <w:t>49.03</w:t>
      </w:r>
      <w:r w:rsidR="00F244FF">
        <w:tab/>
      </w:r>
      <w:r w:rsidR="00F244FF">
        <w:tab/>
      </w:r>
      <w:r>
        <w:t>66.49</w:t>
      </w:r>
      <w:r w:rsidR="00F244FF">
        <w:tab/>
      </w:r>
      <w:r w:rsidR="00F244FF">
        <w:tab/>
      </w:r>
      <w:r>
        <w:t>87.32</w:t>
      </w:r>
      <w:r w:rsidR="00F244FF">
        <w:tab/>
      </w:r>
      <w:r w:rsidR="00F244FF">
        <w:tab/>
      </w:r>
      <w:r>
        <w:t>143.70</w:t>
      </w:r>
      <w:r w:rsidR="00F244FF">
        <w:tab/>
      </w:r>
      <w:r>
        <w:t>187.53</w:t>
      </w:r>
      <w:r w:rsidR="00F244FF">
        <w:tab/>
      </w:r>
      <w:r>
        <w:t>222.21</w:t>
      </w:r>
      <w:r w:rsidR="00F244FF">
        <w:tab/>
      </w:r>
      <w:r>
        <w:t>244.48</w:t>
      </w:r>
    </w:p>
    <w:p w14:paraId="67167454" w14:textId="0D707ECA" w:rsidR="00FA478E" w:rsidRDefault="00FA478E" w:rsidP="00F244FF">
      <w:pPr>
        <w:pStyle w:val="af1"/>
      </w:pPr>
      <w:r>
        <w:t>258.51</w:t>
      </w:r>
      <w:r w:rsidR="00F244FF">
        <w:tab/>
      </w:r>
      <w:r>
        <w:t>268.24</w:t>
      </w:r>
      <w:r w:rsidR="00F244FF">
        <w:tab/>
      </w:r>
      <w:r>
        <w:t>350.98</w:t>
      </w:r>
      <w:r w:rsidR="00F244FF">
        <w:tab/>
      </w:r>
      <w:r>
        <w:t>374.55</w:t>
      </w:r>
      <w:r w:rsidR="00F244FF">
        <w:tab/>
      </w:r>
      <w:r>
        <w:t>392.14</w:t>
      </w:r>
      <w:r w:rsidR="00F244FF">
        <w:tab/>
      </w:r>
      <w:r>
        <w:t>447.19</w:t>
      </w:r>
      <w:r w:rsidR="00F244FF">
        <w:tab/>
      </w:r>
      <w:r>
        <w:t>453.05</w:t>
      </w:r>
      <w:r w:rsidR="00F244FF">
        <w:tab/>
      </w:r>
      <w:r>
        <w:t>478.31</w:t>
      </w:r>
    </w:p>
    <w:p w14:paraId="08D928F5" w14:textId="26FA5726" w:rsidR="00FA478E" w:rsidRDefault="00FA478E" w:rsidP="00F244FF">
      <w:pPr>
        <w:pStyle w:val="af1"/>
      </w:pPr>
      <w:r>
        <w:t>520.72</w:t>
      </w:r>
      <w:r w:rsidR="00F244FF">
        <w:tab/>
      </w:r>
      <w:r>
        <w:t>548.06</w:t>
      </w:r>
      <w:r w:rsidR="00F244FF">
        <w:tab/>
      </w:r>
      <w:r>
        <w:t>615.80</w:t>
      </w:r>
      <w:r w:rsidR="00F244FF">
        <w:tab/>
      </w:r>
      <w:r>
        <w:t>650.72</w:t>
      </w:r>
      <w:r w:rsidR="00F244FF">
        <w:tab/>
      </w:r>
      <w:r>
        <w:t>691.35</w:t>
      </w:r>
      <w:r w:rsidR="00F244FF">
        <w:tab/>
      </w:r>
      <w:r>
        <w:t>716.96</w:t>
      </w:r>
      <w:r w:rsidR="00F244FF">
        <w:tab/>
      </w:r>
      <w:r>
        <w:t>741.85</w:t>
      </w:r>
      <w:r w:rsidR="00F244FF">
        <w:tab/>
      </w:r>
      <w:r>
        <w:t>753.47</w:t>
      </w:r>
    </w:p>
    <w:p w14:paraId="5386C541" w14:textId="5A4AEF56" w:rsidR="00FA478E" w:rsidRDefault="00FA478E" w:rsidP="00F244FF">
      <w:pPr>
        <w:pStyle w:val="af1"/>
      </w:pPr>
      <w:r>
        <w:t>779.53</w:t>
      </w:r>
      <w:r w:rsidR="00F244FF">
        <w:tab/>
      </w:r>
      <w:r>
        <w:t>797.95</w:t>
      </w:r>
      <w:r w:rsidR="00F244FF">
        <w:tab/>
      </w:r>
      <w:r>
        <w:t>865.02</w:t>
      </w:r>
      <w:r w:rsidR="00F244FF">
        <w:tab/>
      </w:r>
      <w:r>
        <w:t>975.54</w:t>
      </w:r>
      <w:r w:rsidR="00F244FF">
        <w:tab/>
      </w:r>
      <w:r>
        <w:t>1050.09</w:t>
      </w:r>
      <w:r w:rsidR="00F244FF">
        <w:tab/>
      </w:r>
      <w:r>
        <w:t>1163.55</w:t>
      </w:r>
      <w:r w:rsidR="00F244FF">
        <w:tab/>
      </w:r>
      <w:r>
        <w:t>1207.38</w:t>
      </w:r>
      <w:r w:rsidR="00F244FF">
        <w:tab/>
      </w:r>
      <w:r>
        <w:t>1228.88</w:t>
      </w:r>
    </w:p>
    <w:p w14:paraId="3489CBFD" w14:textId="2742AA96" w:rsidR="00FA478E" w:rsidRDefault="00FA478E" w:rsidP="00F244FF">
      <w:pPr>
        <w:pStyle w:val="af1"/>
      </w:pPr>
      <w:r>
        <w:t>1308.90</w:t>
      </w:r>
      <w:r w:rsidR="00F244FF">
        <w:tab/>
      </w:r>
      <w:r>
        <w:t>1362.02</w:t>
      </w:r>
      <w:r w:rsidR="00F244FF">
        <w:tab/>
      </w:r>
      <w:r>
        <w:t>1429.65</w:t>
      </w:r>
      <w:r w:rsidR="00F244FF">
        <w:tab/>
      </w:r>
      <w:r>
        <w:t>1444.55</w:t>
      </w:r>
      <w:r w:rsidR="00F244FF">
        <w:tab/>
      </w:r>
      <w:r>
        <w:t>1505.27</w:t>
      </w:r>
      <w:r w:rsidR="00F244FF">
        <w:tab/>
      </w:r>
      <w:r>
        <w:t>1537.67</w:t>
      </w:r>
      <w:r w:rsidR="00F244FF">
        <w:tab/>
      </w:r>
      <w:r>
        <w:t>1601.87</w:t>
      </w:r>
      <w:r w:rsidR="00F244FF">
        <w:tab/>
      </w:r>
      <w:r>
        <w:t>1685.71</w:t>
      </w:r>
    </w:p>
    <w:p w14:paraId="21A61800" w14:textId="182D3040" w:rsidR="00344C82" w:rsidRDefault="00FA478E" w:rsidP="00F244FF">
      <w:pPr>
        <w:pStyle w:val="af1"/>
      </w:pPr>
      <w:r>
        <w:t>1694.81</w:t>
      </w:r>
      <w:r w:rsidR="00F244FF">
        <w:tab/>
      </w:r>
      <w:r>
        <w:t>2017.03</w:t>
      </w:r>
      <w:r w:rsidR="00F244FF">
        <w:tab/>
      </w:r>
      <w:r>
        <w:t>3539.07</w:t>
      </w:r>
      <w:r w:rsidR="00F244FF">
        <w:tab/>
      </w:r>
      <w:r>
        <w:t>3628.36</w:t>
      </w:r>
      <w:r w:rsidR="00F244FF">
        <w:tab/>
      </w:r>
      <w:r>
        <w:t>3762.30</w:t>
      </w:r>
      <w:r w:rsidR="00F244FF">
        <w:tab/>
      </w:r>
    </w:p>
    <w:p w14:paraId="50EB2424" w14:textId="6C08AE0C" w:rsidR="00F244FF" w:rsidRDefault="00F244FF"/>
    <w:p w14:paraId="3F10DD2B" w14:textId="65B2BBD6" w:rsidR="003C7F86" w:rsidRPr="003C7F86" w:rsidRDefault="00344C82" w:rsidP="003C7F86">
      <w:pPr>
        <w:rPr>
          <w:b/>
        </w:rPr>
      </w:pPr>
      <w:r>
        <w:rPr>
          <w:b/>
        </w:rPr>
        <w:t>P7sa</w:t>
      </w:r>
    </w:p>
    <w:p w14:paraId="05018DDF" w14:textId="342E4794" w:rsidR="003C7F86" w:rsidRDefault="003C7F86" w:rsidP="003C7F86">
      <w:r>
        <w:t xml:space="preserve"> C                 -0.28537900    0.99249500    0.00004300</w:t>
      </w:r>
    </w:p>
    <w:p w14:paraId="27AC4FEC" w14:textId="77777777" w:rsidR="003C7F86" w:rsidRDefault="003C7F86" w:rsidP="003C7F86">
      <w:r>
        <w:t xml:space="preserve"> C                  1.85370300   -0.18960400   -0.00002400</w:t>
      </w:r>
    </w:p>
    <w:p w14:paraId="1882D526" w14:textId="77777777" w:rsidR="003C7F86" w:rsidRDefault="003C7F86" w:rsidP="003C7F86">
      <w:r>
        <w:t xml:space="preserve"> N                 -0.86605800    2.18599700    0.00008900</w:t>
      </w:r>
    </w:p>
    <w:p w14:paraId="6E37C00F" w14:textId="77777777" w:rsidR="003C7F86" w:rsidRDefault="003C7F86" w:rsidP="003C7F86">
      <w:r>
        <w:t xml:space="preserve"> H                 -0.28677700    3.01246200   -0.00000900</w:t>
      </w:r>
    </w:p>
    <w:p w14:paraId="6BCFF48F" w14:textId="54373AD6" w:rsidR="003C7F86" w:rsidRDefault="003C7F86" w:rsidP="003C7F86">
      <w:r>
        <w:t xml:space="preserve"> H                 -1.87648800    2.22190300   -0.00022400</w:t>
      </w:r>
    </w:p>
    <w:p w14:paraId="23E60E8F" w14:textId="36C115B8" w:rsidR="003C7F86" w:rsidRDefault="003C7F86" w:rsidP="003C7F86">
      <w:r>
        <w:t xml:space="preserve"> N                  3.10462200   -0.00444000   -0.00025800</w:t>
      </w:r>
    </w:p>
    <w:p w14:paraId="4BC93A1F" w14:textId="77777777" w:rsidR="003C7F86" w:rsidRDefault="003C7F86" w:rsidP="003C7F86">
      <w:r>
        <w:t xml:space="preserve"> H                  3.59388300   -0.89852500   -0.00045000</w:t>
      </w:r>
    </w:p>
    <w:p w14:paraId="01C79D9E" w14:textId="67D81AE4" w:rsidR="003C7F86" w:rsidRDefault="003C7F86" w:rsidP="003C7F86">
      <w:r>
        <w:t xml:space="preserve"> N                  1.05992900    0.95661100    0.00021800</w:t>
      </w:r>
    </w:p>
    <w:p w14:paraId="61F66E85" w14:textId="14DCECA4" w:rsidR="003C7F86" w:rsidRDefault="008D477B" w:rsidP="003C7F86">
      <w:r>
        <w:rPr>
          <w:noProof/>
        </w:rPr>
        <w:lastRenderedPageBreak/>
        <w:drawing>
          <wp:anchor distT="0" distB="0" distL="114300" distR="114300" simplePos="0" relativeHeight="251678720" behindDoc="0" locked="0" layoutInCell="1" allowOverlap="1" wp14:anchorId="32416799" wp14:editId="6DDC0BCE">
            <wp:simplePos x="0" y="0"/>
            <wp:positionH relativeFrom="column">
              <wp:posOffset>3868834</wp:posOffset>
            </wp:positionH>
            <wp:positionV relativeFrom="paragraph">
              <wp:posOffset>-39923</wp:posOffset>
            </wp:positionV>
            <wp:extent cx="2160000" cy="1857600"/>
            <wp:effectExtent l="0" t="0" r="0" b="0"/>
            <wp:wrapNone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857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C7F86">
        <w:t xml:space="preserve"> N                 -0.26807900   -1.44571300   -0.00002400</w:t>
      </w:r>
    </w:p>
    <w:p w14:paraId="45FAC008" w14:textId="77777777" w:rsidR="003C7F86" w:rsidRDefault="003C7F86" w:rsidP="003C7F86">
      <w:r>
        <w:t xml:space="preserve"> O                  1.71467900    2.15913900    0.00015200</w:t>
      </w:r>
    </w:p>
    <w:p w14:paraId="3FA5C9F9" w14:textId="77777777" w:rsidR="003C7F86" w:rsidRDefault="003C7F86" w:rsidP="003C7F86">
      <w:r>
        <w:t xml:space="preserve"> C                  1.09347400   -1.49569100    0.00001200</w:t>
      </w:r>
    </w:p>
    <w:p w14:paraId="564231D8" w14:textId="77777777" w:rsidR="003C7F86" w:rsidRDefault="003C7F86" w:rsidP="003C7F86">
      <w:r>
        <w:t xml:space="preserve"> C                 -0.90099400   -0.30471000   -0.00001000</w:t>
      </w:r>
    </w:p>
    <w:p w14:paraId="447F03E2" w14:textId="77777777" w:rsidR="003C7F86" w:rsidRDefault="003C7F86" w:rsidP="003C7F86">
      <w:r>
        <w:t xml:space="preserve"> N                 -2.36981100   -0.39055200   -0.00005000</w:t>
      </w:r>
    </w:p>
    <w:p w14:paraId="57C4DBD4" w14:textId="77777777" w:rsidR="003C7F86" w:rsidRDefault="003C7F86" w:rsidP="003C7F86">
      <w:r>
        <w:t xml:space="preserve"> O                 -2.99464800    0.67139800   -0.00038300</w:t>
      </w:r>
    </w:p>
    <w:p w14:paraId="36322EFB" w14:textId="77777777" w:rsidR="003C7F86" w:rsidRDefault="003C7F86" w:rsidP="003C7F86">
      <w:r>
        <w:t xml:space="preserve"> O                 -2.87382100   -1.47690600    0.00029100</w:t>
      </w:r>
    </w:p>
    <w:p w14:paraId="3E411A4A" w14:textId="77777777" w:rsidR="003C7F86" w:rsidRDefault="003C7F86" w:rsidP="003C7F86">
      <w:r>
        <w:t xml:space="preserve"> O                  1.74416700   -2.52132900    0.00002500</w:t>
      </w:r>
    </w:p>
    <w:p w14:paraId="032D78B8" w14:textId="13CD6908" w:rsidR="00344C82" w:rsidRDefault="003C7F86" w:rsidP="00344C82">
      <w:r>
        <w:t xml:space="preserve"> H                  2.65732000    1.87748500    0.00005100</w:t>
      </w:r>
    </w:p>
    <w:p w14:paraId="027CEEBC" w14:textId="77777777" w:rsidR="00344C82" w:rsidRDefault="00344C82" w:rsidP="00344C82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33A1C331" w14:textId="550349A3" w:rsidR="003C7F86" w:rsidRDefault="003C7F86" w:rsidP="00F244FF">
      <w:pPr>
        <w:pStyle w:val="af1"/>
      </w:pPr>
      <w:r>
        <w:t>42.80</w:t>
      </w:r>
      <w:r w:rsidR="00F244FF">
        <w:tab/>
      </w:r>
      <w:r w:rsidR="00F244FF">
        <w:tab/>
      </w:r>
      <w:r>
        <w:t>68.90</w:t>
      </w:r>
      <w:r w:rsidR="00F244FF">
        <w:tab/>
      </w:r>
      <w:r w:rsidR="00F244FF">
        <w:tab/>
      </w:r>
      <w:r>
        <w:t>93.76</w:t>
      </w:r>
      <w:r w:rsidR="00F244FF">
        <w:tab/>
      </w:r>
      <w:r w:rsidR="00F244FF">
        <w:tab/>
      </w:r>
      <w:r>
        <w:t>148.37</w:t>
      </w:r>
      <w:r w:rsidR="00F244FF">
        <w:tab/>
      </w:r>
      <w:r>
        <w:t>207.39</w:t>
      </w:r>
      <w:r w:rsidR="00F244FF">
        <w:tab/>
      </w:r>
      <w:r>
        <w:t>246.59</w:t>
      </w:r>
      <w:r w:rsidR="00F244FF">
        <w:tab/>
      </w:r>
      <w:r>
        <w:t>349.56</w:t>
      </w:r>
      <w:r w:rsidR="00F244FF">
        <w:tab/>
      </w:r>
      <w:r>
        <w:t>353.17</w:t>
      </w:r>
    </w:p>
    <w:p w14:paraId="3290B4D3" w14:textId="257BB7C8" w:rsidR="003C7F86" w:rsidRDefault="003C7F86" w:rsidP="00F244FF">
      <w:pPr>
        <w:pStyle w:val="af1"/>
      </w:pPr>
      <w:r>
        <w:t>363.75</w:t>
      </w:r>
      <w:r w:rsidR="00F244FF">
        <w:tab/>
      </w:r>
      <w:r>
        <w:t>373.74</w:t>
      </w:r>
      <w:r w:rsidR="00F244FF">
        <w:tab/>
      </w:r>
      <w:r>
        <w:t>405.15</w:t>
      </w:r>
      <w:r w:rsidR="00F244FF">
        <w:tab/>
      </w:r>
      <w:r>
        <w:t>411.04</w:t>
      </w:r>
      <w:r w:rsidR="00F244FF">
        <w:tab/>
      </w:r>
      <w:r>
        <w:t>428.66</w:t>
      </w:r>
      <w:r w:rsidR="00F244FF">
        <w:tab/>
      </w:r>
      <w:r>
        <w:t>462.89</w:t>
      </w:r>
      <w:r w:rsidR="00F244FF">
        <w:tab/>
      </w:r>
      <w:r>
        <w:t>497.41</w:t>
      </w:r>
      <w:r w:rsidR="00F244FF">
        <w:tab/>
      </w:r>
      <w:r>
        <w:t>505.98</w:t>
      </w:r>
    </w:p>
    <w:p w14:paraId="22F18F6A" w14:textId="2190B8E4" w:rsidR="003C7F86" w:rsidRDefault="003C7F86" w:rsidP="00F244FF">
      <w:pPr>
        <w:pStyle w:val="af1"/>
      </w:pPr>
      <w:r>
        <w:t>541.10</w:t>
      </w:r>
      <w:r w:rsidR="00F244FF">
        <w:tab/>
      </w:r>
      <w:r>
        <w:t>585.19</w:t>
      </w:r>
      <w:r w:rsidR="00F244FF">
        <w:tab/>
      </w:r>
      <w:r>
        <w:t>649.83</w:t>
      </w:r>
      <w:r w:rsidR="00F244FF">
        <w:tab/>
      </w:r>
      <w:r>
        <w:t>702.85</w:t>
      </w:r>
      <w:r w:rsidR="00F244FF">
        <w:tab/>
      </w:r>
      <w:r>
        <w:t>718.09</w:t>
      </w:r>
      <w:r w:rsidR="00F244FF">
        <w:tab/>
      </w:r>
      <w:r>
        <w:t>738.11</w:t>
      </w:r>
      <w:r w:rsidR="00F244FF">
        <w:tab/>
      </w:r>
      <w:r>
        <w:t>747.78</w:t>
      </w:r>
      <w:r w:rsidR="00F244FF">
        <w:tab/>
      </w:r>
      <w:r>
        <w:t>817.59</w:t>
      </w:r>
    </w:p>
    <w:p w14:paraId="7AD09C3B" w14:textId="6AC23D8C" w:rsidR="003C7F86" w:rsidRDefault="003C7F86" w:rsidP="00F244FF">
      <w:pPr>
        <w:pStyle w:val="af1"/>
      </w:pPr>
      <w:r>
        <w:t>885.32</w:t>
      </w:r>
      <w:r w:rsidR="00F244FF">
        <w:tab/>
      </w:r>
      <w:r>
        <w:t>946.40</w:t>
      </w:r>
      <w:r w:rsidR="00F244FF">
        <w:tab/>
      </w:r>
      <w:r>
        <w:t>1002.77</w:t>
      </w:r>
      <w:r w:rsidR="00F244FF">
        <w:tab/>
      </w:r>
      <w:r>
        <w:t>1094.65</w:t>
      </w:r>
      <w:r w:rsidR="00F244FF">
        <w:tab/>
      </w:r>
      <w:r>
        <w:t>1187.51</w:t>
      </w:r>
      <w:r w:rsidR="00F244FF">
        <w:tab/>
      </w:r>
      <w:r>
        <w:t>1239.87</w:t>
      </w:r>
      <w:r w:rsidR="00F244FF">
        <w:tab/>
      </w:r>
      <w:r>
        <w:t>1270.40</w:t>
      </w:r>
      <w:r w:rsidR="00F244FF">
        <w:tab/>
      </w:r>
      <w:r>
        <w:t>1353.85</w:t>
      </w:r>
    </w:p>
    <w:p w14:paraId="54F4B37C" w14:textId="3DE6AEFA" w:rsidR="003C7F86" w:rsidRDefault="003C7F86" w:rsidP="00F244FF">
      <w:pPr>
        <w:pStyle w:val="af1"/>
      </w:pPr>
      <w:r>
        <w:t>1397.75</w:t>
      </w:r>
      <w:r w:rsidR="00F244FF">
        <w:tab/>
      </w:r>
      <w:r>
        <w:t>1478.24</w:t>
      </w:r>
      <w:r w:rsidR="00F244FF">
        <w:tab/>
      </w:r>
      <w:r>
        <w:t>1510.71</w:t>
      </w:r>
      <w:r w:rsidR="00F244FF">
        <w:tab/>
      </w:r>
      <w:r>
        <w:t>1566.85</w:t>
      </w:r>
      <w:r w:rsidR="00F244FF">
        <w:tab/>
      </w:r>
      <w:r>
        <w:t>1607.25</w:t>
      </w:r>
      <w:r w:rsidR="00F244FF">
        <w:tab/>
      </w:r>
      <w:r>
        <w:t>1686.30</w:t>
      </w:r>
      <w:r w:rsidR="00F244FF">
        <w:tab/>
      </w:r>
      <w:r>
        <w:t>1709.01</w:t>
      </w:r>
      <w:r w:rsidR="00F244FF">
        <w:tab/>
      </w:r>
      <w:r>
        <w:t>1719.24</w:t>
      </w:r>
    </w:p>
    <w:p w14:paraId="0DDF4525" w14:textId="2E3DFA70" w:rsidR="00344C82" w:rsidRDefault="003C7F86" w:rsidP="00F244FF">
      <w:pPr>
        <w:pStyle w:val="af1"/>
      </w:pPr>
      <w:r>
        <w:t>1739.73</w:t>
      </w:r>
      <w:r w:rsidR="00F244FF">
        <w:tab/>
      </w:r>
      <w:r>
        <w:t>3515.21</w:t>
      </w:r>
      <w:r w:rsidR="00F244FF">
        <w:tab/>
      </w:r>
      <w:r>
        <w:t>3553.90</w:t>
      </w:r>
      <w:r w:rsidR="00F244FF">
        <w:tab/>
      </w:r>
      <w:r>
        <w:t>3568.11</w:t>
      </w:r>
      <w:r w:rsidR="00F244FF">
        <w:tab/>
      </w:r>
      <w:r>
        <w:t>3712.73</w:t>
      </w:r>
    </w:p>
    <w:p w14:paraId="496C524F" w14:textId="77777777" w:rsidR="00344C82" w:rsidRDefault="00344C82" w:rsidP="00344C82"/>
    <w:p w14:paraId="27623CAB" w14:textId="77777777" w:rsidR="00344C82" w:rsidRDefault="00344C82" w:rsidP="00344C82"/>
    <w:p w14:paraId="7EBE3001" w14:textId="77777777" w:rsidR="00344C82" w:rsidRDefault="00344C82" w:rsidP="00344C82"/>
    <w:p w14:paraId="2B8B9F0C" w14:textId="7D15A5A9" w:rsidR="008D7771" w:rsidRPr="008D7771" w:rsidRDefault="00344C82" w:rsidP="008D7771">
      <w:pPr>
        <w:rPr>
          <w:b/>
        </w:rPr>
      </w:pPr>
      <w:r>
        <w:rPr>
          <w:b/>
        </w:rPr>
        <w:t>P7sb</w:t>
      </w:r>
    </w:p>
    <w:p w14:paraId="26615844" w14:textId="24E58A77" w:rsidR="008D7771" w:rsidRDefault="008D477B" w:rsidP="008D7771">
      <w:r>
        <w:rPr>
          <w:noProof/>
        </w:rPr>
        <w:drawing>
          <wp:anchor distT="0" distB="0" distL="114300" distR="114300" simplePos="0" relativeHeight="251679744" behindDoc="0" locked="0" layoutInCell="1" allowOverlap="1" wp14:anchorId="3A9D4904" wp14:editId="57D5552D">
            <wp:simplePos x="0" y="0"/>
            <wp:positionH relativeFrom="column">
              <wp:posOffset>3872285</wp:posOffset>
            </wp:positionH>
            <wp:positionV relativeFrom="paragraph">
              <wp:posOffset>108005</wp:posOffset>
            </wp:positionV>
            <wp:extent cx="2159635" cy="1663065"/>
            <wp:effectExtent l="0" t="0" r="0" b="0"/>
            <wp:wrapNone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6630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D7771">
        <w:t xml:space="preserve"> C                 -1.49712400    1.06507500    0.06683500</w:t>
      </w:r>
    </w:p>
    <w:p w14:paraId="7F83F86C" w14:textId="2B854F75" w:rsidR="008D7771" w:rsidRDefault="008D7771" w:rsidP="008D7771">
      <w:r>
        <w:t xml:space="preserve"> C                  0.71436800    1.77607200   -0.03100500</w:t>
      </w:r>
    </w:p>
    <w:p w14:paraId="04DE51A2" w14:textId="27700132" w:rsidR="008D7771" w:rsidRDefault="008D7771" w:rsidP="008D7771">
      <w:r>
        <w:t xml:space="preserve"> N                 -2.79961600    1.38444900    0.20782500</w:t>
      </w:r>
    </w:p>
    <w:p w14:paraId="5FEE53D8" w14:textId="77777777" w:rsidR="008D7771" w:rsidRDefault="008D7771" w:rsidP="008D7771">
      <w:r>
        <w:t xml:space="preserve"> H                 -3.01381300    2.36903800    0.22035800</w:t>
      </w:r>
    </w:p>
    <w:p w14:paraId="551374D0" w14:textId="77777777" w:rsidR="008D7771" w:rsidRDefault="008D7771" w:rsidP="008D7771">
      <w:r>
        <w:t xml:space="preserve"> H                 -3.51874300    0.69302500    0.08020400</w:t>
      </w:r>
    </w:p>
    <w:p w14:paraId="66752641" w14:textId="77777777" w:rsidR="008D7771" w:rsidRDefault="008D7771" w:rsidP="008D7771">
      <w:r>
        <w:t xml:space="preserve"> N                  1.56715100    2.75182700   -0.01350200</w:t>
      </w:r>
    </w:p>
    <w:p w14:paraId="37496B86" w14:textId="77777777" w:rsidR="008D7771" w:rsidRDefault="008D7771" w:rsidP="008D7771">
      <w:r>
        <w:t xml:space="preserve"> H                  2.51205500    2.37177700   -0.09387600</w:t>
      </w:r>
    </w:p>
    <w:p w14:paraId="16AEBA57" w14:textId="77777777" w:rsidR="008D7771" w:rsidRDefault="008D7771" w:rsidP="008D7771">
      <w:r>
        <w:t xml:space="preserve"> N                 -0.62269300    2.04038200    0.05764300</w:t>
      </w:r>
    </w:p>
    <w:p w14:paraId="482F5A18" w14:textId="77777777" w:rsidR="008D7771" w:rsidRDefault="008D7771" w:rsidP="008D7771">
      <w:r>
        <w:t xml:space="preserve"> N                  0.25282800   -0.61236700   -0.15491000</w:t>
      </w:r>
    </w:p>
    <w:p w14:paraId="5BA0374A" w14:textId="77777777" w:rsidR="008D7771" w:rsidRDefault="008D7771" w:rsidP="008D7771">
      <w:r>
        <w:t xml:space="preserve"> C                  1.11990300    0.36726000   -0.14722600</w:t>
      </w:r>
    </w:p>
    <w:p w14:paraId="2C75F34B" w14:textId="77777777" w:rsidR="008D7771" w:rsidRDefault="008D7771" w:rsidP="008D7771">
      <w:r>
        <w:t xml:space="preserve"> C                 -1.02185600   -0.30423300   -0.04044700</w:t>
      </w:r>
    </w:p>
    <w:p w14:paraId="44033CD1" w14:textId="77777777" w:rsidR="008D7771" w:rsidRDefault="008D7771" w:rsidP="008D7771">
      <w:r>
        <w:t xml:space="preserve"> N                 -1.92345300   -1.46923300   -0.04264500</w:t>
      </w:r>
    </w:p>
    <w:p w14:paraId="4B40FD16" w14:textId="77777777" w:rsidR="008D7771" w:rsidRDefault="008D7771" w:rsidP="008D7771">
      <w:r>
        <w:t xml:space="preserve"> O                 -3.12255000   -1.24268000   -0.13120700</w:t>
      </w:r>
    </w:p>
    <w:p w14:paraId="173A02B2" w14:textId="77777777" w:rsidR="008D7771" w:rsidRDefault="008D7771" w:rsidP="008D7771">
      <w:r>
        <w:t xml:space="preserve"> O                 -1.43378800   -2.56504100    0.04016100</w:t>
      </w:r>
    </w:p>
    <w:p w14:paraId="27862801" w14:textId="77777777" w:rsidR="008D7771" w:rsidRDefault="008D7771" w:rsidP="008D7771">
      <w:r>
        <w:t xml:space="preserve"> O                  2.41158000    0.09807000   -0.26405600</w:t>
      </w:r>
    </w:p>
    <w:p w14:paraId="60B970D3" w14:textId="77777777" w:rsidR="008D7771" w:rsidRDefault="008D7771" w:rsidP="008D7771">
      <w:r>
        <w:t xml:space="preserve"> N                  2.79421500   -1.28630400    0.41451600</w:t>
      </w:r>
    </w:p>
    <w:p w14:paraId="1AEDDC87" w14:textId="4A4305B0" w:rsidR="00344C82" w:rsidRDefault="008D7771" w:rsidP="00344C82">
      <w:r>
        <w:t xml:space="preserve"> O                  3.80097500   -1.60536900    0.03283800</w:t>
      </w:r>
    </w:p>
    <w:p w14:paraId="3231DAE5" w14:textId="77777777" w:rsidR="00344C82" w:rsidRDefault="00344C82" w:rsidP="00344C82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255FEB04" w14:textId="2F8696FA" w:rsidR="008D7771" w:rsidRDefault="008D7771" w:rsidP="00F244FF">
      <w:pPr>
        <w:pStyle w:val="af1"/>
      </w:pPr>
      <w:r>
        <w:t>23.89</w:t>
      </w:r>
      <w:r w:rsidR="00F244FF">
        <w:tab/>
      </w:r>
      <w:r w:rsidR="00F244FF">
        <w:tab/>
      </w:r>
      <w:r>
        <w:t>42.31</w:t>
      </w:r>
      <w:r w:rsidR="00F244FF">
        <w:tab/>
      </w:r>
      <w:r w:rsidR="00F244FF">
        <w:tab/>
      </w:r>
      <w:r>
        <w:t>64.63</w:t>
      </w:r>
      <w:r w:rsidR="00F244FF">
        <w:tab/>
      </w:r>
      <w:r w:rsidR="00F244FF">
        <w:tab/>
      </w:r>
      <w:r>
        <w:t>86.58</w:t>
      </w:r>
      <w:r w:rsidR="00F244FF">
        <w:tab/>
      </w:r>
      <w:r w:rsidR="00F244FF">
        <w:tab/>
      </w:r>
      <w:r>
        <w:t>144.02</w:t>
      </w:r>
      <w:r w:rsidR="00F244FF">
        <w:tab/>
      </w:r>
      <w:r>
        <w:t>188.93</w:t>
      </w:r>
      <w:r w:rsidR="00F244FF">
        <w:tab/>
      </w:r>
      <w:r>
        <w:t>212.41</w:t>
      </w:r>
      <w:r w:rsidR="00F244FF">
        <w:tab/>
      </w:r>
      <w:r>
        <w:t>257.01</w:t>
      </w:r>
    </w:p>
    <w:p w14:paraId="51F7BAF2" w14:textId="10D7E620" w:rsidR="008D7771" w:rsidRDefault="008D7771" w:rsidP="00F244FF">
      <w:pPr>
        <w:pStyle w:val="af1"/>
      </w:pPr>
      <w:r>
        <w:t>266.99</w:t>
      </w:r>
      <w:r w:rsidR="00F244FF">
        <w:tab/>
      </w:r>
      <w:r>
        <w:t>346.77</w:t>
      </w:r>
      <w:r w:rsidR="00F244FF">
        <w:tab/>
      </w:r>
      <w:r>
        <w:t>363.96</w:t>
      </w:r>
      <w:r w:rsidR="00F244FF">
        <w:tab/>
      </w:r>
      <w:r>
        <w:t>374.09</w:t>
      </w:r>
      <w:r w:rsidR="00F244FF">
        <w:tab/>
      </w:r>
      <w:r>
        <w:t>402.63</w:t>
      </w:r>
      <w:r w:rsidR="00F244FF">
        <w:tab/>
      </w:r>
      <w:r>
        <w:t>441.83</w:t>
      </w:r>
      <w:r w:rsidR="00F244FF">
        <w:tab/>
      </w:r>
      <w:r>
        <w:t>466.86</w:t>
      </w:r>
      <w:r w:rsidR="00F244FF">
        <w:tab/>
      </w:r>
      <w:r>
        <w:t>474.42</w:t>
      </w:r>
    </w:p>
    <w:p w14:paraId="70E00CC8" w14:textId="42CB0248" w:rsidR="008D7771" w:rsidRDefault="008D7771" w:rsidP="00F244FF">
      <w:pPr>
        <w:pStyle w:val="af1"/>
      </w:pPr>
      <w:r>
        <w:t>512.04</w:t>
      </w:r>
      <w:r w:rsidR="00F244FF">
        <w:tab/>
      </w:r>
      <w:r>
        <w:t>571.09</w:t>
      </w:r>
      <w:r w:rsidR="00F244FF">
        <w:tab/>
      </w:r>
      <w:r>
        <w:t>611.52</w:t>
      </w:r>
      <w:r w:rsidR="00F244FF">
        <w:tab/>
      </w:r>
      <w:r>
        <w:t>668.70</w:t>
      </w:r>
      <w:r w:rsidR="00F244FF">
        <w:tab/>
      </w:r>
      <w:r>
        <w:t>692.03</w:t>
      </w:r>
      <w:r w:rsidR="00F244FF">
        <w:tab/>
      </w:r>
      <w:r>
        <w:t>719.08</w:t>
      </w:r>
      <w:r w:rsidR="00F244FF">
        <w:tab/>
      </w:r>
      <w:r>
        <w:t>730.44</w:t>
      </w:r>
      <w:r w:rsidR="00F244FF">
        <w:tab/>
      </w:r>
      <w:r>
        <w:t>740.92</w:t>
      </w:r>
    </w:p>
    <w:p w14:paraId="39F5DE37" w14:textId="41F152CE" w:rsidR="008D7771" w:rsidRDefault="008D7771" w:rsidP="00F244FF">
      <w:pPr>
        <w:pStyle w:val="af1"/>
      </w:pPr>
      <w:r>
        <w:t>767.56</w:t>
      </w:r>
      <w:r w:rsidR="00F244FF">
        <w:tab/>
      </w:r>
      <w:r>
        <w:t>822.14</w:t>
      </w:r>
      <w:r w:rsidR="00F244FF">
        <w:tab/>
      </w:r>
      <w:r>
        <w:t>868.13</w:t>
      </w:r>
      <w:r w:rsidR="00F244FF">
        <w:tab/>
      </w:r>
      <w:r>
        <w:t>974.57</w:t>
      </w:r>
      <w:r w:rsidR="00F244FF">
        <w:tab/>
      </w:r>
      <w:r>
        <w:t>1067.74</w:t>
      </w:r>
      <w:r w:rsidR="00F244FF">
        <w:tab/>
      </w:r>
      <w:r>
        <w:t>1138.89</w:t>
      </w:r>
      <w:r w:rsidR="00F244FF">
        <w:tab/>
      </w:r>
      <w:r>
        <w:t>1233.17</w:t>
      </w:r>
      <w:r w:rsidR="00F244FF">
        <w:tab/>
      </w:r>
      <w:r>
        <w:t>1268.65</w:t>
      </w:r>
    </w:p>
    <w:p w14:paraId="40D61A8E" w14:textId="14453088" w:rsidR="008D7771" w:rsidRDefault="008D7771" w:rsidP="00F244FF">
      <w:pPr>
        <w:pStyle w:val="af1"/>
      </w:pPr>
      <w:r>
        <w:t>1322.16</w:t>
      </w:r>
      <w:r w:rsidR="00F244FF">
        <w:tab/>
      </w:r>
      <w:r>
        <w:t>1375.24</w:t>
      </w:r>
      <w:r w:rsidR="00F244FF">
        <w:tab/>
      </w:r>
      <w:r>
        <w:t>1415.28</w:t>
      </w:r>
      <w:r w:rsidR="00F244FF">
        <w:tab/>
      </w:r>
      <w:r>
        <w:t>1446.32</w:t>
      </w:r>
      <w:r w:rsidR="00F244FF">
        <w:tab/>
      </w:r>
      <w:r>
        <w:t>1520.67</w:t>
      </w:r>
      <w:r w:rsidR="00F244FF">
        <w:tab/>
      </w:r>
      <w:r>
        <w:t>1536.07</w:t>
      </w:r>
      <w:r w:rsidR="00F244FF">
        <w:tab/>
      </w:r>
      <w:r>
        <w:t>1569.60</w:t>
      </w:r>
      <w:r w:rsidR="00F244FF">
        <w:tab/>
      </w:r>
      <w:r>
        <w:t>1659.98</w:t>
      </w:r>
    </w:p>
    <w:p w14:paraId="3DA75158" w14:textId="546EA627" w:rsidR="00344C82" w:rsidRDefault="008D7771" w:rsidP="00F244FF">
      <w:pPr>
        <w:pStyle w:val="af1"/>
      </w:pPr>
      <w:r>
        <w:t>1701.08</w:t>
      </w:r>
      <w:r w:rsidR="00F244FF">
        <w:tab/>
      </w:r>
      <w:r>
        <w:t>2016.46</w:t>
      </w:r>
      <w:r w:rsidR="00F244FF">
        <w:tab/>
      </w:r>
      <w:r>
        <w:t>3515.06</w:t>
      </w:r>
      <w:r w:rsidR="00F244FF">
        <w:tab/>
      </w:r>
      <w:r>
        <w:t>3619.20</w:t>
      </w:r>
      <w:r w:rsidR="00F244FF">
        <w:tab/>
      </w:r>
      <w:r>
        <w:t>3757.68</w:t>
      </w:r>
    </w:p>
    <w:p w14:paraId="56E861C0" w14:textId="77777777" w:rsidR="00344C82" w:rsidRDefault="00344C82" w:rsidP="00344C82"/>
    <w:p w14:paraId="60C6CBF2" w14:textId="77777777" w:rsidR="00344C82" w:rsidRPr="00344C82" w:rsidRDefault="00344C82"/>
    <w:p w14:paraId="57D17562" w14:textId="6AB3488D" w:rsidR="00255D56" w:rsidRPr="00255D56" w:rsidRDefault="00344C82" w:rsidP="00255D56">
      <w:pPr>
        <w:rPr>
          <w:b/>
        </w:rPr>
      </w:pPr>
      <w:r>
        <w:rPr>
          <w:b/>
        </w:rPr>
        <w:lastRenderedPageBreak/>
        <w:t>P8a</w:t>
      </w:r>
    </w:p>
    <w:p w14:paraId="19910E0A" w14:textId="11F089FF" w:rsidR="00255D56" w:rsidRDefault="008D477B" w:rsidP="00255D56">
      <w:r>
        <w:rPr>
          <w:noProof/>
        </w:rPr>
        <w:drawing>
          <wp:anchor distT="0" distB="0" distL="114300" distR="114300" simplePos="0" relativeHeight="251680768" behindDoc="0" locked="0" layoutInCell="1" allowOverlap="1" wp14:anchorId="48079E08" wp14:editId="2F608F7B">
            <wp:simplePos x="0" y="0"/>
            <wp:positionH relativeFrom="column">
              <wp:posOffset>3856383</wp:posOffset>
            </wp:positionH>
            <wp:positionV relativeFrom="paragraph">
              <wp:posOffset>71838</wp:posOffset>
            </wp:positionV>
            <wp:extent cx="2159635" cy="1760220"/>
            <wp:effectExtent l="0" t="0" r="0" b="0"/>
            <wp:wrapNone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7602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55D56">
        <w:t xml:space="preserve"> C                  1.14463600    1.31874300    0.03092300</w:t>
      </w:r>
    </w:p>
    <w:p w14:paraId="6CD45C83" w14:textId="2E634813" w:rsidR="00255D56" w:rsidRDefault="00255D56" w:rsidP="00255D56">
      <w:r>
        <w:t xml:space="preserve"> C                 -1.18537000    1.23492500    0.02271000</w:t>
      </w:r>
    </w:p>
    <w:p w14:paraId="29EE075A" w14:textId="77777777" w:rsidR="00255D56" w:rsidRDefault="00255D56" w:rsidP="00255D56">
      <w:r>
        <w:t xml:space="preserve"> C                 -1.08880800   -0.19513400   -0.00941800</w:t>
      </w:r>
    </w:p>
    <w:p w14:paraId="2B9CC19E" w14:textId="77777777" w:rsidR="00255D56" w:rsidRDefault="00255D56" w:rsidP="00255D56">
      <w:r>
        <w:t xml:space="preserve"> N                  2.21684800    2.13400200    0.06264300</w:t>
      </w:r>
    </w:p>
    <w:p w14:paraId="37BC8D89" w14:textId="77777777" w:rsidR="00255D56" w:rsidRDefault="00255D56" w:rsidP="00255D56">
      <w:r>
        <w:t xml:space="preserve"> H                  3.06905200    1.57040800    0.02731500</w:t>
      </w:r>
    </w:p>
    <w:p w14:paraId="578E9104" w14:textId="77777777" w:rsidR="00255D56" w:rsidRDefault="00255D56" w:rsidP="00255D56">
      <w:r>
        <w:t xml:space="preserve"> N                 -2.27831900   -1.07656200   -0.04793100</w:t>
      </w:r>
    </w:p>
    <w:p w14:paraId="135E34E7" w14:textId="77777777" w:rsidR="00255D56" w:rsidRDefault="00255D56" w:rsidP="00255D56">
      <w:r>
        <w:t xml:space="preserve"> N                 -2.32508200    1.93454200    0.02839200</w:t>
      </w:r>
    </w:p>
    <w:p w14:paraId="20202B5B" w14:textId="77777777" w:rsidR="00255D56" w:rsidRDefault="00255D56" w:rsidP="00255D56">
      <w:r>
        <w:t xml:space="preserve"> H                 -3.21883100    1.47066300    0.02699500</w:t>
      </w:r>
    </w:p>
    <w:p w14:paraId="0D2C06B2" w14:textId="77777777" w:rsidR="00255D56" w:rsidRDefault="00255D56" w:rsidP="00255D56">
      <w:r>
        <w:t xml:space="preserve"> H                 -2.24379900    2.93904700    0.05745400</w:t>
      </w:r>
    </w:p>
    <w:p w14:paraId="6D099CD3" w14:textId="77777777" w:rsidR="00255D56" w:rsidRDefault="00255D56" w:rsidP="00255D56">
      <w:r>
        <w:t xml:space="preserve"> N                 -0.04980800    1.93226900    0.04761300</w:t>
      </w:r>
    </w:p>
    <w:p w14:paraId="24D23367" w14:textId="77777777" w:rsidR="00255D56" w:rsidRDefault="00255D56" w:rsidP="00255D56">
      <w:r>
        <w:t xml:space="preserve"> N                  0.05726700   -0.81790000   -0.00788000</w:t>
      </w:r>
    </w:p>
    <w:p w14:paraId="2F0ACDDC" w14:textId="77777777" w:rsidR="00255D56" w:rsidRDefault="00255D56" w:rsidP="00255D56">
      <w:r>
        <w:t xml:space="preserve"> O                 -3.36476100   -0.51740100   -0.00362000</w:t>
      </w:r>
    </w:p>
    <w:p w14:paraId="4C8849C9" w14:textId="77777777" w:rsidR="00255D56" w:rsidRDefault="00255D56" w:rsidP="00255D56">
      <w:r>
        <w:t xml:space="preserve"> O                 -2.10672900   -2.25968400   -0.11890700</w:t>
      </w:r>
    </w:p>
    <w:p w14:paraId="23838E32" w14:textId="77777777" w:rsidR="00255D56" w:rsidRDefault="00255D56" w:rsidP="00255D56">
      <w:r>
        <w:t xml:space="preserve"> C                  1.15265600   -0.11673600    0.00216200</w:t>
      </w:r>
    </w:p>
    <w:p w14:paraId="08F2D668" w14:textId="77777777" w:rsidR="00255D56" w:rsidRDefault="00255D56" w:rsidP="00255D56">
      <w:r>
        <w:t xml:space="preserve"> N                  2.39982300   -0.92633600    0.00479100</w:t>
      </w:r>
    </w:p>
    <w:p w14:paraId="6717F6C5" w14:textId="77777777" w:rsidR="00255D56" w:rsidRDefault="00255D56" w:rsidP="00255D56">
      <w:r>
        <w:t xml:space="preserve"> O                  3.41307900   -0.37331900   -0.38705900</w:t>
      </w:r>
    </w:p>
    <w:p w14:paraId="37982D06" w14:textId="083E0A1B" w:rsidR="00344C82" w:rsidRDefault="00255D56" w:rsidP="00344C82">
      <w:r>
        <w:t xml:space="preserve"> O                  2.32213500   -2.06097100    0.38415900</w:t>
      </w:r>
    </w:p>
    <w:p w14:paraId="64041186" w14:textId="77777777" w:rsidR="00344C82" w:rsidRDefault="00344C82" w:rsidP="00344C82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15293B3B" w14:textId="692DC9C0" w:rsidR="00255D56" w:rsidRDefault="00255D56" w:rsidP="00A045BB">
      <w:pPr>
        <w:pStyle w:val="af1"/>
      </w:pPr>
      <w:r>
        <w:t>25.27</w:t>
      </w:r>
      <w:r w:rsidR="00F244FF">
        <w:tab/>
      </w:r>
      <w:r w:rsidR="00A045BB">
        <w:tab/>
      </w:r>
      <w:r>
        <w:t>42.31</w:t>
      </w:r>
      <w:r w:rsidR="00F244FF">
        <w:tab/>
      </w:r>
      <w:r w:rsidR="00A045BB">
        <w:tab/>
      </w:r>
      <w:r>
        <w:t>55.07</w:t>
      </w:r>
      <w:r w:rsidR="00F244FF">
        <w:tab/>
      </w:r>
      <w:r w:rsidR="00A045BB">
        <w:tab/>
      </w:r>
      <w:r>
        <w:t>137.03</w:t>
      </w:r>
      <w:r w:rsidR="00F244FF">
        <w:tab/>
      </w:r>
      <w:r>
        <w:t>177.15</w:t>
      </w:r>
      <w:r w:rsidR="00F244FF">
        <w:tab/>
      </w:r>
      <w:r>
        <w:t>216.05</w:t>
      </w:r>
      <w:r w:rsidR="00F244FF">
        <w:tab/>
      </w:r>
      <w:r>
        <w:t>305.67</w:t>
      </w:r>
      <w:r w:rsidR="00F244FF">
        <w:tab/>
      </w:r>
      <w:r>
        <w:t>326.51</w:t>
      </w:r>
    </w:p>
    <w:p w14:paraId="76ABBFA3" w14:textId="5335570C" w:rsidR="00255D56" w:rsidRDefault="00255D56" w:rsidP="00A045BB">
      <w:pPr>
        <w:pStyle w:val="af1"/>
      </w:pPr>
      <w:r>
        <w:t>353.42</w:t>
      </w:r>
      <w:r w:rsidR="00F244FF">
        <w:tab/>
      </w:r>
      <w:r>
        <w:t>373.78</w:t>
      </w:r>
      <w:r w:rsidR="00F244FF">
        <w:tab/>
      </w:r>
      <w:r>
        <w:t>377.63</w:t>
      </w:r>
      <w:r w:rsidR="00F244FF">
        <w:tab/>
      </w:r>
      <w:r>
        <w:t>387.33</w:t>
      </w:r>
      <w:r w:rsidR="00F244FF">
        <w:tab/>
      </w:r>
      <w:r>
        <w:t>429.36</w:t>
      </w:r>
      <w:r w:rsidR="00F244FF">
        <w:tab/>
      </w:r>
      <w:r>
        <w:t>437.59</w:t>
      </w:r>
      <w:r w:rsidR="00F244FF">
        <w:tab/>
      </w:r>
      <w:r>
        <w:t>505.44</w:t>
      </w:r>
      <w:r w:rsidR="00F244FF">
        <w:tab/>
      </w:r>
      <w:r>
        <w:t>531.89</w:t>
      </w:r>
    </w:p>
    <w:p w14:paraId="52243701" w14:textId="3E79ECEB" w:rsidR="00255D56" w:rsidRDefault="00255D56" w:rsidP="00A045BB">
      <w:pPr>
        <w:pStyle w:val="af1"/>
      </w:pPr>
      <w:r>
        <w:t>607.24</w:t>
      </w:r>
      <w:r w:rsidR="00F244FF">
        <w:tab/>
      </w:r>
      <w:r>
        <w:t>611.53</w:t>
      </w:r>
      <w:r w:rsidR="00F244FF">
        <w:tab/>
      </w:r>
      <w:r>
        <w:t>656.91</w:t>
      </w:r>
      <w:r w:rsidR="00F244FF">
        <w:tab/>
      </w:r>
      <w:r>
        <w:t>674.39</w:t>
      </w:r>
      <w:r w:rsidR="00F244FF">
        <w:tab/>
      </w:r>
      <w:r>
        <w:t>704.85</w:t>
      </w:r>
      <w:r w:rsidR="00F244FF">
        <w:tab/>
      </w:r>
      <w:r>
        <w:t>730.46</w:t>
      </w:r>
      <w:r w:rsidR="00F244FF">
        <w:tab/>
      </w:r>
      <w:r>
        <w:t>743.06</w:t>
      </w:r>
      <w:r w:rsidR="00F244FF">
        <w:tab/>
      </w:r>
      <w:r>
        <w:t>763.17</w:t>
      </w:r>
    </w:p>
    <w:p w14:paraId="43207AD3" w14:textId="4421159D" w:rsidR="00255D56" w:rsidRDefault="00255D56" w:rsidP="00A045BB">
      <w:pPr>
        <w:pStyle w:val="af1"/>
      </w:pPr>
      <w:r>
        <w:t>780.56</w:t>
      </w:r>
      <w:r w:rsidR="00F244FF">
        <w:tab/>
      </w:r>
      <w:r>
        <w:t>874.49</w:t>
      </w:r>
      <w:r w:rsidR="00F244FF">
        <w:tab/>
      </w:r>
      <w:r>
        <w:t>916.94</w:t>
      </w:r>
      <w:r w:rsidR="00F244FF">
        <w:tab/>
      </w:r>
      <w:r>
        <w:t>1058.81</w:t>
      </w:r>
      <w:r w:rsidR="00F244FF">
        <w:tab/>
      </w:r>
      <w:r>
        <w:t>1146.21</w:t>
      </w:r>
      <w:r w:rsidR="00F244FF">
        <w:tab/>
      </w:r>
      <w:r>
        <w:t>1173.04</w:t>
      </w:r>
      <w:r w:rsidR="00F244FF">
        <w:tab/>
      </w:r>
      <w:r>
        <w:t>1249.46</w:t>
      </w:r>
      <w:r w:rsidR="00F244FF">
        <w:tab/>
      </w:r>
      <w:r>
        <w:t>1255.37</w:t>
      </w:r>
    </w:p>
    <w:p w14:paraId="0D562F71" w14:textId="75C62186" w:rsidR="00255D56" w:rsidRDefault="00255D56" w:rsidP="00A045BB">
      <w:pPr>
        <w:pStyle w:val="af1"/>
      </w:pPr>
      <w:r>
        <w:t>1318.01</w:t>
      </w:r>
      <w:r w:rsidR="00F244FF">
        <w:tab/>
      </w:r>
      <w:r>
        <w:t>1427.61</w:t>
      </w:r>
      <w:r w:rsidR="00F244FF">
        <w:tab/>
      </w:r>
      <w:r>
        <w:t>1435.06</w:t>
      </w:r>
      <w:r w:rsidR="00F244FF">
        <w:tab/>
      </w:r>
      <w:r>
        <w:t>1458.26</w:t>
      </w:r>
      <w:r w:rsidR="00F244FF">
        <w:tab/>
      </w:r>
      <w:r>
        <w:t>1493.28</w:t>
      </w:r>
      <w:r w:rsidR="00F244FF">
        <w:tab/>
      </w:r>
      <w:r>
        <w:t>1565.87</w:t>
      </w:r>
      <w:r w:rsidR="00F244FF">
        <w:tab/>
      </w:r>
      <w:r>
        <w:t>1578.08</w:t>
      </w:r>
      <w:r w:rsidR="00F244FF">
        <w:tab/>
      </w:r>
      <w:r>
        <w:t>1664.59</w:t>
      </w:r>
    </w:p>
    <w:p w14:paraId="0B21336D" w14:textId="3B0134E7" w:rsidR="00344C82" w:rsidRDefault="00255D56" w:rsidP="00A045BB">
      <w:pPr>
        <w:pStyle w:val="af1"/>
      </w:pPr>
      <w:r>
        <w:t>1718.37</w:t>
      </w:r>
      <w:r w:rsidR="00F244FF">
        <w:tab/>
      </w:r>
      <w:r>
        <w:t>1729.14</w:t>
      </w:r>
      <w:r w:rsidR="00F244FF">
        <w:tab/>
      </w:r>
      <w:r>
        <w:t>3503.22</w:t>
      </w:r>
      <w:r w:rsidR="00F244FF">
        <w:tab/>
      </w:r>
      <w:r>
        <w:t>3611.68</w:t>
      </w:r>
      <w:r w:rsidR="00F244FF">
        <w:tab/>
      </w:r>
      <w:r>
        <w:t>3751.33</w:t>
      </w:r>
    </w:p>
    <w:p w14:paraId="13BE85BC" w14:textId="77777777" w:rsidR="00344C82" w:rsidRDefault="00344C82" w:rsidP="00344C82"/>
    <w:p w14:paraId="370C896D" w14:textId="32BD8D2C" w:rsidR="00CB51C2" w:rsidRPr="00CB51C2" w:rsidRDefault="00344C82" w:rsidP="00CB51C2">
      <w:pPr>
        <w:rPr>
          <w:b/>
        </w:rPr>
      </w:pPr>
      <w:r>
        <w:rPr>
          <w:b/>
        </w:rPr>
        <w:t>P8b</w:t>
      </w:r>
    </w:p>
    <w:p w14:paraId="7700E692" w14:textId="6D49D410" w:rsidR="00CB51C2" w:rsidRDefault="008D477B" w:rsidP="00CB51C2">
      <w:r>
        <w:rPr>
          <w:noProof/>
        </w:rPr>
        <w:drawing>
          <wp:anchor distT="0" distB="0" distL="114300" distR="114300" simplePos="0" relativeHeight="251681792" behindDoc="0" locked="0" layoutInCell="1" allowOverlap="1" wp14:anchorId="20A7EB72" wp14:editId="0C565F9D">
            <wp:simplePos x="0" y="0"/>
            <wp:positionH relativeFrom="column">
              <wp:posOffset>3856383</wp:posOffset>
            </wp:positionH>
            <wp:positionV relativeFrom="paragraph">
              <wp:posOffset>41164</wp:posOffset>
            </wp:positionV>
            <wp:extent cx="2160000" cy="1479600"/>
            <wp:effectExtent l="0" t="0" r="0" b="6350"/>
            <wp:wrapNone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479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B51C2">
        <w:t xml:space="preserve"> C                  1.90337700   -0.82136500    0.00000400</w:t>
      </w:r>
    </w:p>
    <w:p w14:paraId="789A7648" w14:textId="02F1D0B7" w:rsidR="00CB51C2" w:rsidRDefault="00CB51C2" w:rsidP="00CB51C2">
      <w:r>
        <w:t xml:space="preserve"> C                  0.00106800    0.76203500    0.00001700</w:t>
      </w:r>
    </w:p>
    <w:p w14:paraId="58B8A31D" w14:textId="77777777" w:rsidR="00CB51C2" w:rsidRDefault="00CB51C2" w:rsidP="00CB51C2">
      <w:r>
        <w:t xml:space="preserve"> C                 -0.86243100   -0.34669800   -0.00001800</w:t>
      </w:r>
    </w:p>
    <w:p w14:paraId="3E566C39" w14:textId="77777777" w:rsidR="00CB51C2" w:rsidRDefault="00CB51C2" w:rsidP="00CB51C2">
      <w:r>
        <w:t xml:space="preserve"> N                  3.17642400   -0.84711400    0.00001900</w:t>
      </w:r>
    </w:p>
    <w:p w14:paraId="148294A3" w14:textId="77777777" w:rsidR="00CB51C2" w:rsidRDefault="00CB51C2" w:rsidP="00CB51C2">
      <w:r>
        <w:t xml:space="preserve"> H                  3.54675300   -1.79079000    0.00000100</w:t>
      </w:r>
    </w:p>
    <w:p w14:paraId="708CE117" w14:textId="77777777" w:rsidR="00CB51C2" w:rsidRDefault="00CB51C2" w:rsidP="00CB51C2">
      <w:r>
        <w:t xml:space="preserve"> N                 -2.28379600   -0.20099800   -0.00003200</w:t>
      </w:r>
    </w:p>
    <w:p w14:paraId="67A4322E" w14:textId="77777777" w:rsidR="00CB51C2" w:rsidRDefault="00CB51C2" w:rsidP="00CB51C2">
      <w:r>
        <w:t xml:space="preserve"> N                 -0.31982800    2.05538600    0.00004300</w:t>
      </w:r>
    </w:p>
    <w:p w14:paraId="2125EE3F" w14:textId="77777777" w:rsidR="00CB51C2" w:rsidRDefault="00CB51C2" w:rsidP="00CB51C2">
      <w:r>
        <w:t xml:space="preserve"> H                 -1.30138900    2.29389500    0.00003600</w:t>
      </w:r>
    </w:p>
    <w:p w14:paraId="4731B111" w14:textId="77777777" w:rsidR="00CB51C2" w:rsidRDefault="00CB51C2" w:rsidP="00CB51C2">
      <w:r>
        <w:t xml:space="preserve"> H                  0.41391500    2.74594600    0.00006700</w:t>
      </w:r>
    </w:p>
    <w:p w14:paraId="5862AC45" w14:textId="77777777" w:rsidR="00CB51C2" w:rsidRDefault="00CB51C2" w:rsidP="00CB51C2">
      <w:r>
        <w:t xml:space="preserve"> N                  1.32488900    0.45641400    0.00002700</w:t>
      </w:r>
    </w:p>
    <w:p w14:paraId="5C77BDC3" w14:textId="77777777" w:rsidR="00CB51C2" w:rsidRDefault="00CB51C2" w:rsidP="00CB51C2">
      <w:r>
        <w:t xml:space="preserve"> N                 -0.35626600   -1.60396300   -0.00004100</w:t>
      </w:r>
    </w:p>
    <w:p w14:paraId="78B7D4DA" w14:textId="77777777" w:rsidR="00CB51C2" w:rsidRDefault="00CB51C2" w:rsidP="00CB51C2">
      <w:r>
        <w:t xml:space="preserve"> O                 -2.72727500    0.95126300   -0.00001000</w:t>
      </w:r>
    </w:p>
    <w:p w14:paraId="3F6DA86E" w14:textId="77777777" w:rsidR="00CB51C2" w:rsidRDefault="00CB51C2" w:rsidP="00CB51C2">
      <w:r>
        <w:t xml:space="preserve"> O                 -2.97194600   -1.19138900   -0.00006400</w:t>
      </w:r>
    </w:p>
    <w:p w14:paraId="6CE359E7" w14:textId="77777777" w:rsidR="00CB51C2" w:rsidRDefault="00CB51C2" w:rsidP="00CB51C2">
      <w:r>
        <w:t xml:space="preserve"> O                  2.20235600    1.50732500    0.00006100</w:t>
      </w:r>
    </w:p>
    <w:p w14:paraId="68FCD9DE" w14:textId="77777777" w:rsidR="00CB51C2" w:rsidRDefault="00CB51C2" w:rsidP="00CB51C2">
      <w:r>
        <w:t xml:space="preserve"> H                  3.07043500    1.03874400    0.00006100</w:t>
      </w:r>
    </w:p>
    <w:p w14:paraId="03FE9DE4" w14:textId="6158C949" w:rsidR="00344C82" w:rsidRDefault="00CB51C2" w:rsidP="00344C82">
      <w:r>
        <w:t xml:space="preserve"> C                  0.86719400   -1.83454900   -0.00003100</w:t>
      </w:r>
    </w:p>
    <w:p w14:paraId="59FBF384" w14:textId="77777777" w:rsidR="00344C82" w:rsidRDefault="00344C82" w:rsidP="00344C82">
      <w:pPr>
        <w:rPr>
          <w:rFonts w:cs="Times New Roman"/>
          <w:sz w:val="18"/>
          <w:szCs w:val="18"/>
        </w:rPr>
      </w:pPr>
      <w:proofErr w:type="gramStart"/>
      <w:r>
        <w:rPr>
          <w:rFonts w:cs="Times New Roman"/>
          <w:sz w:val="18"/>
          <w:szCs w:val="18"/>
        </w:rPr>
        <w:t>Frequencies[</w:t>
      </w:r>
      <w:proofErr w:type="gramEnd"/>
      <w:r>
        <w:rPr>
          <w:rFonts w:cs="Times New Roman"/>
          <w:sz w:val="18"/>
          <w:szCs w:val="18"/>
        </w:rPr>
        <w:t>1/cm]</w:t>
      </w:r>
    </w:p>
    <w:p w14:paraId="1748E0A4" w14:textId="69348D01" w:rsidR="00CB51C2" w:rsidRDefault="00CB51C2" w:rsidP="000564DD">
      <w:pPr>
        <w:pStyle w:val="af1"/>
      </w:pPr>
      <w:r>
        <w:t>73.82</w:t>
      </w:r>
      <w:r w:rsidR="000564DD">
        <w:tab/>
      </w:r>
      <w:r w:rsidR="00A045BB">
        <w:tab/>
      </w:r>
      <w:r>
        <w:t>78.63</w:t>
      </w:r>
      <w:r w:rsidR="00A045BB">
        <w:tab/>
      </w:r>
      <w:r w:rsidR="000564DD">
        <w:tab/>
      </w:r>
      <w:r>
        <w:t>116.57</w:t>
      </w:r>
      <w:r w:rsidR="00A045BB">
        <w:tab/>
      </w:r>
      <w:r>
        <w:t>208.91</w:t>
      </w:r>
      <w:r w:rsidR="00A045BB">
        <w:tab/>
      </w:r>
      <w:r>
        <w:t>248.14</w:t>
      </w:r>
      <w:r w:rsidR="00A045BB">
        <w:tab/>
      </w:r>
      <w:r>
        <w:t>249.24</w:t>
      </w:r>
      <w:r w:rsidR="00A045BB">
        <w:tab/>
      </w:r>
      <w:r>
        <w:t>322.12</w:t>
      </w:r>
      <w:r w:rsidR="00A045BB">
        <w:tab/>
      </w:r>
      <w:r>
        <w:t>350.64</w:t>
      </w:r>
    </w:p>
    <w:p w14:paraId="79A27119" w14:textId="31D6748F" w:rsidR="00CB51C2" w:rsidRDefault="00CB51C2" w:rsidP="000564DD">
      <w:pPr>
        <w:pStyle w:val="af1"/>
      </w:pPr>
      <w:r>
        <w:t>380.36</w:t>
      </w:r>
      <w:r w:rsidR="00A045BB">
        <w:tab/>
      </w:r>
      <w:r>
        <w:t>404.91</w:t>
      </w:r>
      <w:r w:rsidR="00A045BB">
        <w:tab/>
      </w:r>
      <w:r>
        <w:t>447.12</w:t>
      </w:r>
      <w:r w:rsidR="00A045BB">
        <w:tab/>
      </w:r>
      <w:r>
        <w:t>447.84</w:t>
      </w:r>
      <w:r w:rsidR="00A045BB">
        <w:tab/>
      </w:r>
      <w:r>
        <w:t>486.92</w:t>
      </w:r>
      <w:r w:rsidR="00A045BB">
        <w:tab/>
      </w:r>
      <w:r>
        <w:t>522.87</w:t>
      </w:r>
      <w:r w:rsidR="00A045BB">
        <w:tab/>
      </w:r>
      <w:r>
        <w:t>618.88</w:t>
      </w:r>
      <w:r w:rsidR="00A045BB">
        <w:tab/>
      </w:r>
      <w:r>
        <w:t>633.30</w:t>
      </w:r>
    </w:p>
    <w:p w14:paraId="005D3DF0" w14:textId="0C004F26" w:rsidR="00CB51C2" w:rsidRDefault="00CB51C2" w:rsidP="000564DD">
      <w:pPr>
        <w:pStyle w:val="af1"/>
      </w:pPr>
      <w:r>
        <w:lastRenderedPageBreak/>
        <w:t>636.23</w:t>
      </w:r>
      <w:r w:rsidR="00A045BB">
        <w:tab/>
      </w:r>
      <w:r>
        <w:t>659.59</w:t>
      </w:r>
      <w:r w:rsidR="00A045BB">
        <w:tab/>
      </w:r>
      <w:r>
        <w:t>659.61</w:t>
      </w:r>
      <w:r w:rsidR="00A045BB">
        <w:tab/>
      </w:r>
      <w:r>
        <w:t>726.59</w:t>
      </w:r>
      <w:r w:rsidR="00A045BB">
        <w:tab/>
      </w:r>
      <w:r>
        <w:t>741.03</w:t>
      </w:r>
      <w:r w:rsidR="00A045BB">
        <w:tab/>
      </w:r>
      <w:r>
        <w:t>769.32</w:t>
      </w:r>
      <w:r w:rsidR="00A045BB">
        <w:tab/>
      </w:r>
      <w:r>
        <w:t>809.29</w:t>
      </w:r>
      <w:r w:rsidR="00A045BB">
        <w:tab/>
      </w:r>
      <w:r>
        <w:t>935.32</w:t>
      </w:r>
    </w:p>
    <w:p w14:paraId="4409337F" w14:textId="42585F35" w:rsidR="00CB51C2" w:rsidRDefault="00CB51C2" w:rsidP="000564DD">
      <w:pPr>
        <w:pStyle w:val="af1"/>
      </w:pPr>
      <w:r>
        <w:t>1044.48</w:t>
      </w:r>
      <w:r w:rsidR="00A045BB">
        <w:tab/>
      </w:r>
      <w:r>
        <w:t>1146.36</w:t>
      </w:r>
      <w:r w:rsidR="00A045BB">
        <w:tab/>
      </w:r>
      <w:r>
        <w:t>1180.12</w:t>
      </w:r>
      <w:r w:rsidR="00A045BB">
        <w:tab/>
      </w:r>
      <w:r>
        <w:t>1264.88</w:t>
      </w:r>
      <w:r w:rsidR="00A045BB">
        <w:tab/>
      </w:r>
      <w:r>
        <w:t>1300.93</w:t>
      </w:r>
      <w:r w:rsidR="00A045BB">
        <w:tab/>
      </w:r>
      <w:r>
        <w:t>1362.35</w:t>
      </w:r>
      <w:r w:rsidR="00A045BB">
        <w:tab/>
      </w:r>
      <w:r>
        <w:t>1381.61</w:t>
      </w:r>
      <w:r w:rsidR="00A045BB">
        <w:tab/>
      </w:r>
      <w:r>
        <w:t>1482.38</w:t>
      </w:r>
    </w:p>
    <w:p w14:paraId="7CDA1F44" w14:textId="40CF7A2B" w:rsidR="00CB51C2" w:rsidRDefault="00CB51C2" w:rsidP="000564DD">
      <w:pPr>
        <w:pStyle w:val="af1"/>
      </w:pPr>
      <w:r>
        <w:t>1552.87</w:t>
      </w:r>
      <w:r w:rsidR="00A045BB">
        <w:tab/>
      </w:r>
      <w:r>
        <w:t>1594.11</w:t>
      </w:r>
      <w:r w:rsidR="00A045BB">
        <w:tab/>
      </w:r>
      <w:r>
        <w:t>1658.71</w:t>
      </w:r>
      <w:r w:rsidR="00A045BB">
        <w:tab/>
      </w:r>
      <w:r>
        <w:t>1684.04</w:t>
      </w:r>
      <w:r w:rsidR="00A045BB">
        <w:tab/>
      </w:r>
      <w:r>
        <w:t>1708.79</w:t>
      </w:r>
      <w:r w:rsidR="00A045BB">
        <w:tab/>
      </w:r>
      <w:r>
        <w:t>1771.99</w:t>
      </w:r>
      <w:r w:rsidR="00A045BB">
        <w:tab/>
      </w:r>
      <w:r>
        <w:t>3456.51</w:t>
      </w:r>
      <w:r w:rsidR="00A045BB">
        <w:tab/>
      </w:r>
      <w:r>
        <w:t>3587.11</w:t>
      </w:r>
    </w:p>
    <w:p w14:paraId="494E80DD" w14:textId="20125E12" w:rsidR="00344C82" w:rsidRDefault="00CB51C2" w:rsidP="000564DD">
      <w:pPr>
        <w:pStyle w:val="af1"/>
      </w:pPr>
      <w:r>
        <w:t>3610.96</w:t>
      </w:r>
      <w:r w:rsidR="00A045BB">
        <w:tab/>
      </w:r>
      <w:r>
        <w:t>3734.37</w:t>
      </w:r>
    </w:p>
    <w:p w14:paraId="7F0FB6DC" w14:textId="77777777" w:rsidR="00344C82" w:rsidRDefault="00344C82"/>
    <w:p w14:paraId="32D37B2E" w14:textId="77777777" w:rsidR="00AD731D" w:rsidRPr="00672C72" w:rsidRDefault="00AD731D">
      <w:pPr>
        <w:rPr>
          <w:b/>
        </w:rPr>
      </w:pPr>
      <w:r w:rsidRPr="00672C72">
        <w:rPr>
          <w:b/>
        </w:rPr>
        <w:t>TS1</w:t>
      </w:r>
    </w:p>
    <w:p w14:paraId="76295413" w14:textId="654A4E57" w:rsidR="00AD731D" w:rsidRPr="002B65DA" w:rsidRDefault="000E3AC2">
      <w:r>
        <w:rPr>
          <w:noProof/>
        </w:rPr>
        <w:drawing>
          <wp:anchor distT="0" distB="0" distL="114300" distR="114300" simplePos="0" relativeHeight="251682816" behindDoc="0" locked="0" layoutInCell="1" allowOverlap="1" wp14:anchorId="31118F9C" wp14:editId="3A699AE4">
            <wp:simplePos x="0" y="0"/>
            <wp:positionH relativeFrom="column">
              <wp:posOffset>3816626</wp:posOffset>
            </wp:positionH>
            <wp:positionV relativeFrom="paragraph">
              <wp:posOffset>35257</wp:posOffset>
            </wp:positionV>
            <wp:extent cx="2159635" cy="1958340"/>
            <wp:effectExtent l="0" t="0" r="0" b="3810"/>
            <wp:wrapNone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9583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D731D" w:rsidRPr="002B65DA">
        <w:t>C                 -1.10491900    1.10091900    0.04731400</w:t>
      </w:r>
    </w:p>
    <w:p w14:paraId="2A8B4EDF" w14:textId="672F88AD" w:rsidR="00AD731D" w:rsidRPr="002B65DA" w:rsidRDefault="00AD731D">
      <w:r w:rsidRPr="002B65DA">
        <w:t>C                  1.27413600    0.88342000   -0.05869200</w:t>
      </w:r>
    </w:p>
    <w:p w14:paraId="3D5D7F21" w14:textId="77777777" w:rsidR="00AD731D" w:rsidRPr="002B65DA" w:rsidRDefault="00AD731D">
      <w:r w:rsidRPr="002B65DA">
        <w:t>C                  1.09474400   -0.49741800    0.04243100</w:t>
      </w:r>
    </w:p>
    <w:p w14:paraId="46E2DEB8" w14:textId="77777777" w:rsidR="00AD731D" w:rsidRPr="002B65DA" w:rsidRDefault="00AD731D">
      <w:r w:rsidRPr="002B65DA">
        <w:t>N                 -2.17016600    1.90606400    0.04119400</w:t>
      </w:r>
    </w:p>
    <w:p w14:paraId="0887087F" w14:textId="77777777" w:rsidR="00AD731D" w:rsidRPr="002B65DA" w:rsidRDefault="00AD731D">
      <w:r w:rsidRPr="002B65DA">
        <w:t>H                 -1.96077900    2.89772100    0.06741800</w:t>
      </w:r>
    </w:p>
    <w:p w14:paraId="3F5DA6D6" w14:textId="77777777" w:rsidR="00AD731D" w:rsidRPr="002B65DA" w:rsidRDefault="00AD731D">
      <w:r w:rsidRPr="002B65DA">
        <w:t>H                 -3.04400800    1.55775900    0.40254100</w:t>
      </w:r>
    </w:p>
    <w:p w14:paraId="06D62A26" w14:textId="77777777" w:rsidR="00AD731D" w:rsidRPr="002B65DA" w:rsidRDefault="00AD731D">
      <w:r w:rsidRPr="002B65DA">
        <w:t>N                 -2.57867500   -1.03355900   -0.30433600</w:t>
      </w:r>
    </w:p>
    <w:p w14:paraId="611BB571" w14:textId="77777777" w:rsidR="00AD731D" w:rsidRPr="002B65DA" w:rsidRDefault="00AD731D">
      <w:r w:rsidRPr="002B65DA">
        <w:t>N                  2.22937000   -1.40036100    0.04658300</w:t>
      </w:r>
    </w:p>
    <w:p w14:paraId="7F0C8E62" w14:textId="77777777" w:rsidR="00AD731D" w:rsidRPr="002B65DA" w:rsidRDefault="00AD731D">
      <w:r w:rsidRPr="002B65DA">
        <w:t>N                  2.38687800    1.60479100   -0.15537700</w:t>
      </w:r>
    </w:p>
    <w:p w14:paraId="1FBF39BE" w14:textId="77777777" w:rsidR="00AD731D" w:rsidRPr="002B65DA" w:rsidRDefault="00AD731D">
      <w:r w:rsidRPr="002B65DA">
        <w:t>H                  3.27985100    1.13963800   -0.15996900</w:t>
      </w:r>
    </w:p>
    <w:p w14:paraId="0616F67C" w14:textId="77777777" w:rsidR="00AD731D" w:rsidRPr="002B65DA" w:rsidRDefault="00AD731D">
      <w:r w:rsidRPr="002B65DA">
        <w:t>H                  2.26015100    2.60834100   -0.20434700</w:t>
      </w:r>
    </w:p>
    <w:p w14:paraId="39FA98F6" w14:textId="77777777" w:rsidR="00AD731D" w:rsidRPr="002B65DA" w:rsidRDefault="00AD731D">
      <w:r w:rsidRPr="002B65DA">
        <w:t>N                  0.11186500    1.65754100   -0.04705600</w:t>
      </w:r>
    </w:p>
    <w:p w14:paraId="5DCAEBC2" w14:textId="77777777" w:rsidR="00AD731D" w:rsidRPr="002B65DA" w:rsidRDefault="00AD731D">
      <w:r w:rsidRPr="002B65DA">
        <w:t>N                 -0.11569000   -1.06880700    0.12186600</w:t>
      </w:r>
    </w:p>
    <w:p w14:paraId="4CC35BE0" w14:textId="77777777" w:rsidR="00AD731D" w:rsidRPr="002B65DA" w:rsidRDefault="00AD731D">
      <w:r w:rsidRPr="002B65DA">
        <w:t>C                 -1.12728400   -0.31308300    0.10290800</w:t>
      </w:r>
    </w:p>
    <w:p w14:paraId="7DA87783" w14:textId="77777777" w:rsidR="00AD731D" w:rsidRPr="002B65DA" w:rsidRDefault="00AD731D">
      <w:r w:rsidRPr="002B65DA">
        <w:t>O                 -2.57762500   -0.85000400    0.97403900</w:t>
      </w:r>
    </w:p>
    <w:p w14:paraId="42FDE64F" w14:textId="77777777" w:rsidR="00AD731D" w:rsidRPr="002B65DA" w:rsidRDefault="00AD731D">
      <w:r w:rsidRPr="002B65DA">
        <w:t>O                 -3.04726500   -1.99154600   -0.80816400</w:t>
      </w:r>
    </w:p>
    <w:p w14:paraId="21793925" w14:textId="77777777" w:rsidR="00AD731D" w:rsidRPr="002B65DA" w:rsidRDefault="00AD731D">
      <w:r w:rsidRPr="002B65DA">
        <w:t>O                  3.33979500   -0.88323100   -0.03257200</w:t>
      </w:r>
    </w:p>
    <w:p w14:paraId="42920F1E" w14:textId="77777777" w:rsidR="00AD731D" w:rsidRPr="002B65DA" w:rsidRDefault="00AD731D">
      <w:r w:rsidRPr="002B65DA">
        <w:t>O                  2.02340100   -2.58250200    0.12842600</w:t>
      </w:r>
    </w:p>
    <w:p w14:paraId="785AC118" w14:textId="77777777" w:rsidR="00AD731D" w:rsidRPr="00672C72" w:rsidRDefault="00AD731D">
      <w:pPr>
        <w:rPr>
          <w:b/>
        </w:rPr>
      </w:pPr>
      <w:r w:rsidRPr="002B65DA">
        <w:t>O                  0.21165000    2.94401200   -0.11541900</w:t>
      </w:r>
    </w:p>
    <w:p w14:paraId="4CAEB5B2" w14:textId="77777777" w:rsidR="008250E3" w:rsidRPr="008250E3" w:rsidRDefault="008250E3">
      <w:pPr>
        <w:rPr>
          <w:rFonts w:cs="Times New Roman"/>
          <w:sz w:val="18"/>
          <w:szCs w:val="18"/>
        </w:rPr>
      </w:pPr>
      <w:proofErr w:type="gramStart"/>
      <w:r w:rsidRPr="008250E3">
        <w:rPr>
          <w:rFonts w:cs="Times New Roman"/>
          <w:sz w:val="18"/>
          <w:szCs w:val="18"/>
        </w:rPr>
        <w:t>Frequencies[</w:t>
      </w:r>
      <w:proofErr w:type="gramEnd"/>
      <w:r w:rsidRPr="008250E3">
        <w:rPr>
          <w:rFonts w:cs="Times New Roman"/>
          <w:sz w:val="18"/>
          <w:szCs w:val="18"/>
        </w:rPr>
        <w:t>1/cm]</w:t>
      </w:r>
    </w:p>
    <w:p w14:paraId="657D50CB" w14:textId="77777777" w:rsidR="008250E3" w:rsidRDefault="008250E3">
      <w:pPr>
        <w:rPr>
          <w:sz w:val="18"/>
          <w:szCs w:val="18"/>
        </w:rPr>
      </w:pPr>
      <w:r>
        <w:rPr>
          <w:sz w:val="18"/>
          <w:szCs w:val="18"/>
        </w:rPr>
        <w:t>-835.58</w:t>
      </w:r>
      <w:r>
        <w:rPr>
          <w:sz w:val="18"/>
          <w:szCs w:val="18"/>
        </w:rPr>
        <w:tab/>
        <w:t>59.73</w:t>
      </w:r>
      <w:r>
        <w:rPr>
          <w:sz w:val="18"/>
          <w:szCs w:val="18"/>
        </w:rPr>
        <w:tab/>
      </w:r>
      <w:r>
        <w:rPr>
          <w:sz w:val="18"/>
          <w:szCs w:val="18"/>
        </w:rPr>
        <w:tab/>
        <w:t>86.48</w:t>
      </w:r>
      <w:r>
        <w:rPr>
          <w:sz w:val="18"/>
          <w:szCs w:val="18"/>
        </w:rPr>
        <w:tab/>
      </w:r>
      <w:r>
        <w:rPr>
          <w:sz w:val="18"/>
          <w:szCs w:val="18"/>
        </w:rPr>
        <w:tab/>
        <w:t>97.08</w:t>
      </w:r>
      <w:r>
        <w:rPr>
          <w:sz w:val="18"/>
          <w:szCs w:val="18"/>
        </w:rPr>
        <w:tab/>
      </w:r>
      <w:r>
        <w:rPr>
          <w:sz w:val="18"/>
          <w:szCs w:val="18"/>
        </w:rPr>
        <w:tab/>
        <w:t>122.46</w:t>
      </w:r>
      <w:r>
        <w:rPr>
          <w:sz w:val="18"/>
          <w:szCs w:val="18"/>
        </w:rPr>
        <w:tab/>
        <w:t>147.58</w:t>
      </w:r>
      <w:r>
        <w:rPr>
          <w:sz w:val="18"/>
          <w:szCs w:val="18"/>
        </w:rPr>
        <w:tab/>
        <w:t>163.95</w:t>
      </w:r>
      <w:r>
        <w:rPr>
          <w:sz w:val="18"/>
          <w:szCs w:val="18"/>
        </w:rPr>
        <w:tab/>
        <w:t>232.96</w:t>
      </w:r>
      <w:r>
        <w:rPr>
          <w:sz w:val="18"/>
          <w:szCs w:val="18"/>
        </w:rPr>
        <w:tab/>
        <w:t>252.48</w:t>
      </w:r>
      <w:r>
        <w:rPr>
          <w:sz w:val="18"/>
          <w:szCs w:val="18"/>
        </w:rPr>
        <w:tab/>
        <w:t>325.69</w:t>
      </w:r>
      <w:r>
        <w:rPr>
          <w:sz w:val="18"/>
          <w:szCs w:val="18"/>
        </w:rPr>
        <w:tab/>
        <w:t>350.16</w:t>
      </w:r>
    </w:p>
    <w:p w14:paraId="13916180" w14:textId="77777777" w:rsidR="008250E3" w:rsidRDefault="008250E3">
      <w:pPr>
        <w:rPr>
          <w:sz w:val="18"/>
          <w:szCs w:val="18"/>
        </w:rPr>
      </w:pPr>
      <w:r>
        <w:rPr>
          <w:sz w:val="18"/>
          <w:szCs w:val="18"/>
        </w:rPr>
        <w:t>351.32</w:t>
      </w:r>
      <w:r>
        <w:rPr>
          <w:sz w:val="18"/>
          <w:szCs w:val="18"/>
        </w:rPr>
        <w:tab/>
        <w:t>359.58</w:t>
      </w:r>
      <w:r>
        <w:rPr>
          <w:sz w:val="18"/>
          <w:szCs w:val="18"/>
        </w:rPr>
        <w:tab/>
        <w:t>376.63</w:t>
      </w:r>
      <w:r>
        <w:rPr>
          <w:sz w:val="18"/>
          <w:szCs w:val="18"/>
        </w:rPr>
        <w:tab/>
        <w:t>390.27</w:t>
      </w:r>
      <w:r>
        <w:rPr>
          <w:sz w:val="18"/>
          <w:szCs w:val="18"/>
        </w:rPr>
        <w:tab/>
        <w:t>416.31</w:t>
      </w:r>
      <w:r>
        <w:rPr>
          <w:sz w:val="18"/>
          <w:szCs w:val="18"/>
        </w:rPr>
        <w:tab/>
        <w:t>433.42</w:t>
      </w:r>
      <w:r>
        <w:rPr>
          <w:sz w:val="18"/>
          <w:szCs w:val="18"/>
        </w:rPr>
        <w:tab/>
        <w:t>470.21</w:t>
      </w:r>
      <w:r>
        <w:rPr>
          <w:sz w:val="18"/>
          <w:szCs w:val="18"/>
        </w:rPr>
        <w:tab/>
        <w:t>536.53</w:t>
      </w:r>
      <w:r>
        <w:rPr>
          <w:sz w:val="18"/>
          <w:szCs w:val="18"/>
        </w:rPr>
        <w:tab/>
        <w:t>543.29</w:t>
      </w:r>
      <w:r>
        <w:rPr>
          <w:sz w:val="18"/>
          <w:szCs w:val="18"/>
        </w:rPr>
        <w:tab/>
        <w:t>569.46</w:t>
      </w:r>
      <w:r>
        <w:rPr>
          <w:sz w:val="18"/>
          <w:szCs w:val="18"/>
        </w:rPr>
        <w:tab/>
        <w:t>614.99</w:t>
      </w:r>
    </w:p>
    <w:p w14:paraId="4B56389A" w14:textId="77777777" w:rsidR="008250E3" w:rsidRDefault="008250E3">
      <w:pPr>
        <w:rPr>
          <w:sz w:val="18"/>
          <w:szCs w:val="18"/>
        </w:rPr>
      </w:pPr>
      <w:r>
        <w:rPr>
          <w:sz w:val="18"/>
          <w:szCs w:val="18"/>
        </w:rPr>
        <w:t>646.37</w:t>
      </w:r>
      <w:r>
        <w:rPr>
          <w:sz w:val="18"/>
          <w:szCs w:val="18"/>
        </w:rPr>
        <w:tab/>
        <w:t>656.29</w:t>
      </w:r>
      <w:r>
        <w:rPr>
          <w:sz w:val="18"/>
          <w:szCs w:val="18"/>
        </w:rPr>
        <w:tab/>
        <w:t>674.19</w:t>
      </w:r>
      <w:r>
        <w:rPr>
          <w:sz w:val="18"/>
          <w:szCs w:val="18"/>
        </w:rPr>
        <w:tab/>
        <w:t>710.43</w:t>
      </w:r>
      <w:r>
        <w:rPr>
          <w:sz w:val="18"/>
          <w:szCs w:val="18"/>
        </w:rPr>
        <w:tab/>
        <w:t>738.66</w:t>
      </w:r>
      <w:r>
        <w:rPr>
          <w:sz w:val="18"/>
          <w:szCs w:val="18"/>
        </w:rPr>
        <w:tab/>
        <w:t>741.27</w:t>
      </w:r>
      <w:r>
        <w:rPr>
          <w:sz w:val="18"/>
          <w:szCs w:val="18"/>
        </w:rPr>
        <w:tab/>
        <w:t>785.69</w:t>
      </w:r>
      <w:r>
        <w:rPr>
          <w:sz w:val="18"/>
          <w:szCs w:val="18"/>
        </w:rPr>
        <w:tab/>
        <w:t>874.13</w:t>
      </w:r>
      <w:r>
        <w:rPr>
          <w:sz w:val="18"/>
          <w:szCs w:val="18"/>
        </w:rPr>
        <w:tab/>
      </w:r>
      <w:r w:rsidRPr="008250E3">
        <w:rPr>
          <w:sz w:val="18"/>
          <w:szCs w:val="18"/>
        </w:rPr>
        <w:t>953.66</w:t>
      </w:r>
      <w:r>
        <w:rPr>
          <w:sz w:val="18"/>
          <w:szCs w:val="18"/>
        </w:rPr>
        <w:tab/>
        <w:t>1061.15</w:t>
      </w:r>
      <w:r>
        <w:rPr>
          <w:sz w:val="18"/>
          <w:szCs w:val="18"/>
        </w:rPr>
        <w:tab/>
        <w:t>1142.59</w:t>
      </w:r>
    </w:p>
    <w:p w14:paraId="45C64243" w14:textId="77777777" w:rsidR="008250E3" w:rsidRDefault="008250E3">
      <w:pPr>
        <w:rPr>
          <w:sz w:val="18"/>
          <w:szCs w:val="18"/>
        </w:rPr>
      </w:pPr>
      <w:r w:rsidRPr="008250E3">
        <w:rPr>
          <w:sz w:val="18"/>
          <w:szCs w:val="18"/>
        </w:rPr>
        <w:t>1212.78</w:t>
      </w:r>
      <w:r>
        <w:rPr>
          <w:sz w:val="18"/>
          <w:szCs w:val="18"/>
        </w:rPr>
        <w:tab/>
        <w:t>1282.00</w:t>
      </w:r>
      <w:r>
        <w:rPr>
          <w:sz w:val="18"/>
          <w:szCs w:val="18"/>
        </w:rPr>
        <w:tab/>
        <w:t>1303.15</w:t>
      </w:r>
      <w:r>
        <w:rPr>
          <w:sz w:val="18"/>
          <w:szCs w:val="18"/>
        </w:rPr>
        <w:tab/>
        <w:t>1333.11</w:t>
      </w:r>
      <w:r>
        <w:rPr>
          <w:sz w:val="18"/>
          <w:szCs w:val="18"/>
        </w:rPr>
        <w:tab/>
        <w:t>1400.12</w:t>
      </w:r>
      <w:r>
        <w:rPr>
          <w:sz w:val="18"/>
          <w:szCs w:val="18"/>
        </w:rPr>
        <w:tab/>
        <w:t>1440.83</w:t>
      </w:r>
      <w:r>
        <w:rPr>
          <w:sz w:val="18"/>
          <w:szCs w:val="18"/>
        </w:rPr>
        <w:tab/>
        <w:t>1499.20</w:t>
      </w:r>
      <w:r>
        <w:rPr>
          <w:sz w:val="18"/>
          <w:szCs w:val="18"/>
        </w:rPr>
        <w:tab/>
        <w:t>1532.63</w:t>
      </w:r>
      <w:r>
        <w:rPr>
          <w:sz w:val="18"/>
          <w:szCs w:val="18"/>
        </w:rPr>
        <w:tab/>
        <w:t>1560.16</w:t>
      </w:r>
      <w:r>
        <w:rPr>
          <w:sz w:val="18"/>
          <w:szCs w:val="18"/>
        </w:rPr>
        <w:tab/>
        <w:t>1616.79</w:t>
      </w:r>
      <w:r>
        <w:rPr>
          <w:sz w:val="18"/>
          <w:szCs w:val="18"/>
        </w:rPr>
        <w:tab/>
        <w:t>1676.16</w:t>
      </w:r>
    </w:p>
    <w:p w14:paraId="61E8E7C5" w14:textId="77777777" w:rsidR="008250E3" w:rsidRPr="00C061EF" w:rsidRDefault="008250E3">
      <w:pPr>
        <w:rPr>
          <w:sz w:val="18"/>
          <w:szCs w:val="18"/>
        </w:rPr>
      </w:pPr>
      <w:r>
        <w:rPr>
          <w:sz w:val="18"/>
          <w:szCs w:val="18"/>
        </w:rPr>
        <w:t>1702.80</w:t>
      </w:r>
      <w:r>
        <w:rPr>
          <w:sz w:val="18"/>
          <w:szCs w:val="18"/>
        </w:rPr>
        <w:tab/>
        <w:t>1709.94</w:t>
      </w:r>
      <w:r>
        <w:rPr>
          <w:sz w:val="18"/>
          <w:szCs w:val="18"/>
        </w:rPr>
        <w:tab/>
        <w:t>1721.28</w:t>
      </w:r>
      <w:r>
        <w:rPr>
          <w:sz w:val="18"/>
          <w:szCs w:val="18"/>
        </w:rPr>
        <w:tab/>
        <w:t>3567.50</w:t>
      </w:r>
      <w:r>
        <w:rPr>
          <w:sz w:val="18"/>
          <w:szCs w:val="18"/>
        </w:rPr>
        <w:tab/>
        <w:t>3569.40</w:t>
      </w:r>
      <w:r>
        <w:rPr>
          <w:sz w:val="18"/>
          <w:szCs w:val="18"/>
        </w:rPr>
        <w:tab/>
        <w:t>3722.42</w:t>
      </w:r>
      <w:r>
        <w:rPr>
          <w:sz w:val="18"/>
          <w:szCs w:val="18"/>
        </w:rPr>
        <w:tab/>
      </w:r>
      <w:r w:rsidRPr="008250E3">
        <w:rPr>
          <w:sz w:val="18"/>
          <w:szCs w:val="18"/>
        </w:rPr>
        <w:t>3727.68</w:t>
      </w:r>
    </w:p>
    <w:p w14:paraId="3F104BD4" w14:textId="77777777" w:rsidR="008250E3" w:rsidRPr="00672C72" w:rsidRDefault="008250E3">
      <w:pPr>
        <w:rPr>
          <w:b/>
        </w:rPr>
      </w:pPr>
    </w:p>
    <w:p w14:paraId="6F39E6FE" w14:textId="64B63A21" w:rsidR="00AD731D" w:rsidRPr="00672C72" w:rsidRDefault="00AD731D">
      <w:pPr>
        <w:rPr>
          <w:b/>
        </w:rPr>
      </w:pPr>
      <w:r w:rsidRPr="00672C72">
        <w:rPr>
          <w:b/>
        </w:rPr>
        <w:t>TS2</w:t>
      </w:r>
    </w:p>
    <w:p w14:paraId="1B5F9C75" w14:textId="010DC02C" w:rsidR="00AD731D" w:rsidRPr="001D65CD" w:rsidRDefault="000E3AC2">
      <w:r>
        <w:rPr>
          <w:noProof/>
        </w:rPr>
        <w:drawing>
          <wp:anchor distT="0" distB="0" distL="114300" distR="114300" simplePos="0" relativeHeight="251683840" behindDoc="0" locked="0" layoutInCell="1" allowOverlap="1" wp14:anchorId="4933CDFF" wp14:editId="4E7B581E">
            <wp:simplePos x="0" y="0"/>
            <wp:positionH relativeFrom="column">
              <wp:posOffset>3816626</wp:posOffset>
            </wp:positionH>
            <wp:positionV relativeFrom="paragraph">
              <wp:posOffset>69215</wp:posOffset>
            </wp:positionV>
            <wp:extent cx="2159635" cy="1864360"/>
            <wp:effectExtent l="0" t="0" r="0" b="2540"/>
            <wp:wrapNone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8643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D731D" w:rsidRPr="001D65CD">
        <w:t>C                  1.23950800    0.96662000    0.00000600</w:t>
      </w:r>
    </w:p>
    <w:p w14:paraId="3E01E37C" w14:textId="6660F85B" w:rsidR="00AD731D" w:rsidRPr="001D65CD" w:rsidRDefault="00AD731D">
      <w:r w:rsidRPr="001D65CD">
        <w:t>C                 -1.20839200    0.97879600    0.00000500</w:t>
      </w:r>
    </w:p>
    <w:p w14:paraId="6980E19D" w14:textId="77777777" w:rsidR="00AD731D" w:rsidRPr="001D65CD" w:rsidRDefault="00AD731D">
      <w:r w:rsidRPr="001D65CD">
        <w:t>C                 -1.12560100   -0.44808200   -0.00000300</w:t>
      </w:r>
    </w:p>
    <w:p w14:paraId="105C2E83" w14:textId="77777777" w:rsidR="00AD731D" w:rsidRPr="001D65CD" w:rsidRDefault="00AD731D">
      <w:r w:rsidRPr="001D65CD">
        <w:t>N                  2.15084300    1.87744700    0.00001100</w:t>
      </w:r>
    </w:p>
    <w:p w14:paraId="3B710F56" w14:textId="77777777" w:rsidR="00AD731D" w:rsidRPr="001D65CD" w:rsidRDefault="00AD731D">
      <w:r w:rsidRPr="001D65CD">
        <w:t>H                  3.11901700    1.58952900    0.00001000</w:t>
      </w:r>
    </w:p>
    <w:p w14:paraId="7B663579" w14:textId="77777777" w:rsidR="00AD731D" w:rsidRPr="001D65CD" w:rsidRDefault="00AD731D">
      <w:r w:rsidRPr="001D65CD">
        <w:t>N                  2.37492600   -1.25772800   -0.00000700</w:t>
      </w:r>
    </w:p>
    <w:p w14:paraId="1B1E5DFE" w14:textId="77777777" w:rsidR="00AD731D" w:rsidRPr="001D65CD" w:rsidRDefault="00AD731D">
      <w:r w:rsidRPr="001D65CD">
        <w:t>N                 -2.33837000   -1.26337200   -0.00000700</w:t>
      </w:r>
    </w:p>
    <w:p w14:paraId="770896A3" w14:textId="77777777" w:rsidR="00AD731D" w:rsidRPr="001D65CD" w:rsidRDefault="00AD731D">
      <w:r w:rsidRPr="001D65CD">
        <w:t>N                 -2.28087200    1.75950000    0.00000900</w:t>
      </w:r>
    </w:p>
    <w:p w14:paraId="1F87E25A" w14:textId="77777777" w:rsidR="00AD731D" w:rsidRPr="001D65CD" w:rsidRDefault="00AD731D">
      <w:r w:rsidRPr="001D65CD">
        <w:t>H                 -3.19515800    1.33246900    0.00000700</w:t>
      </w:r>
    </w:p>
    <w:p w14:paraId="3B036958" w14:textId="77777777" w:rsidR="00AD731D" w:rsidRPr="001D65CD" w:rsidRDefault="00AD731D">
      <w:r w:rsidRPr="001D65CD">
        <w:t>H                 -2.13400600    2.75953600    0.00001500</w:t>
      </w:r>
    </w:p>
    <w:p w14:paraId="0CED15DC" w14:textId="77777777" w:rsidR="00AD731D" w:rsidRPr="001D65CD" w:rsidRDefault="00AD731D">
      <w:r w:rsidRPr="001D65CD">
        <w:t>N                 -0.01449000    1.58676000    0.00000900</w:t>
      </w:r>
    </w:p>
    <w:p w14:paraId="7E6C57EF" w14:textId="77777777" w:rsidR="00AD731D" w:rsidRPr="001D65CD" w:rsidRDefault="00AD731D">
      <w:r w:rsidRPr="001D65CD">
        <w:t>N                  0.01304900   -1.08846100   -0.00000600</w:t>
      </w:r>
    </w:p>
    <w:p w14:paraId="1D7662D0" w14:textId="77777777" w:rsidR="00AD731D" w:rsidRPr="001D65CD" w:rsidRDefault="00AD731D">
      <w:r w:rsidRPr="001D65CD">
        <w:t>C                  1.14662000   -0.45927200   -0.00000200</w:t>
      </w:r>
    </w:p>
    <w:p w14:paraId="61B98A1F" w14:textId="77777777" w:rsidR="00AD731D" w:rsidRPr="001D65CD" w:rsidRDefault="00AD731D">
      <w:r w:rsidRPr="001D65CD">
        <w:lastRenderedPageBreak/>
        <w:t>O                  3.41639800   -0.61746400   -0.00000300</w:t>
      </w:r>
    </w:p>
    <w:p w14:paraId="25F4A8D2" w14:textId="77777777" w:rsidR="00AD731D" w:rsidRPr="001D65CD" w:rsidRDefault="00AD731D">
      <w:r w:rsidRPr="001D65CD">
        <w:t>O                  2.28540900   -2.45447500   -0.00001400</w:t>
      </w:r>
    </w:p>
    <w:p w14:paraId="35FD46CC" w14:textId="77777777" w:rsidR="00AD731D" w:rsidRDefault="00AD731D">
      <w:r w:rsidRPr="001D65CD">
        <w:t>O                 -3.40202</w:t>
      </w:r>
      <w:r>
        <w:t>900   -0.65056100   -0.00000400</w:t>
      </w:r>
      <w:r w:rsidRPr="001D65CD">
        <w:t xml:space="preserve"> </w:t>
      </w:r>
    </w:p>
    <w:p w14:paraId="5091D707" w14:textId="77777777" w:rsidR="00AD731D" w:rsidRPr="001D65CD" w:rsidRDefault="00AD731D">
      <w:r w:rsidRPr="001D65CD">
        <w:t>O                 -2.22971900   -2.45671400   -0.00001400</w:t>
      </w:r>
    </w:p>
    <w:p w14:paraId="05F2F5FF" w14:textId="77777777" w:rsidR="00AD731D" w:rsidRPr="001D65CD" w:rsidRDefault="00AD731D">
      <w:r w:rsidRPr="001D65CD">
        <w:t>O                  0.08735800    2.92026700    0.00001600</w:t>
      </w:r>
    </w:p>
    <w:p w14:paraId="54D3F1EE" w14:textId="77777777" w:rsidR="00AD731D" w:rsidRPr="001D65CD" w:rsidRDefault="00AD731D">
      <w:r w:rsidRPr="001D65CD">
        <w:t>H                  1.30239400    2.86264900    0.00001600</w:t>
      </w:r>
    </w:p>
    <w:p w14:paraId="61F51D70" w14:textId="77777777" w:rsidR="00C061EF" w:rsidRPr="008250E3" w:rsidRDefault="00C061EF">
      <w:pPr>
        <w:rPr>
          <w:rFonts w:cs="Times New Roman"/>
          <w:sz w:val="18"/>
          <w:szCs w:val="18"/>
        </w:rPr>
      </w:pPr>
      <w:proofErr w:type="gramStart"/>
      <w:r w:rsidRPr="008250E3">
        <w:rPr>
          <w:rFonts w:cs="Times New Roman"/>
          <w:sz w:val="18"/>
          <w:szCs w:val="18"/>
        </w:rPr>
        <w:t>Frequencies[</w:t>
      </w:r>
      <w:proofErr w:type="gramEnd"/>
      <w:r w:rsidRPr="008250E3">
        <w:rPr>
          <w:rFonts w:cs="Times New Roman"/>
          <w:sz w:val="18"/>
          <w:szCs w:val="18"/>
        </w:rPr>
        <w:t>1/cm]</w:t>
      </w:r>
    </w:p>
    <w:p w14:paraId="137733B2" w14:textId="77777777" w:rsidR="00C21DE5" w:rsidRDefault="00C21DE5">
      <w:pPr>
        <w:rPr>
          <w:sz w:val="18"/>
          <w:szCs w:val="18"/>
        </w:rPr>
      </w:pPr>
      <w:r>
        <w:rPr>
          <w:sz w:val="18"/>
          <w:szCs w:val="18"/>
        </w:rPr>
        <w:t>-1325.25</w:t>
      </w:r>
      <w:r>
        <w:rPr>
          <w:sz w:val="18"/>
          <w:szCs w:val="18"/>
        </w:rPr>
        <w:tab/>
        <w:t>50.19</w:t>
      </w:r>
      <w:r>
        <w:rPr>
          <w:sz w:val="18"/>
          <w:szCs w:val="18"/>
        </w:rPr>
        <w:tab/>
      </w:r>
      <w:r>
        <w:rPr>
          <w:sz w:val="18"/>
          <w:szCs w:val="18"/>
        </w:rPr>
        <w:tab/>
        <w:t>57.76</w:t>
      </w:r>
      <w:r>
        <w:rPr>
          <w:sz w:val="18"/>
          <w:szCs w:val="18"/>
        </w:rPr>
        <w:tab/>
      </w:r>
      <w:r>
        <w:rPr>
          <w:sz w:val="18"/>
          <w:szCs w:val="18"/>
        </w:rPr>
        <w:tab/>
        <w:t>91.57</w:t>
      </w:r>
      <w:r>
        <w:rPr>
          <w:sz w:val="18"/>
          <w:szCs w:val="18"/>
        </w:rPr>
        <w:tab/>
      </w:r>
      <w:r>
        <w:rPr>
          <w:sz w:val="18"/>
          <w:szCs w:val="18"/>
        </w:rPr>
        <w:tab/>
        <w:t>116.08</w:t>
      </w:r>
      <w:r>
        <w:rPr>
          <w:sz w:val="18"/>
          <w:szCs w:val="18"/>
        </w:rPr>
        <w:tab/>
        <w:t>145.54</w:t>
      </w:r>
      <w:r>
        <w:rPr>
          <w:sz w:val="18"/>
          <w:szCs w:val="18"/>
        </w:rPr>
        <w:tab/>
        <w:t>174.97</w:t>
      </w:r>
      <w:r>
        <w:rPr>
          <w:sz w:val="18"/>
          <w:szCs w:val="18"/>
        </w:rPr>
        <w:tab/>
      </w:r>
      <w:r w:rsidR="00C061EF" w:rsidRPr="00C061EF">
        <w:rPr>
          <w:sz w:val="18"/>
          <w:szCs w:val="18"/>
        </w:rPr>
        <w:t>274.51</w:t>
      </w:r>
      <w:r>
        <w:rPr>
          <w:sz w:val="18"/>
          <w:szCs w:val="18"/>
        </w:rPr>
        <w:tab/>
        <w:t>288.72</w:t>
      </w:r>
      <w:r>
        <w:rPr>
          <w:sz w:val="18"/>
          <w:szCs w:val="18"/>
        </w:rPr>
        <w:tab/>
        <w:t>340.96</w:t>
      </w:r>
      <w:r>
        <w:rPr>
          <w:sz w:val="18"/>
          <w:szCs w:val="18"/>
        </w:rPr>
        <w:tab/>
        <w:t>354.09</w:t>
      </w:r>
    </w:p>
    <w:p w14:paraId="5F06FD9E" w14:textId="77777777" w:rsidR="00C21DE5" w:rsidRDefault="00C21DE5">
      <w:pPr>
        <w:rPr>
          <w:sz w:val="18"/>
          <w:szCs w:val="18"/>
        </w:rPr>
      </w:pPr>
      <w:r>
        <w:rPr>
          <w:sz w:val="18"/>
          <w:szCs w:val="18"/>
        </w:rPr>
        <w:t>373.52</w:t>
      </w:r>
      <w:r>
        <w:rPr>
          <w:sz w:val="18"/>
          <w:szCs w:val="18"/>
        </w:rPr>
        <w:tab/>
        <w:t>379.65</w:t>
      </w:r>
      <w:r>
        <w:rPr>
          <w:sz w:val="18"/>
          <w:szCs w:val="18"/>
        </w:rPr>
        <w:tab/>
        <w:t>412.69</w:t>
      </w:r>
      <w:r>
        <w:rPr>
          <w:sz w:val="18"/>
          <w:szCs w:val="18"/>
        </w:rPr>
        <w:tab/>
        <w:t>440.18</w:t>
      </w:r>
      <w:r>
        <w:rPr>
          <w:sz w:val="18"/>
          <w:szCs w:val="18"/>
        </w:rPr>
        <w:tab/>
        <w:t>478.40</w:t>
      </w:r>
      <w:r>
        <w:rPr>
          <w:sz w:val="18"/>
          <w:szCs w:val="18"/>
        </w:rPr>
        <w:tab/>
        <w:t>526.39</w:t>
      </w:r>
      <w:r>
        <w:rPr>
          <w:sz w:val="18"/>
          <w:szCs w:val="18"/>
        </w:rPr>
        <w:tab/>
        <w:t>562.94</w:t>
      </w:r>
      <w:r>
        <w:rPr>
          <w:sz w:val="18"/>
          <w:szCs w:val="18"/>
        </w:rPr>
        <w:tab/>
        <w:t>612.13</w:t>
      </w:r>
      <w:r>
        <w:rPr>
          <w:sz w:val="18"/>
          <w:szCs w:val="18"/>
        </w:rPr>
        <w:tab/>
        <w:t>631.59</w:t>
      </w:r>
      <w:r>
        <w:rPr>
          <w:sz w:val="18"/>
          <w:szCs w:val="18"/>
        </w:rPr>
        <w:tab/>
        <w:t>657.36</w:t>
      </w:r>
      <w:r>
        <w:rPr>
          <w:sz w:val="18"/>
          <w:szCs w:val="18"/>
        </w:rPr>
        <w:tab/>
        <w:t>664.86</w:t>
      </w:r>
    </w:p>
    <w:p w14:paraId="2A3C7AF4" w14:textId="77777777" w:rsidR="00C21DE5" w:rsidRDefault="00C21DE5">
      <w:pPr>
        <w:rPr>
          <w:sz w:val="18"/>
          <w:szCs w:val="18"/>
        </w:rPr>
      </w:pPr>
      <w:r>
        <w:rPr>
          <w:sz w:val="18"/>
          <w:szCs w:val="18"/>
        </w:rPr>
        <w:t>714.33</w:t>
      </w:r>
      <w:r>
        <w:rPr>
          <w:sz w:val="18"/>
          <w:szCs w:val="18"/>
        </w:rPr>
        <w:tab/>
        <w:t>729.79</w:t>
      </w:r>
      <w:r>
        <w:rPr>
          <w:sz w:val="18"/>
          <w:szCs w:val="18"/>
        </w:rPr>
        <w:tab/>
        <w:t>739.75</w:t>
      </w:r>
      <w:r>
        <w:rPr>
          <w:sz w:val="18"/>
          <w:szCs w:val="18"/>
        </w:rPr>
        <w:tab/>
        <w:t>740.60</w:t>
      </w:r>
      <w:r>
        <w:rPr>
          <w:sz w:val="18"/>
          <w:szCs w:val="18"/>
        </w:rPr>
        <w:tab/>
        <w:t>766.04</w:t>
      </w:r>
      <w:r>
        <w:rPr>
          <w:sz w:val="18"/>
          <w:szCs w:val="18"/>
        </w:rPr>
        <w:tab/>
        <w:t>792.97</w:t>
      </w:r>
      <w:r>
        <w:rPr>
          <w:sz w:val="18"/>
          <w:szCs w:val="18"/>
        </w:rPr>
        <w:tab/>
        <w:t>851.48</w:t>
      </w:r>
      <w:r>
        <w:rPr>
          <w:sz w:val="18"/>
          <w:szCs w:val="18"/>
        </w:rPr>
        <w:tab/>
        <w:t>937.62</w:t>
      </w:r>
      <w:r>
        <w:rPr>
          <w:sz w:val="18"/>
          <w:szCs w:val="18"/>
        </w:rPr>
        <w:tab/>
        <w:t>989.20</w:t>
      </w:r>
      <w:r>
        <w:rPr>
          <w:sz w:val="18"/>
          <w:szCs w:val="18"/>
        </w:rPr>
        <w:tab/>
        <w:t>1094.45</w:t>
      </w:r>
      <w:r>
        <w:rPr>
          <w:sz w:val="18"/>
          <w:szCs w:val="18"/>
        </w:rPr>
        <w:tab/>
        <w:t>1141.58</w:t>
      </w:r>
    </w:p>
    <w:p w14:paraId="6D45B356" w14:textId="77777777" w:rsidR="00C21DE5" w:rsidRDefault="00C21DE5">
      <w:pPr>
        <w:rPr>
          <w:sz w:val="18"/>
          <w:szCs w:val="18"/>
        </w:rPr>
      </w:pPr>
      <w:r>
        <w:rPr>
          <w:sz w:val="18"/>
          <w:szCs w:val="18"/>
        </w:rPr>
        <w:t>1178.37</w:t>
      </w:r>
      <w:r>
        <w:rPr>
          <w:sz w:val="18"/>
          <w:szCs w:val="18"/>
        </w:rPr>
        <w:tab/>
        <w:t>1256.63</w:t>
      </w:r>
      <w:r>
        <w:rPr>
          <w:sz w:val="18"/>
          <w:szCs w:val="18"/>
        </w:rPr>
        <w:tab/>
        <w:t>1291.53</w:t>
      </w:r>
      <w:r>
        <w:rPr>
          <w:sz w:val="18"/>
          <w:szCs w:val="18"/>
        </w:rPr>
        <w:tab/>
        <w:t>1347.66</w:t>
      </w:r>
      <w:r>
        <w:rPr>
          <w:sz w:val="18"/>
          <w:szCs w:val="18"/>
        </w:rPr>
        <w:tab/>
        <w:t>1411.97</w:t>
      </w:r>
      <w:r>
        <w:rPr>
          <w:sz w:val="18"/>
          <w:szCs w:val="18"/>
        </w:rPr>
        <w:tab/>
        <w:t>1445.18</w:t>
      </w:r>
      <w:r>
        <w:rPr>
          <w:sz w:val="18"/>
          <w:szCs w:val="18"/>
        </w:rPr>
        <w:tab/>
      </w:r>
      <w:r w:rsidR="00C061EF" w:rsidRPr="00C061EF">
        <w:rPr>
          <w:sz w:val="18"/>
          <w:szCs w:val="18"/>
        </w:rPr>
        <w:t>145</w:t>
      </w:r>
      <w:r>
        <w:rPr>
          <w:sz w:val="18"/>
          <w:szCs w:val="18"/>
        </w:rPr>
        <w:t>0.73</w:t>
      </w:r>
      <w:r>
        <w:rPr>
          <w:sz w:val="18"/>
          <w:szCs w:val="18"/>
        </w:rPr>
        <w:tab/>
        <w:t>1540.93</w:t>
      </w:r>
      <w:r>
        <w:rPr>
          <w:sz w:val="18"/>
          <w:szCs w:val="18"/>
        </w:rPr>
        <w:tab/>
        <w:t>1541.86</w:t>
      </w:r>
      <w:r>
        <w:rPr>
          <w:sz w:val="18"/>
          <w:szCs w:val="18"/>
        </w:rPr>
        <w:tab/>
        <w:t>1613.52</w:t>
      </w:r>
      <w:r>
        <w:rPr>
          <w:sz w:val="18"/>
          <w:szCs w:val="18"/>
        </w:rPr>
        <w:tab/>
        <w:t>1672.92</w:t>
      </w:r>
    </w:p>
    <w:p w14:paraId="25FDDC23" w14:textId="77777777" w:rsidR="00C061EF" w:rsidRDefault="00C21DE5">
      <w:pPr>
        <w:rPr>
          <w:sz w:val="18"/>
          <w:szCs w:val="18"/>
        </w:rPr>
      </w:pPr>
      <w:r>
        <w:rPr>
          <w:sz w:val="18"/>
          <w:szCs w:val="18"/>
        </w:rPr>
        <w:t>1705.56</w:t>
      </w:r>
      <w:r>
        <w:rPr>
          <w:sz w:val="18"/>
          <w:szCs w:val="18"/>
        </w:rPr>
        <w:tab/>
      </w:r>
      <w:r w:rsidR="00C061EF" w:rsidRPr="00C061EF">
        <w:rPr>
          <w:sz w:val="18"/>
          <w:szCs w:val="18"/>
        </w:rPr>
        <w:t>1726.57</w:t>
      </w:r>
      <w:r>
        <w:rPr>
          <w:sz w:val="18"/>
          <w:szCs w:val="18"/>
        </w:rPr>
        <w:tab/>
        <w:t>1754.16</w:t>
      </w:r>
      <w:r>
        <w:rPr>
          <w:sz w:val="18"/>
          <w:szCs w:val="18"/>
        </w:rPr>
        <w:tab/>
        <w:t>2116.05</w:t>
      </w:r>
      <w:r>
        <w:rPr>
          <w:sz w:val="18"/>
          <w:szCs w:val="18"/>
        </w:rPr>
        <w:tab/>
        <w:t>3585.01</w:t>
      </w:r>
      <w:r>
        <w:rPr>
          <w:sz w:val="18"/>
          <w:szCs w:val="18"/>
        </w:rPr>
        <w:tab/>
        <w:t>3664.48</w:t>
      </w:r>
      <w:r>
        <w:rPr>
          <w:sz w:val="18"/>
          <w:szCs w:val="18"/>
        </w:rPr>
        <w:tab/>
      </w:r>
      <w:r w:rsidR="00C061EF" w:rsidRPr="00C061EF">
        <w:rPr>
          <w:sz w:val="18"/>
          <w:szCs w:val="18"/>
        </w:rPr>
        <w:t>3723.14</w:t>
      </w:r>
    </w:p>
    <w:p w14:paraId="40704007" w14:textId="6188E958" w:rsidR="008C6805" w:rsidRDefault="008C6805" w:rsidP="005F03F1">
      <w:pPr>
        <w:widowControl/>
        <w:spacing w:line="360" w:lineRule="auto"/>
        <w:jc w:val="left"/>
        <w:rPr>
          <w:rFonts w:cs="Times New Roman"/>
          <w:b/>
          <w:bCs/>
          <w:sz w:val="24"/>
          <w:szCs w:val="24"/>
        </w:rPr>
      </w:pPr>
    </w:p>
    <w:p w14:paraId="7741BD05" w14:textId="0A91B8D2" w:rsidR="00E61D9C" w:rsidRPr="00E61D9C" w:rsidRDefault="00344C82" w:rsidP="00E61D9C">
      <w:pPr>
        <w:rPr>
          <w:b/>
        </w:rPr>
      </w:pPr>
      <w:r>
        <w:rPr>
          <w:b/>
        </w:rPr>
        <w:t>TS-IM4i</w:t>
      </w:r>
    </w:p>
    <w:p w14:paraId="2FFD6DE4" w14:textId="49139462" w:rsidR="00E61D9C" w:rsidRDefault="000E3AC2" w:rsidP="00E61D9C">
      <w:r>
        <w:rPr>
          <w:noProof/>
        </w:rPr>
        <w:drawing>
          <wp:anchor distT="0" distB="0" distL="114300" distR="114300" simplePos="0" relativeHeight="251684864" behindDoc="0" locked="0" layoutInCell="1" allowOverlap="1" wp14:anchorId="5DB3F24C" wp14:editId="4AC17E92">
            <wp:simplePos x="0" y="0"/>
            <wp:positionH relativeFrom="column">
              <wp:posOffset>3927944</wp:posOffset>
            </wp:positionH>
            <wp:positionV relativeFrom="paragraph">
              <wp:posOffset>45278</wp:posOffset>
            </wp:positionV>
            <wp:extent cx="2159635" cy="1979930"/>
            <wp:effectExtent l="0" t="0" r="0" b="1270"/>
            <wp:wrapNone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9799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61D9C">
        <w:t xml:space="preserve"> C                 -1.39528600    0.60734200    0.17848000</w:t>
      </w:r>
    </w:p>
    <w:p w14:paraId="286D8E15" w14:textId="4CF90B9B" w:rsidR="00E61D9C" w:rsidRDefault="00E61D9C" w:rsidP="00E61D9C">
      <w:r>
        <w:t xml:space="preserve"> C                  0.84989600    1.29890500   -0.14569800</w:t>
      </w:r>
    </w:p>
    <w:p w14:paraId="0DF095B2" w14:textId="77777777" w:rsidR="00E61D9C" w:rsidRDefault="00E61D9C" w:rsidP="00E61D9C">
      <w:r>
        <w:t xml:space="preserve"> N                 -2.66705200    0.99564100    0.37012800</w:t>
      </w:r>
    </w:p>
    <w:p w14:paraId="61AB8DE0" w14:textId="77777777" w:rsidR="00E61D9C" w:rsidRDefault="00E61D9C" w:rsidP="00E61D9C">
      <w:r>
        <w:t xml:space="preserve"> H                 -2.79818200    1.99111000    0.49709500</w:t>
      </w:r>
    </w:p>
    <w:p w14:paraId="0D6EBDC5" w14:textId="77777777" w:rsidR="00E61D9C" w:rsidRDefault="00E61D9C" w:rsidP="00E61D9C">
      <w:r>
        <w:t xml:space="preserve"> H                 -3.32963300    0.33945100    0.75217300</w:t>
      </w:r>
    </w:p>
    <w:p w14:paraId="6C72D78D" w14:textId="77777777" w:rsidR="00E61D9C" w:rsidRDefault="00E61D9C" w:rsidP="00E61D9C">
      <w:r>
        <w:t xml:space="preserve"> N                  1.71071900    2.34007100   -0.16572000</w:t>
      </w:r>
    </w:p>
    <w:p w14:paraId="0CC423C7" w14:textId="77777777" w:rsidR="00E61D9C" w:rsidRDefault="00E61D9C" w:rsidP="00E61D9C">
      <w:r>
        <w:t xml:space="preserve"> H                  2.61772200    2.18832000   -0.57606000</w:t>
      </w:r>
    </w:p>
    <w:p w14:paraId="5B9D3DF7" w14:textId="77777777" w:rsidR="00E61D9C" w:rsidRDefault="00E61D9C" w:rsidP="00E61D9C">
      <w:r>
        <w:t xml:space="preserve"> H                  1.27467400    3.25082500   -0.23792100</w:t>
      </w:r>
    </w:p>
    <w:p w14:paraId="3A5F212B" w14:textId="77777777" w:rsidR="00E61D9C" w:rsidRDefault="00E61D9C" w:rsidP="00E61D9C">
      <w:r>
        <w:t xml:space="preserve"> N                 -0.46348600    1.59956000    0.03780500</w:t>
      </w:r>
    </w:p>
    <w:p w14:paraId="6E8852CC" w14:textId="77777777" w:rsidR="00E61D9C" w:rsidRDefault="00E61D9C" w:rsidP="00E61D9C">
      <w:r>
        <w:t xml:space="preserve"> N                  0.31630100   -1.02669800   -0.21414400</w:t>
      </w:r>
    </w:p>
    <w:p w14:paraId="7EDD56B0" w14:textId="77777777" w:rsidR="00E61D9C" w:rsidRDefault="00E61D9C" w:rsidP="00E61D9C">
      <w:r>
        <w:t xml:space="preserve"> O                 -0.83087500    2.83080500    0.14581800</w:t>
      </w:r>
    </w:p>
    <w:p w14:paraId="0C53A470" w14:textId="77777777" w:rsidR="00E61D9C" w:rsidRDefault="00E61D9C" w:rsidP="00E61D9C">
      <w:r>
        <w:t xml:space="preserve"> C                  1.19860600   -0.05297200   -0.26360200</w:t>
      </w:r>
    </w:p>
    <w:p w14:paraId="7FD811F5" w14:textId="77777777" w:rsidR="00E61D9C" w:rsidRDefault="00E61D9C" w:rsidP="00E61D9C">
      <w:r>
        <w:t xml:space="preserve"> C                 -0.92003700   -0.69446600   -0.00575100</w:t>
      </w:r>
    </w:p>
    <w:p w14:paraId="1F35E9D4" w14:textId="77777777" w:rsidR="00E61D9C" w:rsidRDefault="00E61D9C" w:rsidP="00E61D9C">
      <w:r>
        <w:t xml:space="preserve"> O                  2.50982300   -0.32936800   -0.48882000</w:t>
      </w:r>
    </w:p>
    <w:p w14:paraId="72582D60" w14:textId="77777777" w:rsidR="00E61D9C" w:rsidRDefault="00E61D9C" w:rsidP="00E61D9C">
      <w:r>
        <w:t xml:space="preserve"> N                  3.03053000   -1.31145300    0.50912900</w:t>
      </w:r>
    </w:p>
    <w:p w14:paraId="3BD1A107" w14:textId="77777777" w:rsidR="00E61D9C" w:rsidRDefault="00E61D9C" w:rsidP="00E61D9C">
      <w:r>
        <w:t xml:space="preserve"> O                  4.08906300   -1.62159700    0.21970100</w:t>
      </w:r>
    </w:p>
    <w:p w14:paraId="741B6BC5" w14:textId="77777777" w:rsidR="00E61D9C" w:rsidRDefault="00E61D9C" w:rsidP="00E61D9C">
      <w:r>
        <w:t xml:space="preserve"> O                 -1.96765300   -1.78657900    0.93968300</w:t>
      </w:r>
    </w:p>
    <w:p w14:paraId="5B0269CA" w14:textId="77777777" w:rsidR="00E61D9C" w:rsidRDefault="00E61D9C" w:rsidP="00E61D9C">
      <w:r>
        <w:t xml:space="preserve"> N                 -2.09538800   -1.76965700   -0.35103500</w:t>
      </w:r>
    </w:p>
    <w:p w14:paraId="5122DC31" w14:textId="1EFDD92B" w:rsidR="00344C82" w:rsidRDefault="00E61D9C" w:rsidP="00344C82">
      <w:r>
        <w:t xml:space="preserve"> O                 -3.17348600   -1.65761300   -0.85625800</w:t>
      </w:r>
    </w:p>
    <w:p w14:paraId="63B8F2D9" w14:textId="77777777" w:rsidR="00344C82" w:rsidRPr="008250E3" w:rsidRDefault="00344C82" w:rsidP="00344C82">
      <w:pPr>
        <w:rPr>
          <w:rFonts w:cs="Times New Roman"/>
          <w:sz w:val="18"/>
          <w:szCs w:val="18"/>
        </w:rPr>
      </w:pPr>
      <w:proofErr w:type="gramStart"/>
      <w:r w:rsidRPr="008250E3">
        <w:rPr>
          <w:rFonts w:cs="Times New Roman"/>
          <w:sz w:val="18"/>
          <w:szCs w:val="18"/>
        </w:rPr>
        <w:t>Frequencies[</w:t>
      </w:r>
      <w:proofErr w:type="gramEnd"/>
      <w:r w:rsidRPr="008250E3">
        <w:rPr>
          <w:rFonts w:cs="Times New Roman"/>
          <w:sz w:val="18"/>
          <w:szCs w:val="18"/>
        </w:rPr>
        <w:t>1/cm]</w:t>
      </w:r>
    </w:p>
    <w:p w14:paraId="7AE335A6" w14:textId="77777777" w:rsidR="0041697E" w:rsidRDefault="00E61D9C" w:rsidP="000564DD">
      <w:pPr>
        <w:pStyle w:val="af1"/>
        <w:rPr>
          <w:rFonts w:eastAsiaTheme="minorEastAsia"/>
        </w:rPr>
      </w:pPr>
      <w:r w:rsidRPr="00E61D9C">
        <w:t>-874.55</w:t>
      </w:r>
      <w:r w:rsidR="000564DD">
        <w:rPr>
          <w:rFonts w:eastAsiaTheme="minorEastAsia"/>
        </w:rPr>
        <w:tab/>
      </w:r>
      <w:r w:rsidRPr="00E61D9C">
        <w:t>48.19</w:t>
      </w:r>
      <w:r w:rsidR="000564DD">
        <w:rPr>
          <w:rFonts w:eastAsiaTheme="minorEastAsia"/>
        </w:rPr>
        <w:tab/>
      </w:r>
      <w:r w:rsidR="000564DD">
        <w:rPr>
          <w:rFonts w:eastAsiaTheme="minorEastAsia"/>
        </w:rPr>
        <w:tab/>
      </w:r>
      <w:r w:rsidRPr="00E61D9C">
        <w:t>84.78</w:t>
      </w:r>
      <w:r w:rsidR="000564DD">
        <w:rPr>
          <w:rFonts w:eastAsiaTheme="minorEastAsia"/>
        </w:rPr>
        <w:tab/>
      </w:r>
      <w:r w:rsidR="000564DD">
        <w:rPr>
          <w:rFonts w:eastAsiaTheme="minorEastAsia"/>
        </w:rPr>
        <w:tab/>
      </w:r>
      <w:r w:rsidRPr="00E61D9C">
        <w:t>95.45</w:t>
      </w:r>
      <w:r w:rsidR="000564DD">
        <w:rPr>
          <w:rFonts w:eastAsiaTheme="minorEastAsia"/>
        </w:rPr>
        <w:tab/>
      </w:r>
      <w:r w:rsidR="000564DD">
        <w:rPr>
          <w:rFonts w:eastAsiaTheme="minorEastAsia"/>
        </w:rPr>
        <w:tab/>
      </w:r>
      <w:r w:rsidRPr="00E61D9C">
        <w:t>114.56</w:t>
      </w:r>
      <w:r w:rsidR="000564DD">
        <w:rPr>
          <w:rFonts w:eastAsiaTheme="minorEastAsia"/>
        </w:rPr>
        <w:tab/>
      </w:r>
      <w:r w:rsidRPr="00E61D9C">
        <w:t>149.09</w:t>
      </w:r>
      <w:r w:rsidR="000564DD">
        <w:rPr>
          <w:rFonts w:eastAsiaTheme="minorEastAsia"/>
        </w:rPr>
        <w:tab/>
      </w:r>
      <w:r w:rsidRPr="00E61D9C">
        <w:t>165.43</w:t>
      </w:r>
      <w:r w:rsidR="000564DD">
        <w:rPr>
          <w:rFonts w:eastAsiaTheme="minorEastAsia"/>
        </w:rPr>
        <w:tab/>
      </w:r>
      <w:r w:rsidR="0041697E">
        <w:t>184.43</w:t>
      </w:r>
      <w:r w:rsidR="0041697E">
        <w:rPr>
          <w:rFonts w:eastAsiaTheme="minorEastAsia"/>
        </w:rPr>
        <w:tab/>
      </w:r>
    </w:p>
    <w:p w14:paraId="6117B95C" w14:textId="798E282C" w:rsidR="00E61D9C" w:rsidRPr="00E61D9C" w:rsidRDefault="00E61D9C" w:rsidP="000564DD">
      <w:pPr>
        <w:pStyle w:val="af1"/>
      </w:pPr>
      <w:r w:rsidRPr="00E61D9C">
        <w:t>224.40</w:t>
      </w:r>
      <w:r w:rsidR="000564DD">
        <w:rPr>
          <w:rFonts w:eastAsiaTheme="minorEastAsia"/>
        </w:rPr>
        <w:tab/>
      </w:r>
      <w:r w:rsidRPr="00E61D9C">
        <w:t>273.43</w:t>
      </w:r>
      <w:r w:rsidR="000564DD">
        <w:rPr>
          <w:rFonts w:eastAsiaTheme="minorEastAsia"/>
        </w:rPr>
        <w:tab/>
      </w:r>
      <w:r w:rsidRPr="00E61D9C">
        <w:t>276.32</w:t>
      </w:r>
      <w:r w:rsidR="000564DD">
        <w:rPr>
          <w:rFonts w:eastAsiaTheme="minorEastAsia"/>
        </w:rPr>
        <w:tab/>
      </w:r>
      <w:r w:rsidRPr="00E61D9C">
        <w:t>294.00</w:t>
      </w:r>
      <w:r w:rsidR="000564DD">
        <w:rPr>
          <w:rFonts w:eastAsiaTheme="minorEastAsia"/>
        </w:rPr>
        <w:tab/>
      </w:r>
      <w:r w:rsidRPr="00E61D9C">
        <w:t>328.01</w:t>
      </w:r>
      <w:r w:rsidR="000564DD">
        <w:rPr>
          <w:rFonts w:eastAsiaTheme="minorEastAsia"/>
        </w:rPr>
        <w:tab/>
      </w:r>
      <w:r w:rsidRPr="00E61D9C">
        <w:t>356.10</w:t>
      </w:r>
      <w:r w:rsidR="000564DD">
        <w:rPr>
          <w:rFonts w:eastAsiaTheme="minorEastAsia"/>
        </w:rPr>
        <w:tab/>
      </w:r>
      <w:r w:rsidRPr="00E61D9C">
        <w:t>389.08</w:t>
      </w:r>
      <w:r w:rsidR="000564DD">
        <w:rPr>
          <w:rFonts w:eastAsiaTheme="minorEastAsia"/>
        </w:rPr>
        <w:tab/>
      </w:r>
      <w:r w:rsidRPr="00E61D9C">
        <w:t>392.88</w:t>
      </w:r>
    </w:p>
    <w:p w14:paraId="28A98378" w14:textId="7F06F947" w:rsidR="00E61D9C" w:rsidRPr="00E61D9C" w:rsidRDefault="00E61D9C" w:rsidP="000564DD">
      <w:pPr>
        <w:pStyle w:val="af1"/>
      </w:pPr>
      <w:r w:rsidRPr="00E61D9C">
        <w:t>425.11</w:t>
      </w:r>
      <w:r w:rsidR="000564DD">
        <w:rPr>
          <w:rFonts w:eastAsiaTheme="minorEastAsia"/>
        </w:rPr>
        <w:tab/>
      </w:r>
      <w:r w:rsidRPr="00E61D9C">
        <w:t>458.09</w:t>
      </w:r>
      <w:r w:rsidR="000564DD">
        <w:rPr>
          <w:rFonts w:eastAsiaTheme="minorEastAsia"/>
        </w:rPr>
        <w:tab/>
      </w:r>
      <w:r w:rsidRPr="00E61D9C">
        <w:t>467.16</w:t>
      </w:r>
      <w:r w:rsidR="000564DD">
        <w:rPr>
          <w:rFonts w:eastAsiaTheme="minorEastAsia"/>
        </w:rPr>
        <w:tab/>
      </w:r>
      <w:r w:rsidRPr="00E61D9C">
        <w:t>490.93</w:t>
      </w:r>
      <w:r w:rsidR="000564DD">
        <w:rPr>
          <w:rFonts w:eastAsiaTheme="minorEastAsia"/>
        </w:rPr>
        <w:tab/>
      </w:r>
      <w:r w:rsidRPr="00E61D9C">
        <w:t>510.05</w:t>
      </w:r>
      <w:r w:rsidR="000564DD">
        <w:rPr>
          <w:rFonts w:eastAsiaTheme="minorEastAsia"/>
        </w:rPr>
        <w:tab/>
      </w:r>
      <w:r w:rsidRPr="00E61D9C">
        <w:t>528.25</w:t>
      </w:r>
      <w:r w:rsidR="000564DD">
        <w:rPr>
          <w:rFonts w:eastAsiaTheme="minorEastAsia"/>
        </w:rPr>
        <w:tab/>
      </w:r>
      <w:r w:rsidRPr="00E61D9C">
        <w:t>580.41</w:t>
      </w:r>
      <w:r w:rsidR="000564DD">
        <w:rPr>
          <w:rFonts w:eastAsiaTheme="minorEastAsia"/>
        </w:rPr>
        <w:tab/>
      </w:r>
      <w:r w:rsidRPr="00E61D9C">
        <w:t>596.19</w:t>
      </w:r>
    </w:p>
    <w:p w14:paraId="58319AB4" w14:textId="1E5DDF8E" w:rsidR="00E61D9C" w:rsidRPr="00E61D9C" w:rsidRDefault="00E61D9C" w:rsidP="000564DD">
      <w:pPr>
        <w:pStyle w:val="af1"/>
      </w:pPr>
      <w:r w:rsidRPr="00E61D9C">
        <w:t>647.18</w:t>
      </w:r>
      <w:r w:rsidR="000564DD">
        <w:rPr>
          <w:rFonts w:eastAsiaTheme="minorEastAsia"/>
        </w:rPr>
        <w:tab/>
      </w:r>
      <w:r w:rsidRPr="00E61D9C">
        <w:t>670.97</w:t>
      </w:r>
      <w:r w:rsidR="000564DD">
        <w:rPr>
          <w:rFonts w:eastAsiaTheme="minorEastAsia"/>
        </w:rPr>
        <w:tab/>
      </w:r>
      <w:r w:rsidRPr="00E61D9C">
        <w:t>711.94</w:t>
      </w:r>
      <w:r w:rsidR="000564DD">
        <w:rPr>
          <w:rFonts w:eastAsiaTheme="minorEastAsia"/>
        </w:rPr>
        <w:tab/>
      </w:r>
      <w:r w:rsidRPr="00E61D9C">
        <w:t>728.93</w:t>
      </w:r>
      <w:r w:rsidR="000564DD">
        <w:rPr>
          <w:rFonts w:eastAsiaTheme="minorEastAsia"/>
        </w:rPr>
        <w:tab/>
      </w:r>
      <w:r w:rsidRPr="00E61D9C">
        <w:t>749.21</w:t>
      </w:r>
      <w:r w:rsidR="000564DD">
        <w:rPr>
          <w:rFonts w:eastAsiaTheme="minorEastAsia"/>
        </w:rPr>
        <w:tab/>
      </w:r>
      <w:r w:rsidRPr="00E61D9C">
        <w:t>805.19</w:t>
      </w:r>
      <w:r w:rsidR="000564DD">
        <w:rPr>
          <w:rFonts w:eastAsiaTheme="minorEastAsia"/>
        </w:rPr>
        <w:tab/>
      </w:r>
      <w:r w:rsidRPr="00E61D9C">
        <w:t>901.82</w:t>
      </w:r>
      <w:r w:rsidR="000564DD">
        <w:rPr>
          <w:rFonts w:eastAsiaTheme="minorEastAsia"/>
        </w:rPr>
        <w:tab/>
      </w:r>
      <w:r w:rsidRPr="00E61D9C">
        <w:t>1009.30</w:t>
      </w:r>
    </w:p>
    <w:p w14:paraId="796FBABF" w14:textId="0B72F5C9" w:rsidR="00E61D9C" w:rsidRPr="00E61D9C" w:rsidRDefault="00E61D9C" w:rsidP="000564DD">
      <w:pPr>
        <w:pStyle w:val="af1"/>
      </w:pPr>
      <w:r w:rsidRPr="00E61D9C">
        <w:t>1060.53</w:t>
      </w:r>
      <w:r w:rsidR="000564DD">
        <w:rPr>
          <w:rFonts w:eastAsiaTheme="minorEastAsia"/>
        </w:rPr>
        <w:tab/>
      </w:r>
      <w:r w:rsidRPr="00E61D9C">
        <w:t>1168.67</w:t>
      </w:r>
      <w:r w:rsidR="000564DD">
        <w:rPr>
          <w:rFonts w:eastAsiaTheme="minorEastAsia"/>
        </w:rPr>
        <w:tab/>
      </w:r>
      <w:r w:rsidRPr="00E61D9C">
        <w:t>1227.86</w:t>
      </w:r>
      <w:r w:rsidR="000564DD">
        <w:rPr>
          <w:rFonts w:eastAsiaTheme="minorEastAsia"/>
        </w:rPr>
        <w:tab/>
      </w:r>
      <w:r w:rsidRPr="00E61D9C">
        <w:t>1237.15</w:t>
      </w:r>
      <w:r w:rsidR="000564DD">
        <w:rPr>
          <w:rFonts w:eastAsiaTheme="minorEastAsia"/>
        </w:rPr>
        <w:tab/>
      </w:r>
      <w:r w:rsidRPr="00E61D9C">
        <w:t>1321.16</w:t>
      </w:r>
      <w:r w:rsidR="000564DD">
        <w:rPr>
          <w:rFonts w:eastAsiaTheme="minorEastAsia"/>
        </w:rPr>
        <w:tab/>
      </w:r>
      <w:r w:rsidRPr="00E61D9C">
        <w:t>1341.38</w:t>
      </w:r>
      <w:r w:rsidR="000564DD">
        <w:rPr>
          <w:rFonts w:eastAsiaTheme="minorEastAsia"/>
        </w:rPr>
        <w:tab/>
      </w:r>
      <w:r w:rsidRPr="00E61D9C">
        <w:t>1415.49</w:t>
      </w:r>
      <w:r w:rsidR="000564DD">
        <w:rPr>
          <w:rFonts w:eastAsiaTheme="minorEastAsia"/>
        </w:rPr>
        <w:tab/>
      </w:r>
      <w:r w:rsidRPr="00E61D9C">
        <w:t>1511.09</w:t>
      </w:r>
    </w:p>
    <w:p w14:paraId="288C21F1" w14:textId="7C0BE029" w:rsidR="00E61D9C" w:rsidRPr="00E61D9C" w:rsidRDefault="00E61D9C" w:rsidP="000564DD">
      <w:pPr>
        <w:pStyle w:val="af1"/>
      </w:pPr>
      <w:r w:rsidRPr="00E61D9C">
        <w:t>1529.31</w:t>
      </w:r>
      <w:r w:rsidR="000564DD">
        <w:rPr>
          <w:rFonts w:eastAsiaTheme="minorEastAsia"/>
        </w:rPr>
        <w:tab/>
      </w:r>
      <w:r w:rsidRPr="00E61D9C">
        <w:t>1563.32</w:t>
      </w:r>
      <w:r w:rsidR="000564DD">
        <w:rPr>
          <w:rFonts w:eastAsiaTheme="minorEastAsia"/>
        </w:rPr>
        <w:tab/>
      </w:r>
      <w:r w:rsidRPr="00E61D9C">
        <w:t>1596.35</w:t>
      </w:r>
      <w:r w:rsidR="000564DD">
        <w:rPr>
          <w:rFonts w:eastAsiaTheme="minorEastAsia"/>
        </w:rPr>
        <w:tab/>
      </w:r>
      <w:r w:rsidRPr="00E61D9C">
        <w:t>1607.98</w:t>
      </w:r>
      <w:r w:rsidR="000564DD">
        <w:rPr>
          <w:rFonts w:eastAsiaTheme="minorEastAsia"/>
        </w:rPr>
        <w:tab/>
      </w:r>
      <w:r w:rsidRPr="00E61D9C">
        <w:t>1660.92</w:t>
      </w:r>
      <w:r w:rsidR="000564DD">
        <w:rPr>
          <w:rFonts w:eastAsiaTheme="minorEastAsia"/>
        </w:rPr>
        <w:tab/>
      </w:r>
      <w:r w:rsidRPr="00E61D9C">
        <w:t>1708.05</w:t>
      </w:r>
      <w:r w:rsidR="000564DD">
        <w:rPr>
          <w:rFonts w:eastAsiaTheme="minorEastAsia"/>
        </w:rPr>
        <w:tab/>
      </w:r>
      <w:r w:rsidRPr="00E61D9C">
        <w:t>1934.39</w:t>
      </w:r>
      <w:r w:rsidR="000564DD">
        <w:rPr>
          <w:rFonts w:eastAsiaTheme="minorEastAsia"/>
        </w:rPr>
        <w:tab/>
      </w:r>
      <w:r w:rsidRPr="00E61D9C">
        <w:t>3583.16</w:t>
      </w:r>
    </w:p>
    <w:p w14:paraId="4C539ACE" w14:textId="7787E09C" w:rsidR="00344C82" w:rsidRDefault="00E61D9C" w:rsidP="000564DD">
      <w:pPr>
        <w:pStyle w:val="af1"/>
      </w:pPr>
      <w:r w:rsidRPr="00E61D9C">
        <w:t>3584.60</w:t>
      </w:r>
      <w:r w:rsidR="000564DD">
        <w:rPr>
          <w:rFonts w:eastAsiaTheme="minorEastAsia"/>
        </w:rPr>
        <w:tab/>
      </w:r>
      <w:r w:rsidRPr="00E61D9C">
        <w:t>3725.23</w:t>
      </w:r>
      <w:r w:rsidR="000564DD">
        <w:rPr>
          <w:rFonts w:eastAsiaTheme="minorEastAsia"/>
        </w:rPr>
        <w:tab/>
      </w:r>
      <w:r w:rsidRPr="00E61D9C">
        <w:t>3731.66</w:t>
      </w:r>
    </w:p>
    <w:p w14:paraId="36FFDA82" w14:textId="77777777" w:rsidR="000564DD" w:rsidRPr="000564DD" w:rsidRDefault="000564DD" w:rsidP="000564DD">
      <w:pPr>
        <w:pStyle w:val="af1"/>
      </w:pPr>
    </w:p>
    <w:p w14:paraId="22567DDB" w14:textId="083E6F54" w:rsidR="00A153E3" w:rsidRPr="00A153E3" w:rsidRDefault="00344C82" w:rsidP="00A153E3">
      <w:pPr>
        <w:rPr>
          <w:b/>
        </w:rPr>
      </w:pPr>
      <w:r>
        <w:rPr>
          <w:b/>
        </w:rPr>
        <w:t>TS-IM4isa</w:t>
      </w:r>
    </w:p>
    <w:p w14:paraId="6B26F85F" w14:textId="77777777" w:rsidR="00A153E3" w:rsidRDefault="00A153E3" w:rsidP="00A153E3">
      <w:r>
        <w:t xml:space="preserve"> C                 -1.17600500    1.12409000    0.22880400</w:t>
      </w:r>
    </w:p>
    <w:p w14:paraId="51134F18" w14:textId="77777777" w:rsidR="00A153E3" w:rsidRDefault="00A153E3" w:rsidP="00A153E3">
      <w:r>
        <w:t xml:space="preserve"> C                  1.19459900    1.17684700   -0.24211400</w:t>
      </w:r>
    </w:p>
    <w:p w14:paraId="6CCE2BD9" w14:textId="737FCC29" w:rsidR="00A153E3" w:rsidRDefault="000E3AC2" w:rsidP="00A153E3">
      <w:r>
        <w:rPr>
          <w:noProof/>
        </w:rPr>
        <w:lastRenderedPageBreak/>
        <w:drawing>
          <wp:anchor distT="0" distB="0" distL="114300" distR="114300" simplePos="0" relativeHeight="251685888" behindDoc="0" locked="0" layoutInCell="1" allowOverlap="1" wp14:anchorId="4376AF42" wp14:editId="12F21D0F">
            <wp:simplePos x="0" y="0"/>
            <wp:positionH relativeFrom="column">
              <wp:posOffset>3840480</wp:posOffset>
            </wp:positionH>
            <wp:positionV relativeFrom="paragraph">
              <wp:posOffset>39619</wp:posOffset>
            </wp:positionV>
            <wp:extent cx="2159635" cy="1853565"/>
            <wp:effectExtent l="0" t="0" r="0" b="0"/>
            <wp:wrapNone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8535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153E3">
        <w:t xml:space="preserve"> N                 -2.30759100    1.84454700    0.40252500</w:t>
      </w:r>
    </w:p>
    <w:p w14:paraId="3C7525C2" w14:textId="263290BF" w:rsidR="00A153E3" w:rsidRDefault="00A153E3" w:rsidP="00A153E3">
      <w:r>
        <w:t xml:space="preserve"> H                 -2.19111200    2.83397800    0.57001700</w:t>
      </w:r>
    </w:p>
    <w:p w14:paraId="75365C1D" w14:textId="77777777" w:rsidR="00A153E3" w:rsidRDefault="00A153E3" w:rsidP="00A153E3">
      <w:r>
        <w:t xml:space="preserve"> H                 -3.08580700    1.37211500    0.83455600</w:t>
      </w:r>
    </w:p>
    <w:p w14:paraId="4178C02B" w14:textId="77777777" w:rsidR="00A153E3" w:rsidRDefault="00A153E3" w:rsidP="00A153E3">
      <w:r>
        <w:t xml:space="preserve"> N                  2.09900800    2.10175100   -0.41101300</w:t>
      </w:r>
    </w:p>
    <w:p w14:paraId="5071005F" w14:textId="77777777" w:rsidR="00A153E3" w:rsidRDefault="00A153E3" w:rsidP="00A153E3">
      <w:r>
        <w:t xml:space="preserve"> H                  3.04744800    1.83193400   -0.61724100</w:t>
      </w:r>
    </w:p>
    <w:p w14:paraId="1A2812AF" w14:textId="77777777" w:rsidR="00A153E3" w:rsidRDefault="00A153E3" w:rsidP="00A153E3">
      <w:r>
        <w:t xml:space="preserve"> N                 -0.02977900    1.77822800   -0.00575000</w:t>
      </w:r>
    </w:p>
    <w:p w14:paraId="0E6172B5" w14:textId="77777777" w:rsidR="00A153E3" w:rsidRDefault="00A153E3" w:rsidP="00A153E3">
      <w:r>
        <w:t xml:space="preserve"> N                  0.05398700   -0.90804100    0.00304600</w:t>
      </w:r>
    </w:p>
    <w:p w14:paraId="4B7A46E5" w14:textId="77777777" w:rsidR="00A153E3" w:rsidRDefault="00A153E3" w:rsidP="00A153E3">
      <w:r>
        <w:t xml:space="preserve"> O                  0.05246600    3.11497900   -0.00921700</w:t>
      </w:r>
    </w:p>
    <w:p w14:paraId="2CFEA16D" w14:textId="77777777" w:rsidR="00A153E3" w:rsidRDefault="00A153E3" w:rsidP="00A153E3">
      <w:r>
        <w:t xml:space="preserve"> C                  1.15059400   -0.23908400   -0.23323300</w:t>
      </w:r>
    </w:p>
    <w:p w14:paraId="3F838B18" w14:textId="77777777" w:rsidR="00A153E3" w:rsidRDefault="00A153E3" w:rsidP="00A153E3">
      <w:r>
        <w:t xml:space="preserve"> C                 -1.07908200   -0.26964800    0.23514500</w:t>
      </w:r>
    </w:p>
    <w:p w14:paraId="347BEFE9" w14:textId="77777777" w:rsidR="00A153E3" w:rsidRDefault="00A153E3" w:rsidP="00A153E3">
      <w:r>
        <w:t xml:space="preserve"> O                  2.31973700   -0.89945600   -0.49059000</w:t>
      </w:r>
    </w:p>
    <w:p w14:paraId="11AF8F78" w14:textId="77777777" w:rsidR="00A153E3" w:rsidRDefault="00A153E3" w:rsidP="00A153E3">
      <w:r>
        <w:t xml:space="preserve"> N                  2.67719300   -1.78348200    0.61655400</w:t>
      </w:r>
    </w:p>
    <w:p w14:paraId="171FAF8F" w14:textId="77777777" w:rsidR="00A153E3" w:rsidRDefault="00A153E3" w:rsidP="00A153E3">
      <w:r>
        <w:t xml:space="preserve"> O                  3.58474800   -2.42374200    0.32691900</w:t>
      </w:r>
    </w:p>
    <w:p w14:paraId="359EC6EF" w14:textId="77777777" w:rsidR="00A153E3" w:rsidRDefault="00A153E3" w:rsidP="00A153E3">
      <w:r>
        <w:t xml:space="preserve"> O                 -2.22037900   -0.97522000    0.51508800</w:t>
      </w:r>
    </w:p>
    <w:p w14:paraId="27428B54" w14:textId="77777777" w:rsidR="00A153E3" w:rsidRDefault="00A153E3" w:rsidP="00A153E3">
      <w:r>
        <w:t xml:space="preserve"> N                 -2.64873200   -1.75644100   -0.64775700</w:t>
      </w:r>
    </w:p>
    <w:p w14:paraId="3EE7DA73" w14:textId="77777777" w:rsidR="00A153E3" w:rsidRDefault="00A153E3" w:rsidP="00A153E3">
      <w:r>
        <w:t xml:space="preserve"> O                 -3.54311200   -2.41739400   -0.36483800</w:t>
      </w:r>
    </w:p>
    <w:p w14:paraId="56B77DD4" w14:textId="4FC04AAE" w:rsidR="00344C82" w:rsidRDefault="00A153E3" w:rsidP="00344C82">
      <w:r>
        <w:t xml:space="preserve"> H                  1.23256000    3.07948100   -0.24109200</w:t>
      </w:r>
    </w:p>
    <w:p w14:paraId="586312A5" w14:textId="77777777" w:rsidR="00344C82" w:rsidRPr="008250E3" w:rsidRDefault="00344C82" w:rsidP="00344C82">
      <w:pPr>
        <w:rPr>
          <w:rFonts w:cs="Times New Roman"/>
          <w:sz w:val="18"/>
          <w:szCs w:val="18"/>
        </w:rPr>
      </w:pPr>
      <w:proofErr w:type="gramStart"/>
      <w:r w:rsidRPr="008250E3">
        <w:rPr>
          <w:rFonts w:cs="Times New Roman"/>
          <w:sz w:val="18"/>
          <w:szCs w:val="18"/>
        </w:rPr>
        <w:t>Frequencies[</w:t>
      </w:r>
      <w:proofErr w:type="gramEnd"/>
      <w:r w:rsidRPr="008250E3">
        <w:rPr>
          <w:rFonts w:cs="Times New Roman"/>
          <w:sz w:val="18"/>
          <w:szCs w:val="18"/>
        </w:rPr>
        <w:t>1/cm]</w:t>
      </w:r>
    </w:p>
    <w:p w14:paraId="0A615A43" w14:textId="7F9982A2" w:rsidR="00A153E3" w:rsidRPr="00A153E3" w:rsidRDefault="00A153E3" w:rsidP="000564DD">
      <w:pPr>
        <w:pStyle w:val="af1"/>
      </w:pPr>
      <w:r w:rsidRPr="00A153E3">
        <w:t>-1347.07</w:t>
      </w:r>
      <w:r w:rsidR="000564DD">
        <w:rPr>
          <w:rFonts w:eastAsiaTheme="minorEastAsia"/>
        </w:rPr>
        <w:tab/>
      </w:r>
      <w:r w:rsidRPr="00A153E3">
        <w:t>39.07</w:t>
      </w:r>
      <w:r w:rsidR="000564DD">
        <w:rPr>
          <w:rFonts w:eastAsiaTheme="minorEastAsia"/>
        </w:rPr>
        <w:tab/>
      </w:r>
      <w:r w:rsidR="000564DD">
        <w:rPr>
          <w:rFonts w:eastAsiaTheme="minorEastAsia"/>
        </w:rPr>
        <w:tab/>
      </w:r>
      <w:r w:rsidRPr="00A153E3">
        <w:t>58.43</w:t>
      </w:r>
      <w:r w:rsidR="000564DD">
        <w:rPr>
          <w:rFonts w:eastAsiaTheme="minorEastAsia"/>
        </w:rPr>
        <w:tab/>
      </w:r>
      <w:r w:rsidR="000564DD">
        <w:rPr>
          <w:rFonts w:eastAsiaTheme="minorEastAsia"/>
        </w:rPr>
        <w:tab/>
      </w:r>
      <w:r w:rsidRPr="00A153E3">
        <w:t>79.71</w:t>
      </w:r>
      <w:r w:rsidR="000564DD">
        <w:rPr>
          <w:rFonts w:eastAsiaTheme="minorEastAsia"/>
        </w:rPr>
        <w:tab/>
      </w:r>
      <w:r w:rsidR="000564DD">
        <w:rPr>
          <w:rFonts w:eastAsiaTheme="minorEastAsia"/>
        </w:rPr>
        <w:tab/>
      </w:r>
      <w:r w:rsidRPr="00A153E3">
        <w:t>94.82</w:t>
      </w:r>
      <w:r w:rsidR="000564DD">
        <w:tab/>
      </w:r>
      <w:r w:rsidR="000564DD">
        <w:rPr>
          <w:rFonts w:eastAsiaTheme="minorEastAsia"/>
        </w:rPr>
        <w:tab/>
      </w:r>
      <w:r w:rsidRPr="00A153E3">
        <w:t>150.51</w:t>
      </w:r>
      <w:r w:rsidR="000564DD">
        <w:rPr>
          <w:rFonts w:eastAsiaTheme="minorEastAsia"/>
        </w:rPr>
        <w:tab/>
      </w:r>
      <w:r w:rsidRPr="00A153E3">
        <w:t>154.74</w:t>
      </w:r>
      <w:r w:rsidR="000564DD">
        <w:rPr>
          <w:rFonts w:eastAsiaTheme="minorEastAsia"/>
        </w:rPr>
        <w:tab/>
      </w:r>
      <w:r w:rsidRPr="00A153E3">
        <w:t>175.89</w:t>
      </w:r>
    </w:p>
    <w:p w14:paraId="54FF8D9C" w14:textId="014902F3" w:rsidR="00A153E3" w:rsidRPr="00A153E3" w:rsidRDefault="00A153E3" w:rsidP="000564DD">
      <w:pPr>
        <w:pStyle w:val="af1"/>
      </w:pPr>
      <w:r w:rsidRPr="00A153E3">
        <w:t>193.52</w:t>
      </w:r>
      <w:r w:rsidR="000564DD">
        <w:rPr>
          <w:rFonts w:eastAsiaTheme="minorEastAsia"/>
        </w:rPr>
        <w:tab/>
      </w:r>
      <w:r w:rsidRPr="00A153E3">
        <w:t>261.67</w:t>
      </w:r>
      <w:r w:rsidR="000564DD">
        <w:rPr>
          <w:rFonts w:eastAsiaTheme="minorEastAsia"/>
        </w:rPr>
        <w:tab/>
      </w:r>
      <w:r w:rsidRPr="00A153E3">
        <w:t>285.50</w:t>
      </w:r>
      <w:r w:rsidR="000564DD">
        <w:rPr>
          <w:rFonts w:eastAsiaTheme="minorEastAsia"/>
        </w:rPr>
        <w:tab/>
      </w:r>
      <w:r w:rsidRPr="00A153E3">
        <w:t>297.38</w:t>
      </w:r>
      <w:r w:rsidR="000564DD">
        <w:rPr>
          <w:rFonts w:eastAsiaTheme="minorEastAsia"/>
        </w:rPr>
        <w:tab/>
      </w:r>
      <w:r w:rsidRPr="00A153E3">
        <w:t>352.28</w:t>
      </w:r>
      <w:r w:rsidR="000564DD">
        <w:rPr>
          <w:rFonts w:eastAsiaTheme="minorEastAsia"/>
        </w:rPr>
        <w:tab/>
      </w:r>
      <w:r w:rsidRPr="00A153E3">
        <w:t>371.75</w:t>
      </w:r>
      <w:r w:rsidR="000564DD">
        <w:rPr>
          <w:rFonts w:eastAsiaTheme="minorEastAsia"/>
        </w:rPr>
        <w:tab/>
      </w:r>
      <w:r w:rsidRPr="00A153E3">
        <w:t>406.98</w:t>
      </w:r>
      <w:r w:rsidR="000564DD">
        <w:rPr>
          <w:rFonts w:eastAsiaTheme="minorEastAsia"/>
        </w:rPr>
        <w:tab/>
      </w:r>
      <w:r w:rsidRPr="00A153E3">
        <w:t>422.25</w:t>
      </w:r>
    </w:p>
    <w:p w14:paraId="524E066F" w14:textId="2CDF7B81" w:rsidR="00A153E3" w:rsidRPr="00A153E3" w:rsidRDefault="00A153E3" w:rsidP="000564DD">
      <w:pPr>
        <w:pStyle w:val="af1"/>
      </w:pPr>
      <w:r w:rsidRPr="00A153E3">
        <w:t>439.85</w:t>
      </w:r>
      <w:r w:rsidR="000564DD">
        <w:rPr>
          <w:rFonts w:eastAsiaTheme="minorEastAsia"/>
        </w:rPr>
        <w:tab/>
      </w:r>
      <w:r w:rsidRPr="00A153E3">
        <w:t>460.94</w:t>
      </w:r>
      <w:r w:rsidR="000564DD">
        <w:rPr>
          <w:rFonts w:eastAsiaTheme="minorEastAsia"/>
        </w:rPr>
        <w:tab/>
      </w:r>
      <w:r w:rsidRPr="00A153E3">
        <w:t>468.78</w:t>
      </w:r>
      <w:r w:rsidR="000564DD">
        <w:rPr>
          <w:rFonts w:eastAsiaTheme="minorEastAsia"/>
        </w:rPr>
        <w:tab/>
      </w:r>
      <w:r w:rsidRPr="00A153E3">
        <w:t>511.03</w:t>
      </w:r>
      <w:r w:rsidR="000564DD">
        <w:rPr>
          <w:rFonts w:eastAsiaTheme="minorEastAsia"/>
        </w:rPr>
        <w:tab/>
      </w:r>
      <w:r w:rsidRPr="00A153E3">
        <w:t>540.57</w:t>
      </w:r>
      <w:r w:rsidR="000564DD">
        <w:rPr>
          <w:rFonts w:eastAsiaTheme="minorEastAsia"/>
        </w:rPr>
        <w:tab/>
      </w:r>
      <w:r w:rsidRPr="00A153E3">
        <w:t>575.56</w:t>
      </w:r>
      <w:r w:rsidR="000564DD">
        <w:rPr>
          <w:rFonts w:eastAsiaTheme="minorEastAsia"/>
        </w:rPr>
        <w:tab/>
      </w:r>
      <w:r w:rsidRPr="00A153E3">
        <w:t>599.57</w:t>
      </w:r>
      <w:r w:rsidR="000564DD">
        <w:rPr>
          <w:rFonts w:eastAsiaTheme="minorEastAsia"/>
        </w:rPr>
        <w:tab/>
      </w:r>
      <w:r w:rsidRPr="00A153E3">
        <w:t>654.73</w:t>
      </w:r>
    </w:p>
    <w:p w14:paraId="03121703" w14:textId="38527253" w:rsidR="00A153E3" w:rsidRPr="00A153E3" w:rsidRDefault="00A153E3" w:rsidP="000564DD">
      <w:pPr>
        <w:pStyle w:val="af1"/>
      </w:pPr>
      <w:r w:rsidRPr="00A153E3">
        <w:t>694.82</w:t>
      </w:r>
      <w:r w:rsidR="000564DD">
        <w:rPr>
          <w:rFonts w:eastAsiaTheme="minorEastAsia"/>
        </w:rPr>
        <w:tab/>
      </w:r>
      <w:r w:rsidRPr="00A153E3">
        <w:t>710.88</w:t>
      </w:r>
      <w:r w:rsidR="000564DD">
        <w:rPr>
          <w:rFonts w:eastAsiaTheme="minorEastAsia"/>
        </w:rPr>
        <w:tab/>
      </w:r>
      <w:r w:rsidRPr="00A153E3">
        <w:t>726.89</w:t>
      </w:r>
      <w:r w:rsidR="000564DD">
        <w:rPr>
          <w:rFonts w:eastAsiaTheme="minorEastAsia"/>
        </w:rPr>
        <w:tab/>
      </w:r>
      <w:r w:rsidRPr="00A153E3">
        <w:t>740.42</w:t>
      </w:r>
      <w:r w:rsidR="000564DD">
        <w:rPr>
          <w:rFonts w:eastAsiaTheme="minorEastAsia"/>
        </w:rPr>
        <w:tab/>
      </w:r>
      <w:r w:rsidRPr="00A153E3">
        <w:t>791.22</w:t>
      </w:r>
      <w:r w:rsidR="000564DD">
        <w:rPr>
          <w:rFonts w:eastAsiaTheme="minorEastAsia"/>
        </w:rPr>
        <w:tab/>
      </w:r>
      <w:r w:rsidRPr="00A153E3">
        <w:t>831.23</w:t>
      </w:r>
      <w:r w:rsidR="000564DD">
        <w:rPr>
          <w:rFonts w:eastAsiaTheme="minorEastAsia"/>
        </w:rPr>
        <w:tab/>
      </w:r>
      <w:r w:rsidRPr="00A153E3">
        <w:t>900.68</w:t>
      </w:r>
      <w:r w:rsidR="000564DD">
        <w:rPr>
          <w:rFonts w:eastAsiaTheme="minorEastAsia"/>
        </w:rPr>
        <w:tab/>
      </w:r>
      <w:r w:rsidRPr="00A153E3">
        <w:t>1014.03</w:t>
      </w:r>
    </w:p>
    <w:p w14:paraId="65F4A543" w14:textId="59D5E0AB" w:rsidR="00A153E3" w:rsidRPr="00A153E3" w:rsidRDefault="00A153E3" w:rsidP="000564DD">
      <w:pPr>
        <w:pStyle w:val="af1"/>
      </w:pPr>
      <w:r w:rsidRPr="00A153E3">
        <w:t>1059.90</w:t>
      </w:r>
      <w:r w:rsidR="000564DD">
        <w:rPr>
          <w:rFonts w:eastAsiaTheme="minorEastAsia"/>
        </w:rPr>
        <w:tab/>
      </w:r>
      <w:r w:rsidRPr="00A153E3">
        <w:t>1074.56</w:t>
      </w:r>
      <w:r w:rsidR="000564DD">
        <w:rPr>
          <w:rFonts w:eastAsiaTheme="minorEastAsia"/>
        </w:rPr>
        <w:tab/>
      </w:r>
      <w:r w:rsidRPr="00A153E3">
        <w:t>1178.98</w:t>
      </w:r>
      <w:r w:rsidR="000564DD">
        <w:rPr>
          <w:rFonts w:eastAsiaTheme="minorEastAsia"/>
        </w:rPr>
        <w:tab/>
      </w:r>
      <w:r w:rsidRPr="00A153E3">
        <w:t>1210.93</w:t>
      </w:r>
      <w:r w:rsidR="000564DD">
        <w:rPr>
          <w:rFonts w:eastAsiaTheme="minorEastAsia"/>
        </w:rPr>
        <w:tab/>
      </w:r>
      <w:r w:rsidRPr="00A153E3">
        <w:t>1277.69</w:t>
      </w:r>
      <w:r w:rsidR="000564DD">
        <w:rPr>
          <w:rFonts w:eastAsiaTheme="minorEastAsia"/>
        </w:rPr>
        <w:tab/>
      </w:r>
      <w:r w:rsidRPr="00A153E3">
        <w:t>1299.11</w:t>
      </w:r>
      <w:r w:rsidR="000564DD">
        <w:rPr>
          <w:rFonts w:eastAsiaTheme="minorEastAsia"/>
        </w:rPr>
        <w:tab/>
      </w:r>
      <w:r w:rsidRPr="00A153E3">
        <w:t>1366.34</w:t>
      </w:r>
      <w:r w:rsidR="000564DD">
        <w:rPr>
          <w:rFonts w:eastAsiaTheme="minorEastAsia"/>
        </w:rPr>
        <w:tab/>
      </w:r>
      <w:r w:rsidRPr="00A153E3">
        <w:t>1450.85</w:t>
      </w:r>
    </w:p>
    <w:p w14:paraId="6ECD7F89" w14:textId="3E153C8A" w:rsidR="00A153E3" w:rsidRPr="00A153E3" w:rsidRDefault="00A153E3" w:rsidP="000564DD">
      <w:pPr>
        <w:pStyle w:val="af1"/>
      </w:pPr>
      <w:r w:rsidRPr="00A153E3">
        <w:t>1534.89</w:t>
      </w:r>
      <w:r w:rsidR="000564DD">
        <w:rPr>
          <w:rFonts w:eastAsiaTheme="minorEastAsia"/>
        </w:rPr>
        <w:tab/>
      </w:r>
      <w:r w:rsidRPr="00A153E3">
        <w:t>1582.60</w:t>
      </w:r>
      <w:r w:rsidR="000564DD">
        <w:rPr>
          <w:rFonts w:eastAsiaTheme="minorEastAsia"/>
        </w:rPr>
        <w:tab/>
      </w:r>
      <w:r w:rsidRPr="00A153E3">
        <w:t>1611.55</w:t>
      </w:r>
      <w:r w:rsidR="000564DD">
        <w:rPr>
          <w:rFonts w:eastAsiaTheme="minorEastAsia"/>
        </w:rPr>
        <w:tab/>
      </w:r>
      <w:r w:rsidRPr="00A153E3">
        <w:t>1678.82</w:t>
      </w:r>
      <w:r w:rsidR="000564DD">
        <w:rPr>
          <w:rFonts w:eastAsiaTheme="minorEastAsia"/>
        </w:rPr>
        <w:tab/>
      </w:r>
      <w:r w:rsidRPr="00A153E3">
        <w:t>1726.13</w:t>
      </w:r>
      <w:r w:rsidR="000564DD">
        <w:rPr>
          <w:rFonts w:eastAsiaTheme="minorEastAsia"/>
        </w:rPr>
        <w:tab/>
      </w:r>
      <w:r w:rsidRPr="00A153E3">
        <w:t>1898.77</w:t>
      </w:r>
      <w:r w:rsidR="000564DD">
        <w:rPr>
          <w:rFonts w:eastAsiaTheme="minorEastAsia"/>
        </w:rPr>
        <w:tab/>
      </w:r>
      <w:r w:rsidRPr="00A153E3">
        <w:t>1905.82</w:t>
      </w:r>
      <w:r w:rsidR="000564DD">
        <w:rPr>
          <w:rFonts w:eastAsiaTheme="minorEastAsia"/>
        </w:rPr>
        <w:tab/>
      </w:r>
      <w:r w:rsidRPr="00A153E3">
        <w:t>2120.55</w:t>
      </w:r>
    </w:p>
    <w:p w14:paraId="0362F715" w14:textId="4CB36176" w:rsidR="00344C82" w:rsidRDefault="00A153E3" w:rsidP="000564DD">
      <w:pPr>
        <w:pStyle w:val="af1"/>
      </w:pPr>
      <w:r w:rsidRPr="00A153E3">
        <w:t>3603.12</w:t>
      </w:r>
      <w:r w:rsidR="000564DD">
        <w:rPr>
          <w:rFonts w:eastAsiaTheme="minorEastAsia"/>
        </w:rPr>
        <w:tab/>
      </w:r>
      <w:r w:rsidRPr="00A153E3">
        <w:t>3695.93</w:t>
      </w:r>
      <w:r w:rsidR="000564DD">
        <w:rPr>
          <w:rFonts w:eastAsiaTheme="minorEastAsia"/>
        </w:rPr>
        <w:tab/>
      </w:r>
      <w:r w:rsidRPr="00A153E3">
        <w:t>3731.97</w:t>
      </w:r>
      <w:r w:rsidR="000564DD">
        <w:tab/>
      </w:r>
    </w:p>
    <w:p w14:paraId="4C1321EB" w14:textId="77777777" w:rsidR="000564DD" w:rsidRPr="000564DD" w:rsidRDefault="000564DD" w:rsidP="000564DD">
      <w:pPr>
        <w:pStyle w:val="af1"/>
      </w:pPr>
    </w:p>
    <w:p w14:paraId="20CED720" w14:textId="239900BD" w:rsidR="00493A06" w:rsidRPr="00493A06" w:rsidRDefault="00344C82" w:rsidP="00493A06">
      <w:pPr>
        <w:rPr>
          <w:b/>
        </w:rPr>
      </w:pPr>
      <w:r>
        <w:rPr>
          <w:b/>
        </w:rPr>
        <w:t>TS-IM4isb</w:t>
      </w:r>
    </w:p>
    <w:p w14:paraId="3A1F9B4D" w14:textId="6A705047" w:rsidR="00493A06" w:rsidRDefault="000E3AC2" w:rsidP="00493A06">
      <w:r>
        <w:rPr>
          <w:noProof/>
        </w:rPr>
        <w:drawing>
          <wp:anchor distT="0" distB="0" distL="114300" distR="114300" simplePos="0" relativeHeight="251686912" behindDoc="0" locked="0" layoutInCell="1" allowOverlap="1" wp14:anchorId="5E701E78" wp14:editId="646438FF">
            <wp:simplePos x="0" y="0"/>
            <wp:positionH relativeFrom="column">
              <wp:posOffset>3840480</wp:posOffset>
            </wp:positionH>
            <wp:positionV relativeFrom="paragraph">
              <wp:posOffset>65156</wp:posOffset>
            </wp:positionV>
            <wp:extent cx="2160000" cy="1922400"/>
            <wp:effectExtent l="0" t="0" r="0" b="1905"/>
            <wp:wrapNone/>
            <wp:docPr id="36" name="图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922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93A06">
        <w:t xml:space="preserve"> C                  1.47836300   -0.85804000    0.16905900</w:t>
      </w:r>
    </w:p>
    <w:p w14:paraId="6995A70C" w14:textId="00543723" w:rsidR="00493A06" w:rsidRDefault="00493A06" w:rsidP="00493A06">
      <w:r>
        <w:t xml:space="preserve"> C                 -0.91466200   -1.23974800   -0.22242900</w:t>
      </w:r>
    </w:p>
    <w:p w14:paraId="2D365B8A" w14:textId="77777777" w:rsidR="00493A06" w:rsidRDefault="00493A06" w:rsidP="00493A06">
      <w:r>
        <w:t xml:space="preserve"> N                  2.58906900   -1.44125100    0.40448400</w:t>
      </w:r>
    </w:p>
    <w:p w14:paraId="1962915B" w14:textId="77777777" w:rsidR="00493A06" w:rsidRDefault="00493A06" w:rsidP="00493A06">
      <w:r>
        <w:t xml:space="preserve"> H                  3.34719300   -0.79011600    0.57424900</w:t>
      </w:r>
    </w:p>
    <w:p w14:paraId="756F09D3" w14:textId="77777777" w:rsidR="00493A06" w:rsidRDefault="00493A06" w:rsidP="00493A06">
      <w:r>
        <w:t xml:space="preserve"> N                 -1.87030700   -2.18765000   -0.41554900</w:t>
      </w:r>
    </w:p>
    <w:p w14:paraId="3FD8E594" w14:textId="77777777" w:rsidR="00493A06" w:rsidRDefault="00493A06" w:rsidP="00493A06">
      <w:r>
        <w:t xml:space="preserve"> H                 -2.82360500   -1.86147100   -0.40217000</w:t>
      </w:r>
    </w:p>
    <w:p w14:paraId="7EEC3767" w14:textId="77777777" w:rsidR="00493A06" w:rsidRDefault="00493A06" w:rsidP="00493A06">
      <w:r>
        <w:t xml:space="preserve"> H                 -1.68860700   -3.11287000   -0.05704500</w:t>
      </w:r>
    </w:p>
    <w:p w14:paraId="4716660D" w14:textId="77777777" w:rsidR="00493A06" w:rsidRDefault="00493A06" w:rsidP="00493A06">
      <w:r>
        <w:t xml:space="preserve"> N                  0.36782700   -1.66017400   -0.02426100</w:t>
      </w:r>
    </w:p>
    <w:p w14:paraId="4155CF79" w14:textId="77777777" w:rsidR="00493A06" w:rsidRDefault="00493A06" w:rsidP="00493A06">
      <w:r>
        <w:t xml:space="preserve"> N                 -0.07173000    0.98575400   -0.15836400</w:t>
      </w:r>
    </w:p>
    <w:p w14:paraId="14052B21" w14:textId="77777777" w:rsidR="00493A06" w:rsidRDefault="00493A06" w:rsidP="00493A06">
      <w:r>
        <w:t xml:space="preserve"> O                  0.58253000   -3.00658500    0.07688700</w:t>
      </w:r>
    </w:p>
    <w:p w14:paraId="2554401F" w14:textId="77777777" w:rsidR="00493A06" w:rsidRDefault="00493A06" w:rsidP="00493A06">
      <w:r>
        <w:t xml:space="preserve"> C                 -1.10304700    0.12197600   -0.28503200</w:t>
      </w:r>
    </w:p>
    <w:p w14:paraId="2C2CA268" w14:textId="77777777" w:rsidR="00493A06" w:rsidRDefault="00493A06" w:rsidP="00493A06">
      <w:r>
        <w:t xml:space="preserve"> C                  1.09454300    0.53296200    0.03222100</w:t>
      </w:r>
    </w:p>
    <w:p w14:paraId="475F2BA6" w14:textId="77777777" w:rsidR="00493A06" w:rsidRDefault="00493A06" w:rsidP="00493A06">
      <w:r>
        <w:t xml:space="preserve"> O                 -2.35569700    0.60595900   -0.53275400</w:t>
      </w:r>
    </w:p>
    <w:p w14:paraId="291A5E2A" w14:textId="77777777" w:rsidR="00493A06" w:rsidRDefault="00493A06" w:rsidP="00493A06">
      <w:r>
        <w:t xml:space="preserve"> N                 -2.88570900    1.30343100    0.64967200</w:t>
      </w:r>
    </w:p>
    <w:p w14:paraId="739B4972" w14:textId="77777777" w:rsidR="00493A06" w:rsidRDefault="00493A06" w:rsidP="00493A06">
      <w:r>
        <w:t xml:space="preserve"> O                 -3.88925800    1.79514200    0.39254100</w:t>
      </w:r>
    </w:p>
    <w:p w14:paraId="275D929A" w14:textId="77777777" w:rsidR="00493A06" w:rsidRDefault="00493A06" w:rsidP="00493A06">
      <w:r>
        <w:t xml:space="preserve"> H                  1.54730000   -3.04088200    0.27524600</w:t>
      </w:r>
    </w:p>
    <w:p w14:paraId="4BCDDEE8" w14:textId="77777777" w:rsidR="00493A06" w:rsidRDefault="00493A06" w:rsidP="00493A06">
      <w:r>
        <w:t xml:space="preserve"> N                  2.34552400    1.54200700   -0.28495700</w:t>
      </w:r>
    </w:p>
    <w:p w14:paraId="33ED56A1" w14:textId="77777777" w:rsidR="00493A06" w:rsidRDefault="00493A06" w:rsidP="00493A06">
      <w:r>
        <w:t xml:space="preserve"> O                  2.16784300    1.54340600    0.99134800</w:t>
      </w:r>
    </w:p>
    <w:p w14:paraId="568D22F1" w14:textId="3BD9BA3A" w:rsidR="00344C82" w:rsidRDefault="00493A06" w:rsidP="00344C82">
      <w:r>
        <w:t xml:space="preserve"> O                  2.61505900    2.52053100   -0.89681800</w:t>
      </w:r>
    </w:p>
    <w:p w14:paraId="7F824FE3" w14:textId="77777777" w:rsidR="00344C82" w:rsidRPr="008250E3" w:rsidRDefault="00344C82" w:rsidP="00344C82">
      <w:pPr>
        <w:rPr>
          <w:rFonts w:cs="Times New Roman"/>
          <w:sz w:val="18"/>
          <w:szCs w:val="18"/>
        </w:rPr>
      </w:pPr>
      <w:proofErr w:type="gramStart"/>
      <w:r w:rsidRPr="008250E3">
        <w:rPr>
          <w:rFonts w:cs="Times New Roman"/>
          <w:sz w:val="18"/>
          <w:szCs w:val="18"/>
        </w:rPr>
        <w:lastRenderedPageBreak/>
        <w:t>Frequencies[</w:t>
      </w:r>
      <w:proofErr w:type="gramEnd"/>
      <w:r w:rsidRPr="008250E3">
        <w:rPr>
          <w:rFonts w:cs="Times New Roman"/>
          <w:sz w:val="18"/>
          <w:szCs w:val="18"/>
        </w:rPr>
        <w:t>1/cm]</w:t>
      </w:r>
    </w:p>
    <w:p w14:paraId="25AA1396" w14:textId="5EAFDDEE" w:rsidR="00493A06" w:rsidRPr="00493A06" w:rsidRDefault="00493A06" w:rsidP="000564DD">
      <w:pPr>
        <w:pStyle w:val="af1"/>
      </w:pPr>
      <w:r w:rsidRPr="00493A06">
        <w:t>-827.07</w:t>
      </w:r>
      <w:r w:rsidR="000564DD">
        <w:rPr>
          <w:rFonts w:eastAsiaTheme="minorEastAsia"/>
        </w:rPr>
        <w:tab/>
      </w:r>
      <w:r w:rsidRPr="00493A06">
        <w:t>47.15</w:t>
      </w:r>
      <w:r w:rsidR="000564DD">
        <w:rPr>
          <w:rFonts w:eastAsiaTheme="minorEastAsia"/>
        </w:rPr>
        <w:tab/>
      </w:r>
      <w:r w:rsidR="000564DD">
        <w:rPr>
          <w:rFonts w:eastAsiaTheme="minorEastAsia"/>
        </w:rPr>
        <w:tab/>
      </w:r>
      <w:r w:rsidRPr="00493A06">
        <w:t>75.77</w:t>
      </w:r>
      <w:r w:rsidR="000564DD">
        <w:rPr>
          <w:rFonts w:eastAsiaTheme="minorEastAsia"/>
        </w:rPr>
        <w:tab/>
      </w:r>
      <w:r w:rsidR="000564DD">
        <w:rPr>
          <w:rFonts w:eastAsiaTheme="minorEastAsia"/>
        </w:rPr>
        <w:tab/>
      </w:r>
      <w:r w:rsidRPr="00493A06">
        <w:t>96.58</w:t>
      </w:r>
      <w:r w:rsidR="000564DD">
        <w:rPr>
          <w:rFonts w:eastAsiaTheme="minorEastAsia"/>
        </w:rPr>
        <w:tab/>
      </w:r>
      <w:r w:rsidR="000564DD">
        <w:rPr>
          <w:rFonts w:eastAsiaTheme="minorEastAsia"/>
        </w:rPr>
        <w:tab/>
      </w:r>
      <w:r w:rsidRPr="00493A06">
        <w:t>108.97</w:t>
      </w:r>
      <w:r w:rsidR="000564DD">
        <w:rPr>
          <w:rFonts w:eastAsiaTheme="minorEastAsia"/>
        </w:rPr>
        <w:tab/>
      </w:r>
      <w:r w:rsidRPr="00493A06">
        <w:t>136.75</w:t>
      </w:r>
      <w:r w:rsidR="000564DD">
        <w:rPr>
          <w:rFonts w:eastAsiaTheme="minorEastAsia"/>
        </w:rPr>
        <w:tab/>
      </w:r>
      <w:r w:rsidRPr="00493A06">
        <w:t>156.63</w:t>
      </w:r>
      <w:r w:rsidR="000564DD">
        <w:rPr>
          <w:rFonts w:eastAsiaTheme="minorEastAsia"/>
        </w:rPr>
        <w:tab/>
      </w:r>
      <w:r w:rsidRPr="00493A06">
        <w:t>163.33</w:t>
      </w:r>
    </w:p>
    <w:p w14:paraId="2254D9E9" w14:textId="43457559" w:rsidR="00493A06" w:rsidRPr="00493A06" w:rsidRDefault="00493A06" w:rsidP="000564DD">
      <w:pPr>
        <w:pStyle w:val="af1"/>
      </w:pPr>
      <w:r w:rsidRPr="00493A06">
        <w:t>233.29</w:t>
      </w:r>
      <w:r w:rsidR="000564DD">
        <w:rPr>
          <w:rFonts w:eastAsiaTheme="minorEastAsia"/>
        </w:rPr>
        <w:tab/>
      </w:r>
      <w:r w:rsidRPr="00493A06">
        <w:t>242.57</w:t>
      </w:r>
      <w:r w:rsidR="000564DD">
        <w:rPr>
          <w:rFonts w:eastAsiaTheme="minorEastAsia"/>
        </w:rPr>
        <w:tab/>
      </w:r>
      <w:r w:rsidRPr="00493A06">
        <w:t>284.83</w:t>
      </w:r>
      <w:r w:rsidR="000564DD">
        <w:rPr>
          <w:rFonts w:eastAsiaTheme="minorEastAsia"/>
        </w:rPr>
        <w:tab/>
      </w:r>
      <w:r w:rsidRPr="00493A06">
        <w:t>294.15</w:t>
      </w:r>
      <w:r w:rsidR="000564DD">
        <w:rPr>
          <w:rFonts w:eastAsiaTheme="minorEastAsia"/>
        </w:rPr>
        <w:tab/>
      </w:r>
      <w:r w:rsidRPr="00493A06">
        <w:t>339.48</w:t>
      </w:r>
      <w:r w:rsidR="000564DD">
        <w:rPr>
          <w:rFonts w:eastAsiaTheme="minorEastAsia"/>
        </w:rPr>
        <w:tab/>
      </w:r>
      <w:r w:rsidRPr="00493A06">
        <w:t>358.73</w:t>
      </w:r>
      <w:r w:rsidR="000564DD">
        <w:rPr>
          <w:rFonts w:eastAsiaTheme="minorEastAsia"/>
        </w:rPr>
        <w:tab/>
      </w:r>
      <w:r w:rsidRPr="00493A06">
        <w:t>367.25</w:t>
      </w:r>
      <w:r w:rsidR="000564DD">
        <w:rPr>
          <w:rFonts w:eastAsiaTheme="minorEastAsia"/>
        </w:rPr>
        <w:tab/>
      </w:r>
      <w:r w:rsidRPr="00493A06">
        <w:t>377.92</w:t>
      </w:r>
    </w:p>
    <w:p w14:paraId="79162EB9" w14:textId="3A95372D" w:rsidR="00493A06" w:rsidRPr="00493A06" w:rsidRDefault="00493A06" w:rsidP="000564DD">
      <w:pPr>
        <w:pStyle w:val="af1"/>
      </w:pPr>
      <w:r w:rsidRPr="00493A06">
        <w:t>427.21</w:t>
      </w:r>
      <w:r w:rsidR="000564DD">
        <w:rPr>
          <w:rFonts w:eastAsiaTheme="minorEastAsia"/>
        </w:rPr>
        <w:tab/>
      </w:r>
      <w:r w:rsidRPr="00493A06">
        <w:t>435.13</w:t>
      </w:r>
      <w:r w:rsidR="000564DD">
        <w:rPr>
          <w:rFonts w:eastAsiaTheme="minorEastAsia"/>
        </w:rPr>
        <w:tab/>
      </w:r>
      <w:r w:rsidRPr="00493A06">
        <w:t>466.36</w:t>
      </w:r>
      <w:r w:rsidR="000564DD">
        <w:rPr>
          <w:rFonts w:eastAsiaTheme="minorEastAsia"/>
        </w:rPr>
        <w:tab/>
      </w:r>
      <w:r w:rsidRPr="00493A06">
        <w:t>491.65</w:t>
      </w:r>
      <w:r w:rsidR="000564DD">
        <w:rPr>
          <w:rFonts w:eastAsiaTheme="minorEastAsia"/>
        </w:rPr>
        <w:tab/>
      </w:r>
      <w:r w:rsidRPr="00493A06">
        <w:t>505.55</w:t>
      </w:r>
      <w:r w:rsidR="000564DD">
        <w:rPr>
          <w:rFonts w:eastAsiaTheme="minorEastAsia"/>
        </w:rPr>
        <w:tab/>
      </w:r>
      <w:r w:rsidRPr="00493A06">
        <w:t>519.85</w:t>
      </w:r>
      <w:r w:rsidR="000564DD">
        <w:rPr>
          <w:rFonts w:eastAsiaTheme="minorEastAsia"/>
        </w:rPr>
        <w:tab/>
      </w:r>
      <w:r w:rsidRPr="00493A06">
        <w:t>602.29</w:t>
      </w:r>
      <w:r w:rsidR="000564DD">
        <w:rPr>
          <w:rFonts w:eastAsiaTheme="minorEastAsia"/>
        </w:rPr>
        <w:tab/>
      </w:r>
      <w:r w:rsidRPr="00493A06">
        <w:t>669.95</w:t>
      </w:r>
    </w:p>
    <w:p w14:paraId="2BDB4FCC" w14:textId="082CD0A7" w:rsidR="00493A06" w:rsidRPr="00493A06" w:rsidRDefault="00493A06" w:rsidP="000564DD">
      <w:pPr>
        <w:pStyle w:val="af1"/>
      </w:pPr>
      <w:r w:rsidRPr="00493A06">
        <w:t>681.08</w:t>
      </w:r>
      <w:r w:rsidR="000564DD">
        <w:rPr>
          <w:rFonts w:eastAsiaTheme="minorEastAsia"/>
        </w:rPr>
        <w:tab/>
      </w:r>
      <w:r w:rsidRPr="00493A06">
        <w:t>695.46</w:t>
      </w:r>
      <w:r w:rsidR="000564DD">
        <w:rPr>
          <w:rFonts w:eastAsiaTheme="minorEastAsia"/>
        </w:rPr>
        <w:tab/>
      </w:r>
      <w:r w:rsidRPr="00493A06">
        <w:t>706.55</w:t>
      </w:r>
      <w:r w:rsidR="000564DD">
        <w:rPr>
          <w:rFonts w:eastAsiaTheme="minorEastAsia"/>
        </w:rPr>
        <w:tab/>
      </w:r>
      <w:r w:rsidRPr="00493A06">
        <w:t>723.88</w:t>
      </w:r>
      <w:r w:rsidR="000564DD">
        <w:rPr>
          <w:rFonts w:eastAsiaTheme="minorEastAsia"/>
        </w:rPr>
        <w:tab/>
      </w:r>
      <w:r w:rsidRPr="00493A06">
        <w:t>758.06</w:t>
      </w:r>
      <w:r w:rsidR="000564DD">
        <w:rPr>
          <w:rFonts w:eastAsiaTheme="minorEastAsia"/>
        </w:rPr>
        <w:tab/>
      </w:r>
      <w:r w:rsidRPr="00493A06">
        <w:t>812.17</w:t>
      </w:r>
      <w:r w:rsidR="000564DD">
        <w:rPr>
          <w:rFonts w:eastAsiaTheme="minorEastAsia"/>
        </w:rPr>
        <w:tab/>
      </w:r>
      <w:r w:rsidRPr="00493A06">
        <w:t>896.29</w:t>
      </w:r>
      <w:r w:rsidR="000564DD">
        <w:rPr>
          <w:rFonts w:eastAsiaTheme="minorEastAsia"/>
        </w:rPr>
        <w:tab/>
      </w:r>
      <w:r w:rsidRPr="00493A06">
        <w:t>1001.53</w:t>
      </w:r>
    </w:p>
    <w:p w14:paraId="27ECA176" w14:textId="159B17AD" w:rsidR="00493A06" w:rsidRPr="00493A06" w:rsidRDefault="00493A06" w:rsidP="000564DD">
      <w:pPr>
        <w:pStyle w:val="af1"/>
      </w:pPr>
      <w:r w:rsidRPr="00493A06">
        <w:t>1092.91</w:t>
      </w:r>
      <w:r w:rsidR="000564DD">
        <w:rPr>
          <w:rFonts w:eastAsiaTheme="minorEastAsia"/>
        </w:rPr>
        <w:tab/>
      </w:r>
      <w:r w:rsidRPr="00493A06">
        <w:t>1169.55</w:t>
      </w:r>
      <w:r w:rsidR="000564DD">
        <w:rPr>
          <w:rFonts w:eastAsiaTheme="minorEastAsia"/>
        </w:rPr>
        <w:tab/>
      </w:r>
      <w:r w:rsidRPr="00493A06">
        <w:t>1197.60</w:t>
      </w:r>
      <w:r w:rsidR="000564DD">
        <w:rPr>
          <w:rFonts w:eastAsiaTheme="minorEastAsia"/>
        </w:rPr>
        <w:tab/>
      </w:r>
      <w:r w:rsidRPr="00493A06">
        <w:t>1274.23</w:t>
      </w:r>
      <w:r w:rsidR="000564DD">
        <w:rPr>
          <w:rFonts w:eastAsiaTheme="minorEastAsia"/>
        </w:rPr>
        <w:tab/>
      </w:r>
      <w:r w:rsidRPr="00493A06">
        <w:t>1322.53</w:t>
      </w:r>
      <w:r w:rsidR="000564DD">
        <w:rPr>
          <w:rFonts w:eastAsiaTheme="minorEastAsia"/>
        </w:rPr>
        <w:tab/>
      </w:r>
      <w:r w:rsidRPr="00493A06">
        <w:t>1329.06</w:t>
      </w:r>
      <w:r w:rsidR="000564DD">
        <w:rPr>
          <w:rFonts w:eastAsiaTheme="minorEastAsia"/>
        </w:rPr>
        <w:tab/>
      </w:r>
      <w:r w:rsidRPr="00493A06">
        <w:t>1439.15</w:t>
      </w:r>
      <w:r w:rsidR="000564DD">
        <w:rPr>
          <w:rFonts w:eastAsiaTheme="minorEastAsia"/>
        </w:rPr>
        <w:tab/>
      </w:r>
      <w:r w:rsidRPr="00493A06">
        <w:t>1466.25</w:t>
      </w:r>
    </w:p>
    <w:p w14:paraId="2B87A5E9" w14:textId="341B9653" w:rsidR="00493A06" w:rsidRPr="00493A06" w:rsidRDefault="00493A06" w:rsidP="000564DD">
      <w:pPr>
        <w:pStyle w:val="af1"/>
      </w:pPr>
      <w:r w:rsidRPr="00493A06">
        <w:t>1556.09</w:t>
      </w:r>
      <w:r w:rsidR="000564DD">
        <w:rPr>
          <w:rFonts w:eastAsiaTheme="minorEastAsia"/>
        </w:rPr>
        <w:tab/>
      </w:r>
      <w:r w:rsidRPr="00493A06">
        <w:t>1608.95</w:t>
      </w:r>
      <w:r w:rsidR="000564DD">
        <w:rPr>
          <w:rFonts w:eastAsiaTheme="minorEastAsia"/>
        </w:rPr>
        <w:tab/>
      </w:r>
      <w:r w:rsidRPr="00493A06">
        <w:t>1650.19</w:t>
      </w:r>
      <w:r w:rsidR="000564DD">
        <w:rPr>
          <w:rFonts w:eastAsiaTheme="minorEastAsia"/>
        </w:rPr>
        <w:tab/>
      </w:r>
      <w:r w:rsidRPr="00493A06">
        <w:t>1671.07</w:t>
      </w:r>
      <w:r w:rsidR="000564DD">
        <w:rPr>
          <w:rFonts w:eastAsiaTheme="minorEastAsia"/>
        </w:rPr>
        <w:tab/>
      </w:r>
      <w:r w:rsidRPr="00493A06">
        <w:t>1685.56</w:t>
      </w:r>
      <w:r w:rsidR="000564DD">
        <w:rPr>
          <w:rFonts w:eastAsiaTheme="minorEastAsia"/>
        </w:rPr>
        <w:tab/>
      </w:r>
      <w:r w:rsidRPr="00493A06">
        <w:t>1733.91</w:t>
      </w:r>
      <w:r w:rsidR="000564DD">
        <w:rPr>
          <w:rFonts w:eastAsiaTheme="minorEastAsia"/>
        </w:rPr>
        <w:tab/>
      </w:r>
      <w:r w:rsidRPr="00493A06">
        <w:t>1906.40</w:t>
      </w:r>
      <w:r w:rsidR="000564DD">
        <w:rPr>
          <w:rFonts w:eastAsiaTheme="minorEastAsia"/>
        </w:rPr>
        <w:tab/>
      </w:r>
      <w:r w:rsidRPr="00493A06">
        <w:t>3477.43</w:t>
      </w:r>
    </w:p>
    <w:p w14:paraId="395902BA" w14:textId="7199D725" w:rsidR="00344C82" w:rsidRDefault="00493A06" w:rsidP="000564DD">
      <w:pPr>
        <w:pStyle w:val="af1"/>
      </w:pPr>
      <w:r w:rsidRPr="00493A06">
        <w:t>3615.31</w:t>
      </w:r>
      <w:r w:rsidR="000564DD">
        <w:rPr>
          <w:rFonts w:eastAsiaTheme="minorEastAsia"/>
        </w:rPr>
        <w:tab/>
      </w:r>
      <w:r w:rsidRPr="00493A06">
        <w:t>3615.84</w:t>
      </w:r>
      <w:r w:rsidR="000564DD">
        <w:rPr>
          <w:rFonts w:eastAsiaTheme="minorEastAsia"/>
        </w:rPr>
        <w:tab/>
      </w:r>
      <w:r w:rsidRPr="00493A06">
        <w:t>3738.40</w:t>
      </w:r>
      <w:r w:rsidR="000564DD">
        <w:tab/>
      </w:r>
    </w:p>
    <w:p w14:paraId="164A830C" w14:textId="318200DF" w:rsidR="000564DD" w:rsidRPr="000564DD" w:rsidRDefault="000564DD" w:rsidP="000564DD">
      <w:pPr>
        <w:pStyle w:val="af1"/>
      </w:pPr>
    </w:p>
    <w:p w14:paraId="42890416" w14:textId="50D0BFA0" w:rsidR="00F26CD1" w:rsidRPr="00F26CD1" w:rsidRDefault="00344C82" w:rsidP="00F26CD1">
      <w:pPr>
        <w:rPr>
          <w:b/>
        </w:rPr>
      </w:pPr>
      <w:r>
        <w:rPr>
          <w:b/>
        </w:rPr>
        <w:t>TS-IM5s</w:t>
      </w:r>
    </w:p>
    <w:p w14:paraId="1D6E9B8F" w14:textId="04FCA063" w:rsidR="00F26CD1" w:rsidRDefault="000E3AC2" w:rsidP="00F26CD1">
      <w:r>
        <w:rPr>
          <w:noProof/>
        </w:rPr>
        <w:drawing>
          <wp:anchor distT="0" distB="0" distL="114300" distR="114300" simplePos="0" relativeHeight="251687936" behindDoc="0" locked="0" layoutInCell="1" allowOverlap="1" wp14:anchorId="24811510" wp14:editId="5713840A">
            <wp:simplePos x="0" y="0"/>
            <wp:positionH relativeFrom="column">
              <wp:posOffset>3880237</wp:posOffset>
            </wp:positionH>
            <wp:positionV relativeFrom="paragraph">
              <wp:posOffset>69933</wp:posOffset>
            </wp:positionV>
            <wp:extent cx="2160000" cy="1792800"/>
            <wp:effectExtent l="0" t="0" r="0" b="0"/>
            <wp:wrapNone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792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26CD1">
        <w:t xml:space="preserve"> C                  1.22001300    1.00824600   -0.21621700</w:t>
      </w:r>
    </w:p>
    <w:p w14:paraId="37526F14" w14:textId="6E01B84C" w:rsidR="00F26CD1" w:rsidRDefault="00F26CD1" w:rsidP="00F26CD1">
      <w:r>
        <w:t xml:space="preserve"> C                 -1.14612900    1.22500500    0.22360600</w:t>
      </w:r>
    </w:p>
    <w:p w14:paraId="707C1998" w14:textId="4E5802B4" w:rsidR="00F26CD1" w:rsidRDefault="00F26CD1" w:rsidP="00F26CD1">
      <w:r>
        <w:t xml:space="preserve"> N                  2.24879300    1.56079000   -0.69002200</w:t>
      </w:r>
    </w:p>
    <w:p w14:paraId="63EED96C" w14:textId="77777777" w:rsidR="00F26CD1" w:rsidRDefault="00F26CD1" w:rsidP="00F26CD1">
      <w:r>
        <w:t xml:space="preserve"> H                  2.02448000    2.55228700   -0.83327500</w:t>
      </w:r>
    </w:p>
    <w:p w14:paraId="5D17F227" w14:textId="48E2C646" w:rsidR="00F26CD1" w:rsidRDefault="00F26CD1" w:rsidP="00F26CD1">
      <w:r>
        <w:t xml:space="preserve"> N                 -2.23828300    1.99899400    0.27864600</w:t>
      </w:r>
    </w:p>
    <w:p w14:paraId="7AB1ADE9" w14:textId="6E13B6CA" w:rsidR="00F26CD1" w:rsidRDefault="00F26CD1" w:rsidP="00F26CD1">
      <w:r>
        <w:t xml:space="preserve"> H                 -3.09978200    1.60882400    0.62234000</w:t>
      </w:r>
    </w:p>
    <w:p w14:paraId="0D69CB7E" w14:textId="5F39DEB4" w:rsidR="00F26CD1" w:rsidRDefault="00F26CD1" w:rsidP="00F26CD1">
      <w:r>
        <w:t xml:space="preserve"> H                 -2.07934100    2.99708800    0.23214800</w:t>
      </w:r>
    </w:p>
    <w:p w14:paraId="2EB06064" w14:textId="378DA693" w:rsidR="00F26CD1" w:rsidRDefault="00F26CD1" w:rsidP="00F26CD1">
      <w:r>
        <w:t xml:space="preserve"> N                  0.01522900    1.79314400   -0.02143100</w:t>
      </w:r>
    </w:p>
    <w:p w14:paraId="3F6E97F9" w14:textId="29461477" w:rsidR="00F26CD1" w:rsidRDefault="00F26CD1" w:rsidP="00F26CD1">
      <w:r>
        <w:t xml:space="preserve"> N                 -0.18009300   -0.98928600    0.35400200</w:t>
      </w:r>
    </w:p>
    <w:p w14:paraId="10C8F56A" w14:textId="77777777" w:rsidR="00F26CD1" w:rsidRDefault="00F26CD1" w:rsidP="00F26CD1">
      <w:r>
        <w:t xml:space="preserve"> O                  0.08655700    3.06559900   -0.21751200</w:t>
      </w:r>
    </w:p>
    <w:p w14:paraId="087BA1B4" w14:textId="77777777" w:rsidR="00F26CD1" w:rsidRDefault="00F26CD1" w:rsidP="00F26CD1">
      <w:r>
        <w:t xml:space="preserve"> C                 -1.20471700   -0.22324800    0.40005900</w:t>
      </w:r>
    </w:p>
    <w:p w14:paraId="09F720BB" w14:textId="77777777" w:rsidR="00F26CD1" w:rsidRDefault="00F26CD1" w:rsidP="00F26CD1">
      <w:r>
        <w:t xml:space="preserve"> C                  1.03970000   -0.41113600    0.14032100</w:t>
      </w:r>
    </w:p>
    <w:p w14:paraId="68AF4B19" w14:textId="77777777" w:rsidR="00F26CD1" w:rsidRDefault="00F26CD1" w:rsidP="00F26CD1">
      <w:r>
        <w:t xml:space="preserve"> N                  2.06752000   -1.26451900    0.18330500</w:t>
      </w:r>
    </w:p>
    <w:p w14:paraId="27E0DB85" w14:textId="6C85A1E6" w:rsidR="00F26CD1" w:rsidRDefault="00F26CD1" w:rsidP="00F26CD1">
      <w:r>
        <w:t xml:space="preserve"> O                  3.31109900   -0.68221800    0.28966900</w:t>
      </w:r>
    </w:p>
    <w:p w14:paraId="78524432" w14:textId="77777777" w:rsidR="00F26CD1" w:rsidRDefault="00F26CD1" w:rsidP="00F26CD1">
      <w:r>
        <w:t xml:space="preserve"> O                  2.01482800   -2.47554400    0.24044000</w:t>
      </w:r>
    </w:p>
    <w:p w14:paraId="070F2BED" w14:textId="77777777" w:rsidR="00F26CD1" w:rsidRDefault="00F26CD1" w:rsidP="00F26CD1">
      <w:r>
        <w:t xml:space="preserve"> O                 -2.42881000   -0.70643200    0.62574400</w:t>
      </w:r>
    </w:p>
    <w:p w14:paraId="6C14DD04" w14:textId="77777777" w:rsidR="00F26CD1" w:rsidRDefault="00F26CD1" w:rsidP="00F26CD1">
      <w:r>
        <w:t xml:space="preserve"> N                 -2.89367000   -1.92600100   -0.32290400</w:t>
      </w:r>
    </w:p>
    <w:p w14:paraId="776FCBF3" w14:textId="52DC8DE3" w:rsidR="00F26CD1" w:rsidRDefault="00F26CD1" w:rsidP="00F26CD1">
      <w:r>
        <w:t xml:space="preserve"> O                 -2.13162200   -2.21931200   -1.09025400</w:t>
      </w:r>
    </w:p>
    <w:p w14:paraId="10770724" w14:textId="6A8C421F" w:rsidR="00344C82" w:rsidRDefault="00F26CD1" w:rsidP="00344C82">
      <w:r>
        <w:t xml:space="preserve"> H                  3.74854800   -0.81999500   -0.56370000</w:t>
      </w:r>
    </w:p>
    <w:p w14:paraId="4159BD1B" w14:textId="77777777" w:rsidR="00344C82" w:rsidRPr="008250E3" w:rsidRDefault="00344C82" w:rsidP="00344C82">
      <w:pPr>
        <w:rPr>
          <w:rFonts w:cs="Times New Roman"/>
          <w:sz w:val="18"/>
          <w:szCs w:val="18"/>
        </w:rPr>
      </w:pPr>
      <w:proofErr w:type="gramStart"/>
      <w:r w:rsidRPr="008250E3">
        <w:rPr>
          <w:rFonts w:cs="Times New Roman"/>
          <w:sz w:val="18"/>
          <w:szCs w:val="18"/>
        </w:rPr>
        <w:t>Frequencies[</w:t>
      </w:r>
      <w:proofErr w:type="gramEnd"/>
      <w:r w:rsidRPr="008250E3">
        <w:rPr>
          <w:rFonts w:cs="Times New Roman"/>
          <w:sz w:val="18"/>
          <w:szCs w:val="18"/>
        </w:rPr>
        <w:t>1/cm]</w:t>
      </w:r>
    </w:p>
    <w:p w14:paraId="0559F91A" w14:textId="3FAD60DA" w:rsidR="00F26CD1" w:rsidRPr="00F26CD1" w:rsidRDefault="00F26CD1" w:rsidP="008B7B96">
      <w:pPr>
        <w:pStyle w:val="af1"/>
      </w:pPr>
      <w:r w:rsidRPr="00F26CD1">
        <w:t>-408.84</w:t>
      </w:r>
      <w:r w:rsidR="008B7B96">
        <w:rPr>
          <w:rFonts w:eastAsiaTheme="minorEastAsia"/>
        </w:rPr>
        <w:tab/>
      </w:r>
      <w:r w:rsidRPr="00F26CD1">
        <w:t>40.36</w:t>
      </w:r>
      <w:r w:rsidR="008B7B96">
        <w:rPr>
          <w:rFonts w:eastAsiaTheme="minorEastAsia"/>
        </w:rPr>
        <w:tab/>
      </w:r>
      <w:r w:rsidR="008B7B96">
        <w:rPr>
          <w:rFonts w:eastAsiaTheme="minorEastAsia"/>
        </w:rPr>
        <w:tab/>
      </w:r>
      <w:r w:rsidRPr="00F26CD1">
        <w:t>63.53</w:t>
      </w:r>
      <w:r w:rsidR="008B7B96">
        <w:rPr>
          <w:rFonts w:eastAsiaTheme="minorEastAsia"/>
        </w:rPr>
        <w:tab/>
      </w:r>
      <w:r w:rsidR="008B7B96">
        <w:rPr>
          <w:rFonts w:eastAsiaTheme="minorEastAsia"/>
        </w:rPr>
        <w:tab/>
      </w:r>
      <w:r w:rsidRPr="00F26CD1">
        <w:t>83.99</w:t>
      </w:r>
      <w:r w:rsidR="008B7B96">
        <w:rPr>
          <w:rFonts w:eastAsiaTheme="minorEastAsia"/>
        </w:rPr>
        <w:tab/>
      </w:r>
      <w:r w:rsidR="008B7B96">
        <w:rPr>
          <w:rFonts w:eastAsiaTheme="minorEastAsia"/>
        </w:rPr>
        <w:tab/>
      </w:r>
      <w:r w:rsidRPr="00F26CD1">
        <w:t>108.85</w:t>
      </w:r>
      <w:r w:rsidR="008B7B96">
        <w:rPr>
          <w:rFonts w:eastAsiaTheme="minorEastAsia"/>
        </w:rPr>
        <w:tab/>
      </w:r>
      <w:r w:rsidRPr="00F26CD1">
        <w:t>127.95</w:t>
      </w:r>
      <w:r w:rsidR="008B7B96">
        <w:rPr>
          <w:rFonts w:eastAsiaTheme="minorEastAsia"/>
        </w:rPr>
        <w:tab/>
      </w:r>
      <w:r w:rsidRPr="00F26CD1">
        <w:t>154.88</w:t>
      </w:r>
      <w:r w:rsidR="008B7B96">
        <w:rPr>
          <w:rFonts w:eastAsiaTheme="minorEastAsia"/>
        </w:rPr>
        <w:tab/>
      </w:r>
      <w:r w:rsidRPr="00F26CD1">
        <w:t>210.53</w:t>
      </w:r>
    </w:p>
    <w:p w14:paraId="1F1148FF" w14:textId="7B29098C" w:rsidR="00F26CD1" w:rsidRPr="00F26CD1" w:rsidRDefault="00F26CD1" w:rsidP="008B7B96">
      <w:pPr>
        <w:pStyle w:val="af1"/>
      </w:pPr>
      <w:r w:rsidRPr="00F26CD1">
        <w:t>242.48</w:t>
      </w:r>
      <w:r w:rsidR="008B7B96">
        <w:rPr>
          <w:rFonts w:eastAsiaTheme="minorEastAsia"/>
        </w:rPr>
        <w:tab/>
      </w:r>
      <w:r w:rsidRPr="00F26CD1">
        <w:t>271.79</w:t>
      </w:r>
      <w:r w:rsidR="008B7B96">
        <w:rPr>
          <w:rFonts w:eastAsiaTheme="minorEastAsia"/>
        </w:rPr>
        <w:tab/>
      </w:r>
      <w:r w:rsidRPr="00F26CD1">
        <w:t>284.09</w:t>
      </w:r>
      <w:r w:rsidR="008B7B96">
        <w:rPr>
          <w:rFonts w:eastAsiaTheme="minorEastAsia"/>
        </w:rPr>
        <w:tab/>
      </w:r>
      <w:r w:rsidRPr="00F26CD1">
        <w:t>321.39</w:t>
      </w:r>
      <w:r w:rsidR="008B7B96">
        <w:rPr>
          <w:rFonts w:eastAsiaTheme="minorEastAsia"/>
        </w:rPr>
        <w:tab/>
      </w:r>
      <w:r w:rsidRPr="00F26CD1">
        <w:t>342.66</w:t>
      </w:r>
      <w:r w:rsidR="008B7B96">
        <w:rPr>
          <w:rFonts w:eastAsiaTheme="minorEastAsia"/>
        </w:rPr>
        <w:tab/>
      </w:r>
      <w:r w:rsidRPr="00F26CD1">
        <w:t>372.13</w:t>
      </w:r>
      <w:r w:rsidR="008B7B96">
        <w:rPr>
          <w:rFonts w:eastAsiaTheme="minorEastAsia"/>
        </w:rPr>
        <w:tab/>
      </w:r>
      <w:r w:rsidRPr="00F26CD1">
        <w:t>409.19</w:t>
      </w:r>
      <w:r w:rsidR="008B7B96">
        <w:rPr>
          <w:rFonts w:eastAsiaTheme="minorEastAsia"/>
        </w:rPr>
        <w:tab/>
      </w:r>
      <w:r w:rsidRPr="00F26CD1">
        <w:t>418.69</w:t>
      </w:r>
    </w:p>
    <w:p w14:paraId="52760E0B" w14:textId="022CFF22" w:rsidR="00F26CD1" w:rsidRPr="00F26CD1" w:rsidRDefault="00F26CD1" w:rsidP="008B7B96">
      <w:pPr>
        <w:pStyle w:val="af1"/>
      </w:pPr>
      <w:r w:rsidRPr="00F26CD1">
        <w:t>450.76</w:t>
      </w:r>
      <w:r w:rsidR="008B7B96">
        <w:rPr>
          <w:rFonts w:eastAsiaTheme="minorEastAsia"/>
        </w:rPr>
        <w:tab/>
      </w:r>
      <w:r w:rsidRPr="00F26CD1">
        <w:t>471.83</w:t>
      </w:r>
      <w:r w:rsidR="008B7B96">
        <w:rPr>
          <w:rFonts w:eastAsiaTheme="minorEastAsia"/>
        </w:rPr>
        <w:tab/>
      </w:r>
      <w:r w:rsidRPr="00F26CD1">
        <w:t>505.39</w:t>
      </w:r>
      <w:r w:rsidR="008B7B96">
        <w:rPr>
          <w:rFonts w:eastAsiaTheme="minorEastAsia"/>
        </w:rPr>
        <w:tab/>
      </w:r>
      <w:r w:rsidRPr="00F26CD1">
        <w:t>537.10</w:t>
      </w:r>
      <w:r w:rsidR="008B7B96">
        <w:rPr>
          <w:rFonts w:eastAsiaTheme="minorEastAsia"/>
        </w:rPr>
        <w:tab/>
      </w:r>
      <w:r w:rsidRPr="00F26CD1">
        <w:t>547.70</w:t>
      </w:r>
      <w:r w:rsidR="008B7B96">
        <w:rPr>
          <w:rFonts w:eastAsiaTheme="minorEastAsia"/>
        </w:rPr>
        <w:tab/>
      </w:r>
      <w:r w:rsidRPr="00F26CD1">
        <w:t>597.85</w:t>
      </w:r>
      <w:r w:rsidR="008B7B96">
        <w:rPr>
          <w:rFonts w:eastAsiaTheme="minorEastAsia"/>
        </w:rPr>
        <w:tab/>
      </w:r>
      <w:r w:rsidRPr="00F26CD1">
        <w:t>634.34</w:t>
      </w:r>
      <w:r w:rsidR="008B7B96">
        <w:rPr>
          <w:rFonts w:eastAsiaTheme="minorEastAsia"/>
        </w:rPr>
        <w:tab/>
      </w:r>
      <w:r w:rsidRPr="00F26CD1">
        <w:t>686.37</w:t>
      </w:r>
    </w:p>
    <w:p w14:paraId="115B3097" w14:textId="55522708" w:rsidR="00F26CD1" w:rsidRPr="00F26CD1" w:rsidRDefault="00F26CD1" w:rsidP="008B7B96">
      <w:pPr>
        <w:pStyle w:val="af1"/>
      </w:pPr>
      <w:r w:rsidRPr="00F26CD1">
        <w:t>706.20</w:t>
      </w:r>
      <w:r w:rsidR="008B7B96">
        <w:rPr>
          <w:rFonts w:eastAsiaTheme="minorEastAsia"/>
        </w:rPr>
        <w:tab/>
      </w:r>
      <w:r w:rsidRPr="00F26CD1">
        <w:t>728.60</w:t>
      </w:r>
      <w:r w:rsidR="008B7B96">
        <w:rPr>
          <w:rFonts w:eastAsiaTheme="minorEastAsia"/>
        </w:rPr>
        <w:tab/>
      </w:r>
      <w:r w:rsidRPr="00F26CD1">
        <w:t>732.40</w:t>
      </w:r>
      <w:r w:rsidR="008B7B96">
        <w:rPr>
          <w:rFonts w:eastAsiaTheme="minorEastAsia"/>
        </w:rPr>
        <w:tab/>
      </w:r>
      <w:r w:rsidRPr="00F26CD1">
        <w:t>743.28</w:t>
      </w:r>
      <w:r w:rsidR="008B7B96">
        <w:rPr>
          <w:rFonts w:eastAsiaTheme="minorEastAsia"/>
        </w:rPr>
        <w:tab/>
      </w:r>
      <w:r w:rsidRPr="00F26CD1">
        <w:t>829.49</w:t>
      </w:r>
      <w:r w:rsidR="008B7B96">
        <w:rPr>
          <w:rFonts w:eastAsiaTheme="minorEastAsia"/>
        </w:rPr>
        <w:tab/>
      </w:r>
      <w:r w:rsidRPr="00F26CD1">
        <w:t>934.76</w:t>
      </w:r>
      <w:r w:rsidR="008B7B96">
        <w:rPr>
          <w:rFonts w:eastAsiaTheme="minorEastAsia"/>
        </w:rPr>
        <w:tab/>
      </w:r>
      <w:r w:rsidRPr="00F26CD1">
        <w:t>943.29</w:t>
      </w:r>
      <w:r w:rsidR="008B7B96">
        <w:rPr>
          <w:rFonts w:eastAsiaTheme="minorEastAsia"/>
        </w:rPr>
        <w:tab/>
      </w:r>
      <w:r w:rsidRPr="00F26CD1">
        <w:t>985.81</w:t>
      </w:r>
    </w:p>
    <w:p w14:paraId="02AD4306" w14:textId="1E116576" w:rsidR="00F26CD1" w:rsidRPr="00F26CD1" w:rsidRDefault="00F26CD1" w:rsidP="008B7B96">
      <w:pPr>
        <w:pStyle w:val="af1"/>
      </w:pPr>
      <w:r w:rsidRPr="00F26CD1">
        <w:t>1113.93</w:t>
      </w:r>
      <w:r w:rsidR="008B7B96">
        <w:rPr>
          <w:rFonts w:eastAsiaTheme="minorEastAsia"/>
        </w:rPr>
        <w:tab/>
      </w:r>
      <w:r w:rsidRPr="00F26CD1">
        <w:t>1196.57</w:t>
      </w:r>
      <w:r w:rsidR="008B7B96">
        <w:rPr>
          <w:rFonts w:eastAsiaTheme="minorEastAsia"/>
        </w:rPr>
        <w:tab/>
      </w:r>
      <w:r w:rsidRPr="00F26CD1">
        <w:t>1238.48</w:t>
      </w:r>
      <w:r w:rsidR="008B7B96">
        <w:rPr>
          <w:rFonts w:eastAsiaTheme="minorEastAsia"/>
        </w:rPr>
        <w:tab/>
      </w:r>
      <w:r w:rsidRPr="00F26CD1">
        <w:t>1287.81</w:t>
      </w:r>
      <w:r w:rsidR="008B7B96">
        <w:rPr>
          <w:rFonts w:eastAsiaTheme="minorEastAsia"/>
        </w:rPr>
        <w:tab/>
      </w:r>
      <w:r w:rsidRPr="00F26CD1">
        <w:t>1323.67</w:t>
      </w:r>
      <w:r w:rsidR="008B7B96">
        <w:rPr>
          <w:rFonts w:eastAsiaTheme="minorEastAsia"/>
        </w:rPr>
        <w:tab/>
      </w:r>
      <w:r w:rsidRPr="00F26CD1">
        <w:t>1362.96</w:t>
      </w:r>
      <w:r w:rsidR="008B7B96">
        <w:rPr>
          <w:rFonts w:eastAsiaTheme="minorEastAsia"/>
        </w:rPr>
        <w:tab/>
      </w:r>
      <w:r w:rsidRPr="00F26CD1">
        <w:t>1387.98</w:t>
      </w:r>
      <w:r w:rsidR="008B7B96">
        <w:rPr>
          <w:rFonts w:eastAsiaTheme="minorEastAsia"/>
        </w:rPr>
        <w:tab/>
      </w:r>
      <w:r w:rsidRPr="00F26CD1">
        <w:t>1451.88</w:t>
      </w:r>
    </w:p>
    <w:p w14:paraId="5D6A4288" w14:textId="24881743" w:rsidR="00F26CD1" w:rsidRPr="00F26CD1" w:rsidRDefault="00F26CD1" w:rsidP="008B7B96">
      <w:pPr>
        <w:pStyle w:val="af1"/>
      </w:pPr>
      <w:r w:rsidRPr="00F26CD1">
        <w:t>1495.38</w:t>
      </w:r>
      <w:r w:rsidR="008B7B96">
        <w:rPr>
          <w:rFonts w:eastAsiaTheme="minorEastAsia"/>
        </w:rPr>
        <w:tab/>
      </w:r>
      <w:r w:rsidRPr="00F26CD1">
        <w:t>1589.78</w:t>
      </w:r>
      <w:r w:rsidR="008B7B96">
        <w:rPr>
          <w:rFonts w:eastAsiaTheme="minorEastAsia"/>
        </w:rPr>
        <w:tab/>
      </w:r>
      <w:r w:rsidRPr="00F26CD1">
        <w:t>1619.07</w:t>
      </w:r>
      <w:r w:rsidR="008B7B96">
        <w:rPr>
          <w:rFonts w:eastAsiaTheme="minorEastAsia"/>
        </w:rPr>
        <w:tab/>
      </w:r>
      <w:r w:rsidRPr="00F26CD1">
        <w:t>1655.33</w:t>
      </w:r>
      <w:r w:rsidR="008B7B96">
        <w:rPr>
          <w:rFonts w:eastAsiaTheme="minorEastAsia"/>
        </w:rPr>
        <w:tab/>
      </w:r>
      <w:r w:rsidRPr="00F26CD1">
        <w:t>1719.07</w:t>
      </w:r>
      <w:r w:rsidR="008B7B96">
        <w:rPr>
          <w:rFonts w:eastAsiaTheme="minorEastAsia"/>
        </w:rPr>
        <w:tab/>
      </w:r>
      <w:r w:rsidRPr="00F26CD1">
        <w:t>1752.15</w:t>
      </w:r>
      <w:r w:rsidR="008B7B96">
        <w:rPr>
          <w:rFonts w:eastAsiaTheme="minorEastAsia"/>
        </w:rPr>
        <w:tab/>
      </w:r>
      <w:r w:rsidRPr="00F26CD1">
        <w:t>2026.07</w:t>
      </w:r>
      <w:r w:rsidR="008B7B96">
        <w:rPr>
          <w:rFonts w:eastAsiaTheme="minorEastAsia"/>
        </w:rPr>
        <w:tab/>
      </w:r>
      <w:r w:rsidRPr="00F26CD1">
        <w:t>3447.48</w:t>
      </w:r>
    </w:p>
    <w:p w14:paraId="2AB88429" w14:textId="0312A20F" w:rsidR="00344C82" w:rsidRDefault="00F26CD1" w:rsidP="008B7B96">
      <w:pPr>
        <w:pStyle w:val="af1"/>
      </w:pPr>
      <w:r w:rsidRPr="00F26CD1">
        <w:t>3590.67</w:t>
      </w:r>
      <w:r w:rsidR="008B7B96">
        <w:rPr>
          <w:rFonts w:eastAsiaTheme="minorEastAsia"/>
        </w:rPr>
        <w:tab/>
      </w:r>
      <w:r w:rsidRPr="00F26CD1">
        <w:t>3746.68</w:t>
      </w:r>
      <w:r w:rsidR="008B7B96">
        <w:rPr>
          <w:rFonts w:eastAsiaTheme="minorEastAsia"/>
        </w:rPr>
        <w:tab/>
      </w:r>
      <w:r w:rsidRPr="00F26CD1">
        <w:t>3802.23</w:t>
      </w:r>
    </w:p>
    <w:p w14:paraId="03B2DA16" w14:textId="5F46DF59" w:rsidR="00344C82" w:rsidRDefault="00344C82" w:rsidP="00344C82">
      <w:pPr>
        <w:widowControl/>
        <w:spacing w:line="360" w:lineRule="auto"/>
        <w:jc w:val="left"/>
        <w:rPr>
          <w:rFonts w:cs="Times New Roman"/>
          <w:b/>
          <w:bCs/>
          <w:sz w:val="24"/>
          <w:szCs w:val="24"/>
        </w:rPr>
      </w:pPr>
    </w:p>
    <w:p w14:paraId="46299E79" w14:textId="1975B32D" w:rsidR="00FC248C" w:rsidRPr="00FC248C" w:rsidRDefault="00344C82" w:rsidP="00FC248C">
      <w:pPr>
        <w:rPr>
          <w:b/>
        </w:rPr>
      </w:pPr>
      <w:r>
        <w:rPr>
          <w:b/>
        </w:rPr>
        <w:t>TS-IM5ss</w:t>
      </w:r>
    </w:p>
    <w:p w14:paraId="45B17009" w14:textId="0D24B051" w:rsidR="00FC248C" w:rsidRDefault="00FC248C" w:rsidP="00FC248C">
      <w:r>
        <w:t xml:space="preserve"> C                 -1.57384200    0.72557600    0.09723600</w:t>
      </w:r>
    </w:p>
    <w:p w14:paraId="4323DF36" w14:textId="77777777" w:rsidR="00FC248C" w:rsidRDefault="00FC248C" w:rsidP="00FC248C">
      <w:r>
        <w:t xml:space="preserve"> C                  0.75207200    1.48729900   -0.11569200</w:t>
      </w:r>
    </w:p>
    <w:p w14:paraId="52370191" w14:textId="2C5645DF" w:rsidR="00FC248C" w:rsidRDefault="00FC248C" w:rsidP="00FC248C">
      <w:r>
        <w:t xml:space="preserve"> N                 -2.78313700    1.02701100    0.30909000</w:t>
      </w:r>
    </w:p>
    <w:p w14:paraId="2344078C" w14:textId="29DA5BC8" w:rsidR="00FC248C" w:rsidRDefault="00FC248C" w:rsidP="00FC248C">
      <w:r>
        <w:t xml:space="preserve"> H                 -2.85740500    2.04604900    0.35257100</w:t>
      </w:r>
    </w:p>
    <w:p w14:paraId="03E2409B" w14:textId="7DD365F6" w:rsidR="00FC248C" w:rsidRDefault="00FC248C" w:rsidP="00FC248C">
      <w:r>
        <w:t xml:space="preserve"> N                  1.41297500    2.60777700   -0.09733300</w:t>
      </w:r>
    </w:p>
    <w:p w14:paraId="19D53D5F" w14:textId="0281F12A" w:rsidR="00FC248C" w:rsidRDefault="00FC248C" w:rsidP="00FC248C">
      <w:r>
        <w:t xml:space="preserve"> H                  2.41882400    2.62089000   -0.15868600</w:t>
      </w:r>
    </w:p>
    <w:p w14:paraId="24A02ECB" w14:textId="3CF34634" w:rsidR="00FC248C" w:rsidRDefault="000E3AC2" w:rsidP="00FC248C">
      <w:r>
        <w:rPr>
          <w:noProof/>
        </w:rPr>
        <w:lastRenderedPageBreak/>
        <w:drawing>
          <wp:anchor distT="0" distB="0" distL="114300" distR="114300" simplePos="0" relativeHeight="251688960" behindDoc="0" locked="0" layoutInCell="1" allowOverlap="1" wp14:anchorId="5B7888F5" wp14:editId="1C30FEDA">
            <wp:simplePos x="0" y="0"/>
            <wp:positionH relativeFrom="column">
              <wp:posOffset>3840314</wp:posOffset>
            </wp:positionH>
            <wp:positionV relativeFrom="paragraph">
              <wp:posOffset>55272</wp:posOffset>
            </wp:positionV>
            <wp:extent cx="2160000" cy="1724400"/>
            <wp:effectExtent l="0" t="0" r="0" b="9525"/>
            <wp:wrapNone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724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C248C">
        <w:t xml:space="preserve"> N                 -0.56949500    1.70542800   -0.04786900</w:t>
      </w:r>
    </w:p>
    <w:p w14:paraId="302FEDF3" w14:textId="77777777" w:rsidR="00FC248C" w:rsidRDefault="00FC248C" w:rsidP="00FC248C">
      <w:r>
        <w:t xml:space="preserve"> N                  0.35206700   -0.87877800   -0.17812400</w:t>
      </w:r>
    </w:p>
    <w:p w14:paraId="39C852B4" w14:textId="77777777" w:rsidR="00FC248C" w:rsidRDefault="00FC248C" w:rsidP="00FC248C">
      <w:r>
        <w:t xml:space="preserve"> O                 -0.86105900    3.00732500    0.06262400</w:t>
      </w:r>
    </w:p>
    <w:p w14:paraId="55198B8C" w14:textId="77777777" w:rsidR="00FC248C" w:rsidRDefault="00FC248C" w:rsidP="00FC248C">
      <w:r>
        <w:t xml:space="preserve"> C                  1.17455400    0.09130700   -0.19318900</w:t>
      </w:r>
    </w:p>
    <w:p w14:paraId="500B50A0" w14:textId="77777777" w:rsidR="00FC248C" w:rsidRDefault="00FC248C" w:rsidP="00FC248C">
      <w:r>
        <w:t xml:space="preserve"> C                 -0.99114200   -0.62903900   -0.04808800</w:t>
      </w:r>
    </w:p>
    <w:p w14:paraId="5D20F100" w14:textId="77777777" w:rsidR="00FC248C" w:rsidRDefault="00FC248C" w:rsidP="00FC248C">
      <w:r>
        <w:t xml:space="preserve"> N                 -1.73148100   -1.73864300   -0.06663600</w:t>
      </w:r>
    </w:p>
    <w:p w14:paraId="53CA75E6" w14:textId="77777777" w:rsidR="00FC248C" w:rsidRDefault="00FC248C" w:rsidP="00FC248C">
      <w:r>
        <w:t xml:space="preserve"> O                 -3.07561000   -1.56723900    0.04304500</w:t>
      </w:r>
    </w:p>
    <w:p w14:paraId="1919DDC9" w14:textId="77777777" w:rsidR="00FC248C" w:rsidRDefault="00FC248C" w:rsidP="00FC248C">
      <w:r>
        <w:t xml:space="preserve"> O                 -1.33464700   -2.88904200   -0.17726000</w:t>
      </w:r>
    </w:p>
    <w:p w14:paraId="105E2AB5" w14:textId="77777777" w:rsidR="00FC248C" w:rsidRDefault="00FC248C" w:rsidP="00FC248C">
      <w:r>
        <w:t xml:space="preserve"> O                  2.50119800   -0.09471200   -0.29277000</w:t>
      </w:r>
    </w:p>
    <w:p w14:paraId="07992E8F" w14:textId="77777777" w:rsidR="00FC248C" w:rsidRDefault="00FC248C" w:rsidP="00FC248C">
      <w:r>
        <w:t xml:space="preserve"> N                  2.94929700   -1.33717200    0.49065600</w:t>
      </w:r>
    </w:p>
    <w:p w14:paraId="1A9BDE65" w14:textId="77777777" w:rsidR="00FC248C" w:rsidRDefault="00FC248C" w:rsidP="00FC248C">
      <w:r>
        <w:t xml:space="preserve"> O                  4.00139500   -1.61179000    0.17625500</w:t>
      </w:r>
    </w:p>
    <w:p w14:paraId="68AF963D" w14:textId="77777777" w:rsidR="00FC248C" w:rsidRDefault="00FC248C" w:rsidP="00FC248C">
      <w:r>
        <w:t xml:space="preserve"> H                 -3.39797000   -2.48195800   -0.00417100</w:t>
      </w:r>
    </w:p>
    <w:p w14:paraId="1EED1764" w14:textId="48E73756" w:rsidR="00344C82" w:rsidRDefault="00FC248C" w:rsidP="00344C82">
      <w:r>
        <w:t xml:space="preserve"> H                  0.40489000    3.30846800    0.00504100</w:t>
      </w:r>
    </w:p>
    <w:p w14:paraId="08A72BA0" w14:textId="77777777" w:rsidR="00344C82" w:rsidRPr="008250E3" w:rsidRDefault="00344C82" w:rsidP="00344C82">
      <w:pPr>
        <w:rPr>
          <w:rFonts w:cs="Times New Roman"/>
          <w:sz w:val="18"/>
          <w:szCs w:val="18"/>
        </w:rPr>
      </w:pPr>
      <w:proofErr w:type="gramStart"/>
      <w:r w:rsidRPr="008250E3">
        <w:rPr>
          <w:rFonts w:cs="Times New Roman"/>
          <w:sz w:val="18"/>
          <w:szCs w:val="18"/>
        </w:rPr>
        <w:t>Frequencies[</w:t>
      </w:r>
      <w:proofErr w:type="gramEnd"/>
      <w:r w:rsidRPr="008250E3">
        <w:rPr>
          <w:rFonts w:cs="Times New Roman"/>
          <w:sz w:val="18"/>
          <w:szCs w:val="18"/>
        </w:rPr>
        <w:t>1/cm]</w:t>
      </w:r>
    </w:p>
    <w:p w14:paraId="3F92312A" w14:textId="7AFA18EF" w:rsidR="00FC248C" w:rsidRPr="00FC248C" w:rsidRDefault="00FC248C" w:rsidP="003162E3">
      <w:pPr>
        <w:pStyle w:val="af1"/>
      </w:pPr>
      <w:r w:rsidRPr="00FC248C">
        <w:t>-1436.30</w:t>
      </w:r>
      <w:r w:rsidR="005C78A2">
        <w:rPr>
          <w:rFonts w:eastAsiaTheme="minorEastAsia"/>
        </w:rPr>
        <w:tab/>
      </w:r>
      <w:r w:rsidRPr="00FC248C">
        <w:t>36.26</w:t>
      </w:r>
      <w:r w:rsidR="00782FD8">
        <w:rPr>
          <w:rFonts w:eastAsiaTheme="minorEastAsia"/>
        </w:rPr>
        <w:tab/>
      </w:r>
      <w:r w:rsidR="00782FD8">
        <w:rPr>
          <w:rFonts w:eastAsiaTheme="minorEastAsia"/>
        </w:rPr>
        <w:tab/>
      </w:r>
      <w:r w:rsidRPr="00FC248C">
        <w:t>63.81</w:t>
      </w:r>
      <w:r w:rsidR="005C78A2">
        <w:tab/>
      </w:r>
      <w:r w:rsidR="005C78A2">
        <w:rPr>
          <w:rFonts w:eastAsiaTheme="minorEastAsia"/>
        </w:rPr>
        <w:tab/>
      </w:r>
      <w:r w:rsidRPr="00FC248C">
        <w:t>78.03</w:t>
      </w:r>
      <w:r w:rsidR="00782FD8">
        <w:rPr>
          <w:rFonts w:eastAsiaTheme="minorEastAsia"/>
        </w:rPr>
        <w:tab/>
      </w:r>
      <w:r w:rsidR="00782FD8">
        <w:rPr>
          <w:rFonts w:eastAsiaTheme="minorEastAsia"/>
        </w:rPr>
        <w:tab/>
      </w:r>
      <w:r w:rsidRPr="00FC248C">
        <w:t>97.94</w:t>
      </w:r>
      <w:r w:rsidR="005C78A2">
        <w:rPr>
          <w:rFonts w:eastAsiaTheme="minorEastAsia"/>
        </w:rPr>
        <w:tab/>
      </w:r>
      <w:r w:rsidR="005C78A2">
        <w:rPr>
          <w:rFonts w:eastAsiaTheme="minorEastAsia"/>
        </w:rPr>
        <w:tab/>
      </w:r>
      <w:r w:rsidRPr="00FC248C">
        <w:t>100.66</w:t>
      </w:r>
      <w:r w:rsidR="00782FD8">
        <w:rPr>
          <w:rFonts w:eastAsiaTheme="minorEastAsia"/>
        </w:rPr>
        <w:tab/>
      </w:r>
      <w:r w:rsidRPr="00FC248C">
        <w:t>154.46</w:t>
      </w:r>
      <w:r w:rsidR="005C78A2">
        <w:rPr>
          <w:rFonts w:eastAsiaTheme="minorEastAsia"/>
        </w:rPr>
        <w:tab/>
      </w:r>
      <w:r w:rsidRPr="00FC248C">
        <w:t>209.15</w:t>
      </w:r>
    </w:p>
    <w:p w14:paraId="5535AAEA" w14:textId="54B98527" w:rsidR="00FC248C" w:rsidRPr="00FC248C" w:rsidRDefault="00FC248C" w:rsidP="003162E3">
      <w:pPr>
        <w:pStyle w:val="af1"/>
      </w:pPr>
      <w:r w:rsidRPr="00FC248C">
        <w:t>236.60</w:t>
      </w:r>
      <w:r w:rsidR="005C78A2">
        <w:rPr>
          <w:rFonts w:eastAsiaTheme="minorEastAsia"/>
        </w:rPr>
        <w:tab/>
      </w:r>
      <w:r w:rsidRPr="00FC248C">
        <w:t>244.12</w:t>
      </w:r>
      <w:r w:rsidR="00782FD8">
        <w:rPr>
          <w:rFonts w:eastAsiaTheme="minorEastAsia"/>
        </w:rPr>
        <w:tab/>
      </w:r>
      <w:r w:rsidRPr="00FC248C">
        <w:t>275.37</w:t>
      </w:r>
      <w:r w:rsidR="005C78A2">
        <w:rPr>
          <w:rFonts w:eastAsiaTheme="minorEastAsia"/>
        </w:rPr>
        <w:tab/>
      </w:r>
      <w:r w:rsidRPr="00FC248C">
        <w:t>356.72</w:t>
      </w:r>
      <w:r w:rsidR="00782FD8">
        <w:rPr>
          <w:rFonts w:eastAsiaTheme="minorEastAsia"/>
        </w:rPr>
        <w:tab/>
      </w:r>
      <w:r w:rsidRPr="00FC248C">
        <w:t>360.32</w:t>
      </w:r>
      <w:r w:rsidR="005C78A2">
        <w:rPr>
          <w:rFonts w:eastAsiaTheme="minorEastAsia"/>
        </w:rPr>
        <w:tab/>
      </w:r>
      <w:r w:rsidRPr="00FC248C">
        <w:t>383.72</w:t>
      </w:r>
      <w:r w:rsidR="00782FD8">
        <w:rPr>
          <w:rFonts w:eastAsiaTheme="minorEastAsia"/>
        </w:rPr>
        <w:tab/>
      </w:r>
      <w:r w:rsidRPr="00FC248C">
        <w:t>410.98</w:t>
      </w:r>
      <w:r w:rsidR="005C78A2">
        <w:rPr>
          <w:rFonts w:eastAsiaTheme="minorEastAsia"/>
        </w:rPr>
        <w:tab/>
      </w:r>
      <w:r w:rsidRPr="00FC248C">
        <w:t>443.46</w:t>
      </w:r>
    </w:p>
    <w:p w14:paraId="06F5A191" w14:textId="7290ADB1" w:rsidR="00FC248C" w:rsidRPr="00FC248C" w:rsidRDefault="00FC248C" w:rsidP="003162E3">
      <w:pPr>
        <w:pStyle w:val="af1"/>
      </w:pPr>
      <w:r w:rsidRPr="00FC248C">
        <w:t>462.57</w:t>
      </w:r>
      <w:r w:rsidR="005C78A2">
        <w:rPr>
          <w:rFonts w:eastAsiaTheme="minorEastAsia"/>
        </w:rPr>
        <w:tab/>
      </w:r>
      <w:r w:rsidRPr="00FC248C">
        <w:t>476.97</w:t>
      </w:r>
      <w:r w:rsidR="00782FD8">
        <w:rPr>
          <w:rFonts w:eastAsiaTheme="minorEastAsia"/>
        </w:rPr>
        <w:tab/>
      </w:r>
      <w:r w:rsidRPr="00FC248C">
        <w:t>522.84</w:t>
      </w:r>
      <w:r w:rsidR="005C78A2">
        <w:rPr>
          <w:rFonts w:eastAsiaTheme="minorEastAsia"/>
        </w:rPr>
        <w:tab/>
      </w:r>
      <w:r w:rsidRPr="00FC248C">
        <w:t>553.73</w:t>
      </w:r>
      <w:r w:rsidR="00782FD8">
        <w:rPr>
          <w:rFonts w:eastAsiaTheme="minorEastAsia"/>
        </w:rPr>
        <w:tab/>
      </w:r>
      <w:r w:rsidRPr="00FC248C">
        <w:t>577.47</w:t>
      </w:r>
      <w:r w:rsidR="005C78A2">
        <w:rPr>
          <w:rFonts w:eastAsiaTheme="minorEastAsia"/>
        </w:rPr>
        <w:tab/>
      </w:r>
      <w:r w:rsidRPr="00FC248C">
        <w:t>635.20</w:t>
      </w:r>
      <w:r w:rsidR="00782FD8">
        <w:rPr>
          <w:rFonts w:eastAsiaTheme="minorEastAsia"/>
        </w:rPr>
        <w:tab/>
      </w:r>
      <w:r w:rsidRPr="00FC248C">
        <w:t>667.23</w:t>
      </w:r>
      <w:r w:rsidR="005C78A2">
        <w:rPr>
          <w:rFonts w:eastAsiaTheme="minorEastAsia"/>
        </w:rPr>
        <w:tab/>
      </w:r>
      <w:r w:rsidRPr="00FC248C">
        <w:t>701.06</w:t>
      </w:r>
    </w:p>
    <w:p w14:paraId="66A8CF6B" w14:textId="2CC1E8D6" w:rsidR="00FC248C" w:rsidRPr="00FC248C" w:rsidRDefault="00FC248C" w:rsidP="003162E3">
      <w:pPr>
        <w:pStyle w:val="af1"/>
      </w:pPr>
      <w:r w:rsidRPr="00FC248C">
        <w:t>714.37</w:t>
      </w:r>
      <w:r w:rsidR="005C78A2">
        <w:rPr>
          <w:rFonts w:eastAsiaTheme="minorEastAsia"/>
        </w:rPr>
        <w:tab/>
      </w:r>
      <w:r w:rsidRPr="00FC248C">
        <w:t>719.51</w:t>
      </w:r>
      <w:r w:rsidR="00782FD8">
        <w:rPr>
          <w:rFonts w:eastAsiaTheme="minorEastAsia"/>
        </w:rPr>
        <w:tab/>
      </w:r>
      <w:r w:rsidRPr="00FC248C">
        <w:t>740.94</w:t>
      </w:r>
      <w:r w:rsidR="005C78A2">
        <w:rPr>
          <w:rFonts w:eastAsiaTheme="minorEastAsia"/>
        </w:rPr>
        <w:tab/>
      </w:r>
      <w:r w:rsidRPr="00FC248C">
        <w:t>773.84</w:t>
      </w:r>
      <w:r w:rsidR="00782FD8">
        <w:rPr>
          <w:rFonts w:eastAsiaTheme="minorEastAsia"/>
        </w:rPr>
        <w:tab/>
      </w:r>
      <w:r w:rsidRPr="00FC248C">
        <w:t>849.42</w:t>
      </w:r>
      <w:r w:rsidR="005C78A2">
        <w:rPr>
          <w:rFonts w:eastAsiaTheme="minorEastAsia"/>
        </w:rPr>
        <w:tab/>
      </w:r>
      <w:r w:rsidRPr="00FC248C">
        <w:t>897.28</w:t>
      </w:r>
      <w:r w:rsidR="00782FD8">
        <w:rPr>
          <w:rFonts w:eastAsiaTheme="minorEastAsia"/>
        </w:rPr>
        <w:tab/>
      </w:r>
      <w:r w:rsidRPr="00FC248C">
        <w:t>947.94</w:t>
      </w:r>
      <w:r w:rsidR="005C78A2">
        <w:rPr>
          <w:rFonts w:eastAsiaTheme="minorEastAsia"/>
        </w:rPr>
        <w:tab/>
      </w:r>
      <w:r w:rsidRPr="00FC248C">
        <w:t>1049.47</w:t>
      </w:r>
    </w:p>
    <w:p w14:paraId="26A3E899" w14:textId="07232C3B" w:rsidR="00FC248C" w:rsidRPr="00FC248C" w:rsidRDefault="00FC248C" w:rsidP="003162E3">
      <w:pPr>
        <w:pStyle w:val="af1"/>
      </w:pPr>
      <w:r w:rsidRPr="00FC248C">
        <w:t>1066.26</w:t>
      </w:r>
      <w:r w:rsidR="005C78A2">
        <w:rPr>
          <w:rFonts w:eastAsiaTheme="minorEastAsia"/>
        </w:rPr>
        <w:tab/>
      </w:r>
      <w:r w:rsidRPr="00FC248C">
        <w:t>1142.01</w:t>
      </w:r>
      <w:r w:rsidR="00782FD8">
        <w:rPr>
          <w:rFonts w:eastAsiaTheme="minorEastAsia"/>
        </w:rPr>
        <w:tab/>
      </w:r>
      <w:r w:rsidRPr="00FC248C">
        <w:t>1201.47</w:t>
      </w:r>
      <w:r w:rsidR="005C78A2">
        <w:rPr>
          <w:rFonts w:eastAsiaTheme="minorEastAsia"/>
        </w:rPr>
        <w:tab/>
      </w:r>
      <w:r w:rsidRPr="00FC248C">
        <w:t>1269.69</w:t>
      </w:r>
      <w:r w:rsidR="00782FD8">
        <w:rPr>
          <w:rFonts w:eastAsiaTheme="minorEastAsia"/>
        </w:rPr>
        <w:tab/>
      </w:r>
      <w:r w:rsidRPr="00FC248C">
        <w:t>1320.32</w:t>
      </w:r>
      <w:r w:rsidR="005C78A2">
        <w:rPr>
          <w:rFonts w:eastAsiaTheme="minorEastAsia"/>
        </w:rPr>
        <w:tab/>
      </w:r>
      <w:r w:rsidRPr="00FC248C">
        <w:t>1337.52</w:t>
      </w:r>
      <w:r w:rsidR="00782FD8">
        <w:rPr>
          <w:rFonts w:eastAsiaTheme="minorEastAsia"/>
        </w:rPr>
        <w:tab/>
      </w:r>
      <w:r w:rsidRPr="00FC248C">
        <w:t>1356.71</w:t>
      </w:r>
      <w:r w:rsidR="005C78A2">
        <w:rPr>
          <w:rFonts w:eastAsiaTheme="minorEastAsia"/>
        </w:rPr>
        <w:tab/>
      </w:r>
      <w:r w:rsidRPr="00FC248C">
        <w:t>1407.03</w:t>
      </w:r>
    </w:p>
    <w:p w14:paraId="0B599277" w14:textId="0B1F843E" w:rsidR="00FC248C" w:rsidRPr="00FC248C" w:rsidRDefault="00FC248C" w:rsidP="003162E3">
      <w:pPr>
        <w:pStyle w:val="af1"/>
      </w:pPr>
      <w:r w:rsidRPr="00FC248C">
        <w:t>1450.32</w:t>
      </w:r>
      <w:r w:rsidR="00782FD8">
        <w:rPr>
          <w:rFonts w:eastAsiaTheme="minorEastAsia"/>
        </w:rPr>
        <w:tab/>
      </w:r>
      <w:r w:rsidRPr="00FC248C">
        <w:t>1567.82</w:t>
      </w:r>
      <w:r w:rsidR="00782FD8">
        <w:rPr>
          <w:rFonts w:eastAsiaTheme="minorEastAsia"/>
        </w:rPr>
        <w:tab/>
      </w:r>
      <w:r w:rsidRPr="00FC248C">
        <w:t>1656.33</w:t>
      </w:r>
      <w:r w:rsidR="00782FD8">
        <w:rPr>
          <w:rFonts w:eastAsiaTheme="minorEastAsia"/>
        </w:rPr>
        <w:tab/>
      </w:r>
      <w:r w:rsidRPr="00FC248C">
        <w:t>1691.32</w:t>
      </w:r>
      <w:r w:rsidR="00782FD8">
        <w:rPr>
          <w:rFonts w:eastAsiaTheme="minorEastAsia"/>
        </w:rPr>
        <w:tab/>
      </w:r>
      <w:r w:rsidRPr="00FC248C">
        <w:t>1733.39</w:t>
      </w:r>
      <w:r w:rsidR="00782FD8">
        <w:rPr>
          <w:rFonts w:eastAsiaTheme="minorEastAsia"/>
        </w:rPr>
        <w:tab/>
      </w:r>
      <w:r w:rsidRPr="00FC248C">
        <w:t>1750.15</w:t>
      </w:r>
      <w:r w:rsidR="00782FD8">
        <w:rPr>
          <w:rFonts w:eastAsiaTheme="minorEastAsia"/>
        </w:rPr>
        <w:tab/>
      </w:r>
      <w:r w:rsidRPr="00FC248C">
        <w:t>1973.85</w:t>
      </w:r>
      <w:r w:rsidR="00782FD8">
        <w:rPr>
          <w:rFonts w:eastAsiaTheme="minorEastAsia"/>
        </w:rPr>
        <w:tab/>
      </w:r>
      <w:r w:rsidRPr="00FC248C">
        <w:t>2156.17</w:t>
      </w:r>
    </w:p>
    <w:p w14:paraId="07B9078C" w14:textId="5320EFC0" w:rsidR="00C609A1" w:rsidRDefault="00FC248C" w:rsidP="00782FD8">
      <w:pPr>
        <w:pStyle w:val="af1"/>
      </w:pPr>
      <w:r w:rsidRPr="00FC248C">
        <w:t>3503.46</w:t>
      </w:r>
      <w:r w:rsidR="00782FD8">
        <w:rPr>
          <w:rFonts w:eastAsiaTheme="minorEastAsia"/>
        </w:rPr>
        <w:tab/>
      </w:r>
      <w:r w:rsidRPr="00FC248C">
        <w:t>3692.70</w:t>
      </w:r>
      <w:r w:rsidR="00782FD8">
        <w:rPr>
          <w:rFonts w:eastAsiaTheme="minorEastAsia"/>
        </w:rPr>
        <w:tab/>
      </w:r>
      <w:r w:rsidRPr="00FC248C">
        <w:t>3777.82</w:t>
      </w:r>
    </w:p>
    <w:p w14:paraId="6942A9EB" w14:textId="77777777" w:rsidR="001E5565" w:rsidRPr="00782FD8" w:rsidRDefault="001E5565" w:rsidP="00782FD8">
      <w:pPr>
        <w:pStyle w:val="af1"/>
      </w:pPr>
    </w:p>
    <w:p w14:paraId="1B5C4B0D" w14:textId="396F8920" w:rsidR="00B82EF0" w:rsidRPr="00B82EF0" w:rsidRDefault="00344C82" w:rsidP="00B82EF0">
      <w:pPr>
        <w:rPr>
          <w:b/>
        </w:rPr>
      </w:pPr>
      <w:r>
        <w:rPr>
          <w:b/>
        </w:rPr>
        <w:t>TS-IM6sa</w:t>
      </w:r>
    </w:p>
    <w:p w14:paraId="3EB7F070" w14:textId="49D0FBF6" w:rsidR="00B82EF0" w:rsidRDefault="000E3AC2" w:rsidP="00B82EF0">
      <w:r>
        <w:rPr>
          <w:noProof/>
        </w:rPr>
        <w:drawing>
          <wp:anchor distT="0" distB="0" distL="114300" distR="114300" simplePos="0" relativeHeight="251689984" behindDoc="0" locked="0" layoutInCell="1" allowOverlap="1" wp14:anchorId="012543D9" wp14:editId="68C6D429">
            <wp:simplePos x="0" y="0"/>
            <wp:positionH relativeFrom="column">
              <wp:posOffset>3840604</wp:posOffset>
            </wp:positionH>
            <wp:positionV relativeFrom="paragraph">
              <wp:posOffset>62865</wp:posOffset>
            </wp:positionV>
            <wp:extent cx="2160000" cy="1789200"/>
            <wp:effectExtent l="0" t="0" r="0" b="1905"/>
            <wp:wrapNone/>
            <wp:docPr id="39" name="图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7892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82EF0">
        <w:t xml:space="preserve"> C                 -1.52934500    0.64261400    0.07134300</w:t>
      </w:r>
    </w:p>
    <w:p w14:paraId="318FD3CD" w14:textId="7BBC2850" w:rsidR="00B82EF0" w:rsidRDefault="00B82EF0" w:rsidP="00B82EF0">
      <w:r>
        <w:t xml:space="preserve"> C                  0.77930200    1.38871700   -0.12864100</w:t>
      </w:r>
    </w:p>
    <w:p w14:paraId="75BD3483" w14:textId="77777777" w:rsidR="00B82EF0" w:rsidRDefault="00B82EF0" w:rsidP="00B82EF0">
      <w:r>
        <w:t xml:space="preserve"> N                 -2.66242100    1.24319600    0.23677900</w:t>
      </w:r>
    </w:p>
    <w:p w14:paraId="76948C02" w14:textId="77777777" w:rsidR="00B82EF0" w:rsidRDefault="00B82EF0" w:rsidP="00B82EF0">
      <w:r>
        <w:t xml:space="preserve"> H                 -3.49054800    0.66839100    0.28959500</w:t>
      </w:r>
    </w:p>
    <w:p w14:paraId="3BCC23D6" w14:textId="77777777" w:rsidR="00B82EF0" w:rsidRDefault="00B82EF0" w:rsidP="00B82EF0">
      <w:r>
        <w:t xml:space="preserve"> N                  1.64013800    2.41059700   -0.12626000</w:t>
      </w:r>
    </w:p>
    <w:p w14:paraId="21878D01" w14:textId="77777777" w:rsidR="00B82EF0" w:rsidRDefault="00B82EF0" w:rsidP="00B82EF0">
      <w:r>
        <w:t xml:space="preserve"> H                  2.60463200    2.23283100   -0.35480500</w:t>
      </w:r>
    </w:p>
    <w:p w14:paraId="6839250B" w14:textId="77777777" w:rsidR="00B82EF0" w:rsidRDefault="00B82EF0" w:rsidP="00B82EF0">
      <w:r>
        <w:t xml:space="preserve"> H                  1.27721800    3.35202800   -0.09349600</w:t>
      </w:r>
    </w:p>
    <w:p w14:paraId="734F1459" w14:textId="77777777" w:rsidR="00B82EF0" w:rsidRDefault="00B82EF0" w:rsidP="00B82EF0">
      <w:r>
        <w:t xml:space="preserve"> N                 -0.51636500    1.62345700    0.01797600</w:t>
      </w:r>
    </w:p>
    <w:p w14:paraId="3BCC961D" w14:textId="77777777" w:rsidR="00B82EF0" w:rsidRDefault="00B82EF0" w:rsidP="00B82EF0">
      <w:r>
        <w:t xml:space="preserve"> N                  0.26597100   -0.93479800   -0.25034500</w:t>
      </w:r>
    </w:p>
    <w:p w14:paraId="32A7B313" w14:textId="77777777" w:rsidR="00B82EF0" w:rsidRDefault="00B82EF0" w:rsidP="00B82EF0">
      <w:r>
        <w:t xml:space="preserve"> O                 -1.00289500    2.86227200    0.15159700</w:t>
      </w:r>
    </w:p>
    <w:p w14:paraId="668D9FE4" w14:textId="77777777" w:rsidR="00B82EF0" w:rsidRDefault="00B82EF0" w:rsidP="00B82EF0">
      <w:r>
        <w:t xml:space="preserve"> C                  1.14151000    0.01907800   -0.27486300</w:t>
      </w:r>
    </w:p>
    <w:p w14:paraId="623BCC50" w14:textId="77777777" w:rsidR="00B82EF0" w:rsidRDefault="00B82EF0" w:rsidP="00B82EF0">
      <w:r>
        <w:t xml:space="preserve"> C                 -1.01751300   -0.67128100   -0.07486400</w:t>
      </w:r>
    </w:p>
    <w:p w14:paraId="2B19F4C7" w14:textId="77777777" w:rsidR="00B82EF0" w:rsidRDefault="00B82EF0" w:rsidP="00B82EF0">
      <w:r>
        <w:t xml:space="preserve"> N                 -1.93324400   -1.79444500   -0.04647800</w:t>
      </w:r>
    </w:p>
    <w:p w14:paraId="1DD0365C" w14:textId="77777777" w:rsidR="00B82EF0" w:rsidRDefault="00B82EF0" w:rsidP="00B82EF0">
      <w:r>
        <w:t xml:space="preserve"> O                 -3.11697000   -1.51655200    0.10686300</w:t>
      </w:r>
    </w:p>
    <w:p w14:paraId="57C22683" w14:textId="77777777" w:rsidR="00B82EF0" w:rsidRDefault="00B82EF0" w:rsidP="00B82EF0">
      <w:r>
        <w:t xml:space="preserve"> O                 -1.49401400   -2.91050100   -0.17032500</w:t>
      </w:r>
    </w:p>
    <w:p w14:paraId="4E4C472E" w14:textId="77777777" w:rsidR="00B82EF0" w:rsidRDefault="00B82EF0" w:rsidP="00B82EF0">
      <w:r>
        <w:t xml:space="preserve"> O                  2.46849100   -0.23372800   -0.45861700</w:t>
      </w:r>
    </w:p>
    <w:p w14:paraId="5F539683" w14:textId="77777777" w:rsidR="00B82EF0" w:rsidRDefault="00B82EF0" w:rsidP="00B82EF0">
      <w:r>
        <w:t xml:space="preserve"> N                  2.97205600   -1.19210800    0.57311500</w:t>
      </w:r>
    </w:p>
    <w:p w14:paraId="24C20186" w14:textId="77777777" w:rsidR="00B82EF0" w:rsidRDefault="00B82EF0" w:rsidP="00B82EF0">
      <w:r>
        <w:t xml:space="preserve"> O                  4.03444400   -1.51181300    0.31008100</w:t>
      </w:r>
    </w:p>
    <w:p w14:paraId="225F9C9D" w14:textId="470AB78A" w:rsidR="00344C82" w:rsidRDefault="00B82EF0" w:rsidP="00344C82">
      <w:r>
        <w:t xml:space="preserve"> H                 -2.11043700    2.46326200    0.25055000</w:t>
      </w:r>
    </w:p>
    <w:p w14:paraId="4907FE4C" w14:textId="77777777" w:rsidR="00344C82" w:rsidRPr="008250E3" w:rsidRDefault="00344C82" w:rsidP="00344C82">
      <w:pPr>
        <w:rPr>
          <w:rFonts w:cs="Times New Roman"/>
          <w:sz w:val="18"/>
          <w:szCs w:val="18"/>
        </w:rPr>
      </w:pPr>
      <w:proofErr w:type="gramStart"/>
      <w:r w:rsidRPr="008250E3">
        <w:rPr>
          <w:rFonts w:cs="Times New Roman"/>
          <w:sz w:val="18"/>
          <w:szCs w:val="18"/>
        </w:rPr>
        <w:t>Frequencies[</w:t>
      </w:r>
      <w:proofErr w:type="gramEnd"/>
      <w:r w:rsidRPr="008250E3">
        <w:rPr>
          <w:rFonts w:cs="Times New Roman"/>
          <w:sz w:val="18"/>
          <w:szCs w:val="18"/>
        </w:rPr>
        <w:t>1/cm]</w:t>
      </w:r>
    </w:p>
    <w:p w14:paraId="2CF2731A" w14:textId="3F18B85A" w:rsidR="00B82EF0" w:rsidRPr="00B82EF0" w:rsidRDefault="00B82EF0" w:rsidP="00782FD8">
      <w:pPr>
        <w:pStyle w:val="af1"/>
      </w:pPr>
      <w:r w:rsidRPr="00B82EF0">
        <w:t>-1204.05</w:t>
      </w:r>
      <w:r w:rsidR="00782FD8">
        <w:rPr>
          <w:rFonts w:eastAsiaTheme="minorEastAsia"/>
        </w:rPr>
        <w:tab/>
      </w:r>
      <w:r w:rsidRPr="00B82EF0">
        <w:t>50.37</w:t>
      </w:r>
      <w:r w:rsidR="00782FD8">
        <w:rPr>
          <w:rFonts w:eastAsiaTheme="minorEastAsia"/>
        </w:rPr>
        <w:tab/>
      </w:r>
      <w:r w:rsidR="00782FD8">
        <w:rPr>
          <w:rFonts w:eastAsiaTheme="minorEastAsia"/>
        </w:rPr>
        <w:tab/>
      </w:r>
      <w:r w:rsidRPr="00B82EF0">
        <w:t>65.16</w:t>
      </w:r>
      <w:r w:rsidR="00782FD8">
        <w:rPr>
          <w:rFonts w:eastAsiaTheme="minorEastAsia"/>
        </w:rPr>
        <w:tab/>
      </w:r>
      <w:r w:rsidR="00782FD8">
        <w:rPr>
          <w:rFonts w:eastAsiaTheme="minorEastAsia"/>
        </w:rPr>
        <w:tab/>
      </w:r>
      <w:r w:rsidRPr="00B82EF0">
        <w:t>87.20</w:t>
      </w:r>
      <w:r w:rsidR="00782FD8">
        <w:rPr>
          <w:rFonts w:eastAsiaTheme="minorEastAsia"/>
        </w:rPr>
        <w:tab/>
      </w:r>
      <w:r w:rsidR="00782FD8">
        <w:rPr>
          <w:rFonts w:eastAsiaTheme="minorEastAsia"/>
        </w:rPr>
        <w:tab/>
      </w:r>
      <w:r w:rsidRPr="00B82EF0">
        <w:t>100.77</w:t>
      </w:r>
      <w:r w:rsidR="00782FD8">
        <w:rPr>
          <w:rFonts w:eastAsiaTheme="minorEastAsia"/>
        </w:rPr>
        <w:tab/>
      </w:r>
      <w:r w:rsidRPr="00B82EF0">
        <w:t>149.41</w:t>
      </w:r>
      <w:r w:rsidR="00782FD8">
        <w:rPr>
          <w:rFonts w:eastAsiaTheme="minorEastAsia"/>
        </w:rPr>
        <w:tab/>
      </w:r>
      <w:r w:rsidRPr="00B82EF0">
        <w:t>164.60</w:t>
      </w:r>
      <w:r w:rsidR="00782FD8">
        <w:rPr>
          <w:rFonts w:eastAsiaTheme="minorEastAsia"/>
        </w:rPr>
        <w:tab/>
      </w:r>
      <w:r w:rsidRPr="00B82EF0">
        <w:t>209.73</w:t>
      </w:r>
    </w:p>
    <w:p w14:paraId="4A31F8E1" w14:textId="6C7DE90C" w:rsidR="00B82EF0" w:rsidRPr="00B82EF0" w:rsidRDefault="00B82EF0" w:rsidP="00782FD8">
      <w:pPr>
        <w:pStyle w:val="af1"/>
      </w:pPr>
      <w:r w:rsidRPr="00B82EF0">
        <w:t>239.79</w:t>
      </w:r>
      <w:r w:rsidR="00782FD8">
        <w:rPr>
          <w:rFonts w:eastAsiaTheme="minorEastAsia"/>
        </w:rPr>
        <w:tab/>
      </w:r>
      <w:r w:rsidRPr="00B82EF0">
        <w:t>280.61</w:t>
      </w:r>
      <w:r w:rsidR="00782FD8">
        <w:rPr>
          <w:rFonts w:eastAsiaTheme="minorEastAsia"/>
        </w:rPr>
        <w:tab/>
      </w:r>
      <w:r w:rsidRPr="00B82EF0">
        <w:t>284.82</w:t>
      </w:r>
      <w:r w:rsidR="00782FD8">
        <w:rPr>
          <w:rFonts w:eastAsiaTheme="minorEastAsia"/>
        </w:rPr>
        <w:tab/>
      </w:r>
      <w:r w:rsidRPr="00B82EF0">
        <w:t>312.00</w:t>
      </w:r>
      <w:r w:rsidR="00782FD8">
        <w:rPr>
          <w:rFonts w:eastAsiaTheme="minorEastAsia"/>
        </w:rPr>
        <w:tab/>
      </w:r>
      <w:r w:rsidRPr="00B82EF0">
        <w:t>337.02</w:t>
      </w:r>
      <w:r w:rsidR="00782FD8">
        <w:rPr>
          <w:rFonts w:eastAsiaTheme="minorEastAsia"/>
        </w:rPr>
        <w:tab/>
      </w:r>
      <w:r w:rsidRPr="00B82EF0">
        <w:t>383.63</w:t>
      </w:r>
      <w:r w:rsidR="00782FD8">
        <w:rPr>
          <w:rFonts w:eastAsiaTheme="minorEastAsia"/>
        </w:rPr>
        <w:tab/>
      </w:r>
      <w:r w:rsidRPr="00B82EF0">
        <w:t>405.71</w:t>
      </w:r>
      <w:r w:rsidR="00782FD8">
        <w:rPr>
          <w:rFonts w:eastAsiaTheme="minorEastAsia"/>
        </w:rPr>
        <w:tab/>
      </w:r>
      <w:r w:rsidRPr="00B82EF0">
        <w:t>461.24</w:t>
      </w:r>
    </w:p>
    <w:p w14:paraId="195E7AFE" w14:textId="18672435" w:rsidR="00B82EF0" w:rsidRPr="00B82EF0" w:rsidRDefault="00B82EF0" w:rsidP="00782FD8">
      <w:pPr>
        <w:pStyle w:val="af1"/>
      </w:pPr>
      <w:r w:rsidRPr="00B82EF0">
        <w:t>477.09</w:t>
      </w:r>
      <w:r w:rsidR="00782FD8">
        <w:rPr>
          <w:rFonts w:eastAsiaTheme="minorEastAsia"/>
        </w:rPr>
        <w:tab/>
      </w:r>
      <w:r w:rsidRPr="00B82EF0">
        <w:t>519.37</w:t>
      </w:r>
      <w:r w:rsidR="00782FD8">
        <w:rPr>
          <w:rFonts w:eastAsiaTheme="minorEastAsia"/>
        </w:rPr>
        <w:tab/>
      </w:r>
      <w:r w:rsidRPr="00B82EF0">
        <w:t>541.80</w:t>
      </w:r>
      <w:r w:rsidR="00782FD8">
        <w:rPr>
          <w:rFonts w:eastAsiaTheme="minorEastAsia"/>
        </w:rPr>
        <w:tab/>
      </w:r>
      <w:r w:rsidRPr="00B82EF0">
        <w:t>554.36</w:t>
      </w:r>
      <w:r w:rsidR="00782FD8">
        <w:rPr>
          <w:rFonts w:eastAsiaTheme="minorEastAsia"/>
        </w:rPr>
        <w:tab/>
      </w:r>
      <w:r w:rsidRPr="00B82EF0">
        <w:t>591.87</w:t>
      </w:r>
      <w:r w:rsidR="00782FD8">
        <w:rPr>
          <w:rFonts w:eastAsiaTheme="minorEastAsia"/>
        </w:rPr>
        <w:tab/>
      </w:r>
      <w:r w:rsidRPr="00B82EF0">
        <w:t>636.81</w:t>
      </w:r>
      <w:r w:rsidR="00782FD8">
        <w:rPr>
          <w:rFonts w:eastAsiaTheme="minorEastAsia"/>
        </w:rPr>
        <w:tab/>
      </w:r>
      <w:r w:rsidRPr="00B82EF0">
        <w:t>646.55</w:t>
      </w:r>
      <w:r w:rsidR="00782FD8">
        <w:rPr>
          <w:rFonts w:eastAsiaTheme="minorEastAsia"/>
        </w:rPr>
        <w:tab/>
      </w:r>
      <w:r w:rsidRPr="00B82EF0">
        <w:t>697.54</w:t>
      </w:r>
    </w:p>
    <w:p w14:paraId="587493B1" w14:textId="2C815041" w:rsidR="00B82EF0" w:rsidRPr="00B82EF0" w:rsidRDefault="00B82EF0" w:rsidP="00782FD8">
      <w:pPr>
        <w:pStyle w:val="af1"/>
      </w:pPr>
      <w:r w:rsidRPr="00B82EF0">
        <w:lastRenderedPageBreak/>
        <w:t>728.86</w:t>
      </w:r>
      <w:r w:rsidR="00782FD8">
        <w:rPr>
          <w:rFonts w:eastAsiaTheme="minorEastAsia"/>
        </w:rPr>
        <w:tab/>
      </w:r>
      <w:r w:rsidRPr="00B82EF0">
        <w:t>741.47</w:t>
      </w:r>
      <w:r w:rsidR="00782FD8">
        <w:rPr>
          <w:rFonts w:eastAsiaTheme="minorEastAsia"/>
        </w:rPr>
        <w:tab/>
      </w:r>
      <w:r w:rsidRPr="00B82EF0">
        <w:t>749.21</w:t>
      </w:r>
      <w:r w:rsidR="00782FD8">
        <w:rPr>
          <w:rFonts w:eastAsiaTheme="minorEastAsia"/>
        </w:rPr>
        <w:tab/>
      </w:r>
      <w:r w:rsidRPr="00B82EF0">
        <w:t>794.92</w:t>
      </w:r>
      <w:r w:rsidR="00782FD8">
        <w:rPr>
          <w:rFonts w:eastAsiaTheme="minorEastAsia"/>
        </w:rPr>
        <w:tab/>
      </w:r>
      <w:r w:rsidRPr="00B82EF0">
        <w:t>802.27</w:t>
      </w:r>
      <w:r w:rsidR="00782FD8">
        <w:rPr>
          <w:rFonts w:eastAsiaTheme="minorEastAsia"/>
        </w:rPr>
        <w:tab/>
      </w:r>
      <w:r w:rsidRPr="00B82EF0">
        <w:t>864.59</w:t>
      </w:r>
      <w:r w:rsidR="00782FD8">
        <w:rPr>
          <w:rFonts w:eastAsiaTheme="minorEastAsia"/>
        </w:rPr>
        <w:tab/>
      </w:r>
      <w:r w:rsidRPr="00B82EF0">
        <w:t>986.76</w:t>
      </w:r>
      <w:r w:rsidR="00782FD8">
        <w:rPr>
          <w:rFonts w:eastAsiaTheme="minorEastAsia"/>
        </w:rPr>
        <w:tab/>
      </w:r>
      <w:r w:rsidRPr="00B82EF0">
        <w:t>1000.92</w:t>
      </w:r>
    </w:p>
    <w:p w14:paraId="258943C4" w14:textId="639A5E3D" w:rsidR="00B82EF0" w:rsidRPr="00B82EF0" w:rsidRDefault="00B82EF0" w:rsidP="00782FD8">
      <w:pPr>
        <w:pStyle w:val="af1"/>
      </w:pPr>
      <w:r w:rsidRPr="00B82EF0">
        <w:t>1085.44</w:t>
      </w:r>
      <w:r w:rsidR="00782FD8">
        <w:rPr>
          <w:rFonts w:eastAsiaTheme="minorEastAsia"/>
        </w:rPr>
        <w:tab/>
      </w:r>
      <w:r w:rsidRPr="00B82EF0">
        <w:t>1174.12</w:t>
      </w:r>
      <w:r w:rsidR="00782FD8">
        <w:rPr>
          <w:rFonts w:eastAsiaTheme="minorEastAsia"/>
        </w:rPr>
        <w:tab/>
      </w:r>
      <w:r w:rsidRPr="00B82EF0">
        <w:t>1203.26</w:t>
      </w:r>
      <w:r w:rsidR="00782FD8">
        <w:rPr>
          <w:rFonts w:eastAsiaTheme="minorEastAsia"/>
        </w:rPr>
        <w:tab/>
      </w:r>
      <w:r w:rsidRPr="00B82EF0">
        <w:t>1227.08</w:t>
      </w:r>
      <w:r w:rsidR="00782FD8">
        <w:rPr>
          <w:rFonts w:eastAsiaTheme="minorEastAsia"/>
        </w:rPr>
        <w:tab/>
      </w:r>
      <w:r w:rsidRPr="00B82EF0">
        <w:t>1286.88</w:t>
      </w:r>
      <w:r w:rsidR="00782FD8">
        <w:rPr>
          <w:rFonts w:eastAsiaTheme="minorEastAsia"/>
        </w:rPr>
        <w:tab/>
      </w:r>
      <w:r w:rsidRPr="00B82EF0">
        <w:t>1365.75</w:t>
      </w:r>
      <w:r w:rsidR="00782FD8">
        <w:rPr>
          <w:rFonts w:eastAsiaTheme="minorEastAsia"/>
        </w:rPr>
        <w:tab/>
      </w:r>
      <w:r w:rsidRPr="00B82EF0">
        <w:t>1426.73</w:t>
      </w:r>
      <w:r w:rsidR="00782FD8">
        <w:rPr>
          <w:rFonts w:eastAsiaTheme="minorEastAsia"/>
        </w:rPr>
        <w:tab/>
      </w:r>
      <w:r w:rsidRPr="00B82EF0">
        <w:t>1435.33</w:t>
      </w:r>
    </w:p>
    <w:p w14:paraId="3E22E0EC" w14:textId="03E1DF78" w:rsidR="00B82EF0" w:rsidRPr="00B82EF0" w:rsidRDefault="00B82EF0" w:rsidP="00782FD8">
      <w:pPr>
        <w:pStyle w:val="af1"/>
      </w:pPr>
      <w:r w:rsidRPr="00B82EF0">
        <w:t>1547.11</w:t>
      </w:r>
      <w:r w:rsidR="00782FD8">
        <w:rPr>
          <w:rFonts w:eastAsiaTheme="minorEastAsia"/>
        </w:rPr>
        <w:tab/>
      </w:r>
      <w:r w:rsidRPr="00B82EF0">
        <w:t>1560.66</w:t>
      </w:r>
      <w:r w:rsidR="00782FD8">
        <w:rPr>
          <w:rFonts w:eastAsiaTheme="minorEastAsia"/>
        </w:rPr>
        <w:tab/>
      </w:r>
      <w:r w:rsidRPr="00B82EF0">
        <w:t>1620.61</w:t>
      </w:r>
      <w:r w:rsidR="00782FD8">
        <w:rPr>
          <w:rFonts w:eastAsiaTheme="minorEastAsia"/>
        </w:rPr>
        <w:tab/>
      </w:r>
      <w:r w:rsidRPr="00B82EF0">
        <w:t>1674.83</w:t>
      </w:r>
      <w:r w:rsidR="00782FD8">
        <w:rPr>
          <w:rFonts w:eastAsiaTheme="minorEastAsia"/>
        </w:rPr>
        <w:tab/>
      </w:r>
      <w:r w:rsidRPr="00B82EF0">
        <w:t>1715.25</w:t>
      </w:r>
      <w:r w:rsidR="00782FD8">
        <w:rPr>
          <w:rFonts w:eastAsiaTheme="minorEastAsia"/>
        </w:rPr>
        <w:tab/>
      </w:r>
      <w:r w:rsidRPr="00B82EF0">
        <w:t>1746.76</w:t>
      </w:r>
      <w:r w:rsidR="00782FD8">
        <w:rPr>
          <w:rFonts w:eastAsiaTheme="minorEastAsia"/>
        </w:rPr>
        <w:tab/>
      </w:r>
      <w:r w:rsidRPr="00B82EF0">
        <w:t>1935.47</w:t>
      </w:r>
      <w:r w:rsidR="00782FD8">
        <w:rPr>
          <w:rFonts w:eastAsiaTheme="minorEastAsia"/>
        </w:rPr>
        <w:tab/>
      </w:r>
      <w:r w:rsidRPr="00B82EF0">
        <w:t>2119.49</w:t>
      </w:r>
    </w:p>
    <w:p w14:paraId="52B39132" w14:textId="11889CE9" w:rsidR="00344C82" w:rsidRDefault="00B82EF0" w:rsidP="00782FD8">
      <w:pPr>
        <w:pStyle w:val="af1"/>
      </w:pPr>
      <w:r w:rsidRPr="00B82EF0">
        <w:t>3609.95</w:t>
      </w:r>
      <w:r w:rsidR="00782FD8">
        <w:rPr>
          <w:rFonts w:eastAsiaTheme="minorEastAsia"/>
        </w:rPr>
        <w:tab/>
      </w:r>
      <w:r w:rsidRPr="00B82EF0">
        <w:t>3678.65</w:t>
      </w:r>
      <w:r w:rsidR="00782FD8">
        <w:rPr>
          <w:rFonts w:eastAsiaTheme="minorEastAsia"/>
        </w:rPr>
        <w:tab/>
      </w:r>
      <w:r w:rsidRPr="00B82EF0">
        <w:t>3748.02</w:t>
      </w:r>
    </w:p>
    <w:p w14:paraId="1D58D7FB" w14:textId="77777777" w:rsidR="00344C82" w:rsidRDefault="00344C82" w:rsidP="00344C82">
      <w:pPr>
        <w:widowControl/>
        <w:spacing w:line="360" w:lineRule="auto"/>
        <w:jc w:val="left"/>
        <w:rPr>
          <w:rFonts w:cs="Times New Roman"/>
          <w:b/>
          <w:bCs/>
          <w:sz w:val="24"/>
          <w:szCs w:val="24"/>
        </w:rPr>
      </w:pPr>
    </w:p>
    <w:p w14:paraId="679BBF2C" w14:textId="3FEAE114" w:rsidR="00C609A1" w:rsidRPr="00C609A1" w:rsidRDefault="00344C82" w:rsidP="00C609A1">
      <w:pPr>
        <w:rPr>
          <w:b/>
        </w:rPr>
      </w:pPr>
      <w:r>
        <w:rPr>
          <w:b/>
        </w:rPr>
        <w:t>TS-IM6sb</w:t>
      </w:r>
    </w:p>
    <w:p w14:paraId="5D01DE6A" w14:textId="4390D764" w:rsidR="00C609A1" w:rsidRDefault="000E3AC2" w:rsidP="00C609A1">
      <w:r>
        <w:rPr>
          <w:noProof/>
        </w:rPr>
        <w:drawing>
          <wp:anchor distT="0" distB="0" distL="114300" distR="114300" simplePos="0" relativeHeight="251691008" behindDoc="0" locked="0" layoutInCell="1" allowOverlap="1" wp14:anchorId="221D92B3" wp14:editId="3927CCDC">
            <wp:simplePos x="0" y="0"/>
            <wp:positionH relativeFrom="column">
              <wp:posOffset>3880237</wp:posOffset>
            </wp:positionH>
            <wp:positionV relativeFrom="paragraph">
              <wp:posOffset>23716</wp:posOffset>
            </wp:positionV>
            <wp:extent cx="2159635" cy="2044700"/>
            <wp:effectExtent l="0" t="0" r="0" b="0"/>
            <wp:wrapNone/>
            <wp:docPr id="40" name="图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2044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609A1">
        <w:t xml:space="preserve"> C                  1.33730500    0.91674800   -0.06677900</w:t>
      </w:r>
    </w:p>
    <w:p w14:paraId="2BBE63C6" w14:textId="6A77FC52" w:rsidR="00C609A1" w:rsidRDefault="00C609A1" w:rsidP="00C609A1">
      <w:r>
        <w:t xml:space="preserve"> C                 -1.12944100    1.09985700    0.03328800</w:t>
      </w:r>
    </w:p>
    <w:p w14:paraId="42065F8C" w14:textId="77777777" w:rsidR="00C609A1" w:rsidRDefault="00C609A1" w:rsidP="00C609A1">
      <w:r>
        <w:t xml:space="preserve"> C                 -1.12314900   -0.31977400    0.07524800</w:t>
      </w:r>
    </w:p>
    <w:p w14:paraId="098C55AE" w14:textId="77777777" w:rsidR="00C609A1" w:rsidRDefault="00C609A1" w:rsidP="00C609A1">
      <w:r>
        <w:t xml:space="preserve"> N                  2.31721600    1.73224800   -0.15049500</w:t>
      </w:r>
    </w:p>
    <w:p w14:paraId="67BFA330" w14:textId="77777777" w:rsidR="00C609A1" w:rsidRDefault="00C609A1" w:rsidP="00C609A1">
      <w:r>
        <w:t xml:space="preserve"> H                  3.21953300    1.27219000   -0.15239600</w:t>
      </w:r>
    </w:p>
    <w:p w14:paraId="3DE4645F" w14:textId="77777777" w:rsidR="00C609A1" w:rsidRDefault="00C609A1" w:rsidP="00C609A1">
      <w:r>
        <w:t xml:space="preserve"> N                 -2.21578600    1.86660500    0.05213600</w:t>
      </w:r>
    </w:p>
    <w:p w14:paraId="7DEB549E" w14:textId="77777777" w:rsidR="00C609A1" w:rsidRDefault="00C609A1" w:rsidP="00C609A1">
      <w:r>
        <w:t xml:space="preserve"> H                 -3.09230300    1.44819400    0.32474600</w:t>
      </w:r>
    </w:p>
    <w:p w14:paraId="481A35DF" w14:textId="77777777" w:rsidR="00C609A1" w:rsidRDefault="00C609A1" w:rsidP="00C609A1">
      <w:r>
        <w:t xml:space="preserve"> H                 -2.11059600    2.87098700    0.05714100</w:t>
      </w:r>
    </w:p>
    <w:p w14:paraId="30918B3F" w14:textId="77777777" w:rsidR="00C609A1" w:rsidRDefault="00C609A1" w:rsidP="00C609A1">
      <w:r>
        <w:t xml:space="preserve"> N                  0.08471900    1.61793700   -0.05576200</w:t>
      </w:r>
    </w:p>
    <w:p w14:paraId="5A97C48E" w14:textId="77777777" w:rsidR="00C609A1" w:rsidRDefault="00C609A1" w:rsidP="00C609A1">
      <w:r>
        <w:t xml:space="preserve"> N                 -0.08491200   -1.03820700    0.10295700</w:t>
      </w:r>
    </w:p>
    <w:p w14:paraId="0B5C5F2B" w14:textId="77777777" w:rsidR="00C609A1" w:rsidRDefault="00C609A1" w:rsidP="00C609A1">
      <w:r>
        <w:t xml:space="preserve"> O                  0.20421100    2.96376600   -0.10820300</w:t>
      </w:r>
    </w:p>
    <w:p w14:paraId="71BBB774" w14:textId="77777777" w:rsidR="00C609A1" w:rsidRDefault="00C609A1" w:rsidP="00C609A1">
      <w:r>
        <w:t xml:space="preserve"> H                  1.21756100    3.02524400   -0.15334500</w:t>
      </w:r>
    </w:p>
    <w:p w14:paraId="4979DE3E" w14:textId="77777777" w:rsidR="00C609A1" w:rsidRDefault="00C609A1" w:rsidP="00C609A1">
      <w:r>
        <w:t xml:space="preserve"> C                  1.12614700   -0.49583800    0.03558100</w:t>
      </w:r>
    </w:p>
    <w:p w14:paraId="634FC929" w14:textId="77777777" w:rsidR="00C609A1" w:rsidRDefault="00C609A1" w:rsidP="00C609A1">
      <w:r>
        <w:t xml:space="preserve"> N                  2.25137700   -1.39540000    0.05358800</w:t>
      </w:r>
    </w:p>
    <w:p w14:paraId="06E52588" w14:textId="77777777" w:rsidR="00C609A1" w:rsidRDefault="00C609A1" w:rsidP="00C609A1">
      <w:r>
        <w:t xml:space="preserve"> O                  3.35974500   -0.87446800   -0.01374700</w:t>
      </w:r>
    </w:p>
    <w:p w14:paraId="1FDD7AA5" w14:textId="77777777" w:rsidR="00C609A1" w:rsidRDefault="00C609A1" w:rsidP="00C609A1">
      <w:r>
        <w:t xml:space="preserve"> O                  2.04687800   -2.58235700    0.13457600</w:t>
      </w:r>
    </w:p>
    <w:p w14:paraId="0EB6D42D" w14:textId="77777777" w:rsidR="00C609A1" w:rsidRDefault="00C609A1" w:rsidP="00C609A1">
      <w:r>
        <w:t xml:space="preserve"> O                 -2.58446200   -0.87745600    0.97337200</w:t>
      </w:r>
    </w:p>
    <w:p w14:paraId="16F679B9" w14:textId="77777777" w:rsidR="00C609A1" w:rsidRDefault="00C609A1" w:rsidP="00C609A1">
      <w:r>
        <w:t xml:space="preserve"> N                 -2.56348800   -1.07573000   -0.30582000</w:t>
      </w:r>
    </w:p>
    <w:p w14:paraId="576CCFF3" w14:textId="01300200" w:rsidR="00344C82" w:rsidRDefault="00C609A1" w:rsidP="00344C82">
      <w:r>
        <w:t xml:space="preserve"> O                 -2.90427800   -2.10132700   -0.78804800</w:t>
      </w:r>
    </w:p>
    <w:p w14:paraId="0472740C" w14:textId="77777777" w:rsidR="00344C82" w:rsidRPr="008250E3" w:rsidRDefault="00344C82" w:rsidP="00344C82">
      <w:pPr>
        <w:rPr>
          <w:rFonts w:cs="Times New Roman"/>
          <w:sz w:val="18"/>
          <w:szCs w:val="18"/>
        </w:rPr>
      </w:pPr>
      <w:proofErr w:type="gramStart"/>
      <w:r w:rsidRPr="008250E3">
        <w:rPr>
          <w:rFonts w:cs="Times New Roman"/>
          <w:sz w:val="18"/>
          <w:szCs w:val="18"/>
        </w:rPr>
        <w:t>Frequencies[</w:t>
      </w:r>
      <w:proofErr w:type="gramEnd"/>
      <w:r w:rsidRPr="008250E3">
        <w:rPr>
          <w:rFonts w:cs="Times New Roman"/>
          <w:sz w:val="18"/>
          <w:szCs w:val="18"/>
        </w:rPr>
        <w:t>1/cm]</w:t>
      </w:r>
    </w:p>
    <w:p w14:paraId="7994BC52" w14:textId="0E1DEF28" w:rsidR="00C609A1" w:rsidRPr="00C609A1" w:rsidRDefault="00C609A1" w:rsidP="00191D69">
      <w:pPr>
        <w:pStyle w:val="af1"/>
      </w:pPr>
      <w:r w:rsidRPr="00C609A1">
        <w:t>-889.13</w:t>
      </w:r>
      <w:r w:rsidR="00191D69">
        <w:rPr>
          <w:rFonts w:eastAsiaTheme="minorEastAsia"/>
        </w:rPr>
        <w:tab/>
      </w:r>
      <w:r w:rsidRPr="00C609A1">
        <w:t>61.85</w:t>
      </w:r>
      <w:r w:rsidR="00191D69">
        <w:rPr>
          <w:rFonts w:eastAsiaTheme="minorEastAsia"/>
        </w:rPr>
        <w:tab/>
      </w:r>
      <w:r w:rsidR="00191D69">
        <w:rPr>
          <w:rFonts w:eastAsiaTheme="minorEastAsia"/>
        </w:rPr>
        <w:tab/>
      </w:r>
      <w:r w:rsidRPr="00C609A1">
        <w:t>87.63</w:t>
      </w:r>
      <w:r w:rsidR="00191D69">
        <w:rPr>
          <w:rFonts w:eastAsiaTheme="minorEastAsia"/>
        </w:rPr>
        <w:tab/>
      </w:r>
      <w:r w:rsidR="00191D69">
        <w:rPr>
          <w:rFonts w:eastAsiaTheme="minorEastAsia"/>
        </w:rPr>
        <w:tab/>
      </w:r>
      <w:r w:rsidRPr="00C609A1">
        <w:t>99.81</w:t>
      </w:r>
      <w:r w:rsidR="00191D69">
        <w:rPr>
          <w:rFonts w:eastAsiaTheme="minorEastAsia"/>
        </w:rPr>
        <w:tab/>
      </w:r>
      <w:r w:rsidR="00191D69">
        <w:rPr>
          <w:rFonts w:eastAsiaTheme="minorEastAsia"/>
        </w:rPr>
        <w:tab/>
      </w:r>
      <w:r w:rsidRPr="00C609A1">
        <w:t>114.54</w:t>
      </w:r>
      <w:r w:rsidR="00191D69">
        <w:rPr>
          <w:rFonts w:eastAsiaTheme="minorEastAsia"/>
        </w:rPr>
        <w:tab/>
      </w:r>
      <w:r w:rsidRPr="00C609A1">
        <w:t>143.11</w:t>
      </w:r>
      <w:r w:rsidR="00191D69">
        <w:rPr>
          <w:rFonts w:eastAsiaTheme="minorEastAsia"/>
        </w:rPr>
        <w:tab/>
      </w:r>
      <w:r w:rsidRPr="00C609A1">
        <w:t>147.45</w:t>
      </w:r>
      <w:r w:rsidR="00191D69">
        <w:rPr>
          <w:rFonts w:eastAsiaTheme="minorEastAsia"/>
        </w:rPr>
        <w:tab/>
      </w:r>
      <w:r w:rsidRPr="00C609A1">
        <w:t>221.85</w:t>
      </w:r>
    </w:p>
    <w:p w14:paraId="0A97A567" w14:textId="38E69C00" w:rsidR="00C609A1" w:rsidRPr="00C609A1" w:rsidRDefault="00C609A1" w:rsidP="00191D69">
      <w:pPr>
        <w:pStyle w:val="af1"/>
      </w:pPr>
      <w:r w:rsidRPr="00C609A1">
        <w:t>242.04</w:t>
      </w:r>
      <w:r w:rsidR="00191D69">
        <w:rPr>
          <w:rFonts w:eastAsiaTheme="minorEastAsia"/>
        </w:rPr>
        <w:tab/>
      </w:r>
      <w:r w:rsidRPr="00C609A1">
        <w:t>285.59</w:t>
      </w:r>
      <w:r w:rsidR="00191D69">
        <w:rPr>
          <w:rFonts w:eastAsiaTheme="minorEastAsia"/>
        </w:rPr>
        <w:tab/>
      </w:r>
      <w:r w:rsidRPr="00C609A1">
        <w:t>312.49</w:t>
      </w:r>
      <w:r w:rsidR="00191D69">
        <w:rPr>
          <w:rFonts w:eastAsiaTheme="minorEastAsia"/>
        </w:rPr>
        <w:tab/>
      </w:r>
      <w:r w:rsidRPr="00C609A1">
        <w:t>330.59</w:t>
      </w:r>
      <w:r w:rsidR="00191D69">
        <w:rPr>
          <w:rFonts w:eastAsiaTheme="minorEastAsia"/>
        </w:rPr>
        <w:tab/>
      </w:r>
      <w:r w:rsidRPr="00C609A1">
        <w:t>361.72</w:t>
      </w:r>
      <w:r w:rsidR="00191D69">
        <w:rPr>
          <w:rFonts w:eastAsiaTheme="minorEastAsia"/>
        </w:rPr>
        <w:tab/>
      </w:r>
      <w:r w:rsidRPr="00C609A1">
        <w:t>372.30</w:t>
      </w:r>
      <w:r w:rsidR="00191D69">
        <w:rPr>
          <w:rFonts w:eastAsiaTheme="minorEastAsia"/>
        </w:rPr>
        <w:tab/>
      </w:r>
      <w:r w:rsidRPr="00C609A1">
        <w:t>374.23</w:t>
      </w:r>
      <w:r w:rsidR="00191D69">
        <w:rPr>
          <w:rFonts w:eastAsiaTheme="minorEastAsia"/>
        </w:rPr>
        <w:tab/>
      </w:r>
      <w:r w:rsidRPr="00C609A1">
        <w:t>441.34</w:t>
      </w:r>
    </w:p>
    <w:p w14:paraId="07449B6E" w14:textId="2892630E" w:rsidR="00C609A1" w:rsidRPr="00C609A1" w:rsidRDefault="00C609A1" w:rsidP="00191D69">
      <w:pPr>
        <w:pStyle w:val="af1"/>
      </w:pPr>
      <w:r w:rsidRPr="00C609A1">
        <w:t>456.75</w:t>
      </w:r>
      <w:r w:rsidR="00191D69">
        <w:rPr>
          <w:rFonts w:eastAsiaTheme="minorEastAsia"/>
        </w:rPr>
        <w:tab/>
      </w:r>
      <w:r w:rsidRPr="00C609A1">
        <w:t>497.91</w:t>
      </w:r>
      <w:r w:rsidR="00191D69">
        <w:rPr>
          <w:rFonts w:eastAsiaTheme="minorEastAsia"/>
        </w:rPr>
        <w:tab/>
      </w:r>
      <w:r w:rsidRPr="00C609A1">
        <w:t>529.22</w:t>
      </w:r>
      <w:r w:rsidR="00191D69">
        <w:rPr>
          <w:rFonts w:eastAsiaTheme="minorEastAsia"/>
        </w:rPr>
        <w:tab/>
      </w:r>
      <w:r w:rsidRPr="00C609A1">
        <w:t>534.27</w:t>
      </w:r>
      <w:r w:rsidR="00191D69">
        <w:rPr>
          <w:rFonts w:eastAsiaTheme="minorEastAsia"/>
        </w:rPr>
        <w:tab/>
      </w:r>
      <w:r w:rsidRPr="00C609A1">
        <w:t>630.88</w:t>
      </w:r>
      <w:r w:rsidR="00191D69">
        <w:rPr>
          <w:rFonts w:eastAsiaTheme="minorEastAsia"/>
        </w:rPr>
        <w:tab/>
      </w:r>
      <w:r w:rsidRPr="00C609A1">
        <w:t>660.16</w:t>
      </w:r>
      <w:r w:rsidR="00191D69">
        <w:rPr>
          <w:rFonts w:eastAsiaTheme="minorEastAsia"/>
        </w:rPr>
        <w:tab/>
      </w:r>
      <w:r w:rsidRPr="00C609A1">
        <w:t>676.97</w:t>
      </w:r>
      <w:r w:rsidR="00191D69">
        <w:rPr>
          <w:rFonts w:eastAsiaTheme="minorEastAsia"/>
        </w:rPr>
        <w:tab/>
      </w:r>
      <w:r w:rsidRPr="00C609A1">
        <w:t>725.77</w:t>
      </w:r>
    </w:p>
    <w:p w14:paraId="11B72F0F" w14:textId="71C7DAD3" w:rsidR="00C609A1" w:rsidRPr="00C609A1" w:rsidRDefault="00C609A1" w:rsidP="00191D69">
      <w:pPr>
        <w:pStyle w:val="af1"/>
      </w:pPr>
      <w:r w:rsidRPr="00C609A1">
        <w:t>731.45</w:t>
      </w:r>
      <w:r w:rsidR="00191D69">
        <w:rPr>
          <w:rFonts w:eastAsiaTheme="minorEastAsia"/>
        </w:rPr>
        <w:tab/>
      </w:r>
      <w:r w:rsidRPr="00C609A1">
        <w:t>734.76</w:t>
      </w:r>
      <w:r w:rsidR="00191D69">
        <w:rPr>
          <w:rFonts w:eastAsiaTheme="minorEastAsia"/>
        </w:rPr>
        <w:tab/>
      </w:r>
      <w:r w:rsidRPr="00C609A1">
        <w:t>741.57</w:t>
      </w:r>
      <w:r w:rsidR="00191D69">
        <w:rPr>
          <w:rFonts w:eastAsiaTheme="minorEastAsia"/>
        </w:rPr>
        <w:tab/>
      </w:r>
      <w:r w:rsidRPr="00C609A1">
        <w:t>782.98</w:t>
      </w:r>
      <w:r w:rsidR="00191D69">
        <w:rPr>
          <w:rFonts w:eastAsiaTheme="minorEastAsia"/>
        </w:rPr>
        <w:tab/>
      </w:r>
      <w:r w:rsidRPr="00C609A1">
        <w:t>806.89</w:t>
      </w:r>
      <w:r w:rsidR="00191D69">
        <w:rPr>
          <w:rFonts w:eastAsiaTheme="minorEastAsia"/>
        </w:rPr>
        <w:tab/>
      </w:r>
      <w:r w:rsidRPr="00C609A1">
        <w:t>860.87</w:t>
      </w:r>
      <w:r w:rsidR="00191D69">
        <w:rPr>
          <w:rFonts w:eastAsiaTheme="minorEastAsia"/>
        </w:rPr>
        <w:tab/>
      </w:r>
      <w:r w:rsidRPr="00C609A1">
        <w:t>953.25</w:t>
      </w:r>
      <w:r w:rsidR="00191D69">
        <w:rPr>
          <w:rFonts w:eastAsiaTheme="minorEastAsia"/>
        </w:rPr>
        <w:tab/>
      </w:r>
      <w:r w:rsidRPr="00C609A1">
        <w:t>1054.07</w:t>
      </w:r>
    </w:p>
    <w:p w14:paraId="02A2BCDB" w14:textId="1D83039F" w:rsidR="00C609A1" w:rsidRPr="00C609A1" w:rsidRDefault="00C609A1" w:rsidP="00191D69">
      <w:pPr>
        <w:pStyle w:val="af1"/>
      </w:pPr>
      <w:r w:rsidRPr="00C609A1">
        <w:t>1128.66</w:t>
      </w:r>
      <w:r w:rsidR="00191D69">
        <w:rPr>
          <w:rFonts w:eastAsiaTheme="minorEastAsia"/>
        </w:rPr>
        <w:tab/>
      </w:r>
      <w:r w:rsidRPr="00C609A1">
        <w:t>1185.05</w:t>
      </w:r>
      <w:r w:rsidR="00191D69">
        <w:rPr>
          <w:rFonts w:eastAsiaTheme="minorEastAsia"/>
        </w:rPr>
        <w:tab/>
      </w:r>
      <w:r w:rsidRPr="00C609A1">
        <w:t>1256.19</w:t>
      </w:r>
      <w:r w:rsidR="00191D69">
        <w:rPr>
          <w:rFonts w:eastAsiaTheme="minorEastAsia"/>
        </w:rPr>
        <w:tab/>
      </w:r>
      <w:r w:rsidRPr="00C609A1">
        <w:t>1259.62</w:t>
      </w:r>
      <w:r w:rsidR="00191D69">
        <w:rPr>
          <w:rFonts w:eastAsiaTheme="minorEastAsia"/>
        </w:rPr>
        <w:tab/>
      </w:r>
      <w:r w:rsidRPr="00C609A1">
        <w:t>1328.52</w:t>
      </w:r>
      <w:r w:rsidR="00191D69">
        <w:rPr>
          <w:rFonts w:eastAsiaTheme="minorEastAsia"/>
        </w:rPr>
        <w:tab/>
      </w:r>
      <w:r w:rsidRPr="00C609A1">
        <w:t>1401.19</w:t>
      </w:r>
      <w:r w:rsidR="00191D69">
        <w:rPr>
          <w:rFonts w:eastAsiaTheme="minorEastAsia"/>
        </w:rPr>
        <w:tab/>
      </w:r>
      <w:r w:rsidRPr="00C609A1">
        <w:t>1411.14</w:t>
      </w:r>
      <w:r w:rsidR="00191D69">
        <w:rPr>
          <w:rFonts w:eastAsiaTheme="minorEastAsia"/>
        </w:rPr>
        <w:tab/>
      </w:r>
      <w:r w:rsidRPr="00C609A1">
        <w:t>1492.67</w:t>
      </w:r>
    </w:p>
    <w:p w14:paraId="0B9ED21D" w14:textId="07E36008" w:rsidR="00C609A1" w:rsidRPr="00C609A1" w:rsidRDefault="00C609A1" w:rsidP="00191D69">
      <w:pPr>
        <w:pStyle w:val="af1"/>
      </w:pPr>
      <w:r w:rsidRPr="00C609A1">
        <w:t>1551.38</w:t>
      </w:r>
      <w:r w:rsidR="00191D69">
        <w:rPr>
          <w:rFonts w:eastAsiaTheme="minorEastAsia"/>
        </w:rPr>
        <w:tab/>
      </w:r>
      <w:r w:rsidRPr="00C609A1">
        <w:t>1590.05</w:t>
      </w:r>
      <w:r w:rsidR="00191D69">
        <w:rPr>
          <w:rFonts w:eastAsiaTheme="minorEastAsia"/>
        </w:rPr>
        <w:tab/>
      </w:r>
      <w:r w:rsidRPr="00C609A1">
        <w:t>1628.17</w:t>
      </w:r>
      <w:r w:rsidR="00191D69">
        <w:rPr>
          <w:rFonts w:eastAsiaTheme="minorEastAsia"/>
        </w:rPr>
        <w:tab/>
      </w:r>
      <w:r w:rsidRPr="00C609A1">
        <w:t>1663.94</w:t>
      </w:r>
      <w:r w:rsidR="00191D69">
        <w:rPr>
          <w:rFonts w:eastAsiaTheme="minorEastAsia"/>
        </w:rPr>
        <w:tab/>
      </w:r>
      <w:r w:rsidRPr="00C609A1">
        <w:t>1684.55</w:t>
      </w:r>
      <w:r w:rsidR="00191D69">
        <w:rPr>
          <w:rFonts w:eastAsiaTheme="minorEastAsia"/>
        </w:rPr>
        <w:tab/>
      </w:r>
      <w:r w:rsidRPr="00C609A1">
        <w:t>1729.70</w:t>
      </w:r>
      <w:r w:rsidR="00191D69">
        <w:rPr>
          <w:rFonts w:eastAsiaTheme="minorEastAsia"/>
        </w:rPr>
        <w:tab/>
      </w:r>
      <w:r w:rsidRPr="00C609A1">
        <w:t>1753.52</w:t>
      </w:r>
      <w:r w:rsidR="00191D69">
        <w:rPr>
          <w:rFonts w:eastAsiaTheme="minorEastAsia"/>
        </w:rPr>
        <w:tab/>
      </w:r>
      <w:r w:rsidRPr="00C609A1">
        <w:t>2967.28</w:t>
      </w:r>
    </w:p>
    <w:p w14:paraId="21C043EA" w14:textId="1E7E05F2" w:rsidR="00344C82" w:rsidRPr="00191D69" w:rsidRDefault="00C609A1" w:rsidP="00191D69">
      <w:pPr>
        <w:pStyle w:val="af1"/>
      </w:pPr>
      <w:r w:rsidRPr="00C609A1">
        <w:t>3601.59</w:t>
      </w:r>
      <w:r w:rsidR="00191D69">
        <w:rPr>
          <w:rFonts w:eastAsiaTheme="minorEastAsia"/>
        </w:rPr>
        <w:tab/>
      </w:r>
      <w:r w:rsidRPr="00C609A1">
        <w:t>3621.75</w:t>
      </w:r>
      <w:r w:rsidR="00191D69">
        <w:rPr>
          <w:rFonts w:eastAsiaTheme="minorEastAsia"/>
        </w:rPr>
        <w:tab/>
      </w:r>
      <w:r w:rsidRPr="00C609A1">
        <w:t>3731.26</w:t>
      </w:r>
      <w:r w:rsidR="00191D69">
        <w:tab/>
      </w:r>
    </w:p>
    <w:p w14:paraId="3171A1B6" w14:textId="77777777" w:rsidR="00344C82" w:rsidRDefault="00344C82" w:rsidP="00344C82">
      <w:pPr>
        <w:widowControl/>
        <w:spacing w:line="360" w:lineRule="auto"/>
        <w:jc w:val="left"/>
        <w:rPr>
          <w:rFonts w:cs="Times New Roman"/>
          <w:b/>
          <w:bCs/>
          <w:sz w:val="24"/>
          <w:szCs w:val="24"/>
        </w:rPr>
      </w:pPr>
    </w:p>
    <w:p w14:paraId="25F48E60" w14:textId="1E202E2B" w:rsidR="00824FE3" w:rsidRPr="00824FE3" w:rsidRDefault="0054088C" w:rsidP="00824FE3">
      <w:pPr>
        <w:rPr>
          <w:b/>
        </w:rPr>
      </w:pPr>
      <w:r>
        <w:rPr>
          <w:b/>
        </w:rPr>
        <w:t>TS-IM7sa</w:t>
      </w:r>
    </w:p>
    <w:p w14:paraId="3206CF32" w14:textId="7C1F2588" w:rsidR="00824FE3" w:rsidRDefault="000E3AC2" w:rsidP="00824FE3">
      <w:r>
        <w:rPr>
          <w:noProof/>
        </w:rPr>
        <w:drawing>
          <wp:anchor distT="0" distB="0" distL="114300" distR="114300" simplePos="0" relativeHeight="251692032" behindDoc="0" locked="0" layoutInCell="1" allowOverlap="1" wp14:anchorId="34F3EEF2" wp14:editId="584E80D2">
            <wp:simplePos x="0" y="0"/>
            <wp:positionH relativeFrom="column">
              <wp:posOffset>3832529</wp:posOffset>
            </wp:positionH>
            <wp:positionV relativeFrom="paragraph">
              <wp:posOffset>63224</wp:posOffset>
            </wp:positionV>
            <wp:extent cx="2159635" cy="1731010"/>
            <wp:effectExtent l="0" t="0" r="0" b="2540"/>
            <wp:wrapNone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17310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24FE3">
        <w:t xml:space="preserve"> C                 -1.51589500    0.61340900    0.06138500</w:t>
      </w:r>
    </w:p>
    <w:p w14:paraId="4A476E3B" w14:textId="7EAFACB6" w:rsidR="00824FE3" w:rsidRDefault="00824FE3" w:rsidP="00824FE3">
      <w:r>
        <w:t xml:space="preserve"> C                  0.75905300    1.44281700   -0.12532300</w:t>
      </w:r>
    </w:p>
    <w:p w14:paraId="315CA8B3" w14:textId="77777777" w:rsidR="00824FE3" w:rsidRDefault="00824FE3" w:rsidP="00824FE3">
      <w:r>
        <w:t xml:space="preserve"> N                 -2.78317100    0.99144900    0.22317500</w:t>
      </w:r>
    </w:p>
    <w:p w14:paraId="4AC097A5" w14:textId="77777777" w:rsidR="00824FE3" w:rsidRDefault="00824FE3" w:rsidP="00824FE3">
      <w:r>
        <w:t xml:space="preserve"> H                 -2.97074000    1.98080200    0.29778900</w:t>
      </w:r>
    </w:p>
    <w:p w14:paraId="59866CC2" w14:textId="77777777" w:rsidR="00824FE3" w:rsidRDefault="00824FE3" w:rsidP="00824FE3">
      <w:r>
        <w:t xml:space="preserve"> H                 -3.49967200    0.28347700    0.26045600</w:t>
      </w:r>
    </w:p>
    <w:p w14:paraId="150723D3" w14:textId="77777777" w:rsidR="00824FE3" w:rsidRDefault="00824FE3" w:rsidP="00824FE3">
      <w:r>
        <w:t xml:space="preserve"> N                  1.34034200    2.60243400   -0.10549500</w:t>
      </w:r>
    </w:p>
    <w:p w14:paraId="4DF604DB" w14:textId="77777777" w:rsidR="00824FE3" w:rsidRDefault="00824FE3" w:rsidP="00824FE3">
      <w:r>
        <w:t xml:space="preserve"> H                  2.34050000    2.66745000   -0.21478500</w:t>
      </w:r>
    </w:p>
    <w:p w14:paraId="72253007" w14:textId="77777777" w:rsidR="00824FE3" w:rsidRDefault="00824FE3" w:rsidP="00824FE3">
      <w:r>
        <w:t xml:space="preserve"> N                 -0.60009100    1.60724900    0.01105500</w:t>
      </w:r>
    </w:p>
    <w:p w14:paraId="17B08105" w14:textId="77777777" w:rsidR="00824FE3" w:rsidRDefault="00824FE3" w:rsidP="00824FE3">
      <w:r>
        <w:t xml:space="preserve"> N                  0.34253700   -0.89450700   -0.23593000</w:t>
      </w:r>
    </w:p>
    <w:p w14:paraId="695255AF" w14:textId="77777777" w:rsidR="00824FE3" w:rsidRDefault="00824FE3" w:rsidP="00824FE3">
      <w:r>
        <w:t xml:space="preserve"> O                 -0.94275700    2.89700600    0.13173800</w:t>
      </w:r>
    </w:p>
    <w:p w14:paraId="16AE159C" w14:textId="77777777" w:rsidR="00824FE3" w:rsidRDefault="00824FE3" w:rsidP="00824FE3">
      <w:r>
        <w:lastRenderedPageBreak/>
        <w:t xml:space="preserve"> C                  1.18221900    0.08297100   -0.25799400</w:t>
      </w:r>
    </w:p>
    <w:p w14:paraId="2F7FBEE4" w14:textId="77777777" w:rsidR="00824FE3" w:rsidRDefault="00824FE3" w:rsidP="00824FE3">
      <w:r>
        <w:t xml:space="preserve"> C                 -0.96207700   -0.67718500   -0.07231500</w:t>
      </w:r>
    </w:p>
    <w:p w14:paraId="52CAF3AA" w14:textId="77777777" w:rsidR="00824FE3" w:rsidRDefault="00824FE3" w:rsidP="00824FE3">
      <w:r>
        <w:t xml:space="preserve"> N                 -1.81182500   -1.84818800   -0.04815700</w:t>
      </w:r>
    </w:p>
    <w:p w14:paraId="4EF29B7F" w14:textId="77777777" w:rsidR="00824FE3" w:rsidRDefault="00824FE3" w:rsidP="00824FE3">
      <w:r>
        <w:t xml:space="preserve"> O                 -3.01774200   -1.65044000    0.09649700</w:t>
      </w:r>
    </w:p>
    <w:p w14:paraId="4C442FB4" w14:textId="77777777" w:rsidR="00824FE3" w:rsidRDefault="00824FE3" w:rsidP="00824FE3">
      <w:r>
        <w:t xml:space="preserve"> O                 -1.30951000   -2.93537100   -0.16645900</w:t>
      </w:r>
    </w:p>
    <w:p w14:paraId="6EE6DAB0" w14:textId="77777777" w:rsidR="00824FE3" w:rsidRDefault="00824FE3" w:rsidP="00824FE3">
      <w:r>
        <w:t xml:space="preserve"> O                  2.51454300   -0.12682700   -0.41996300</w:t>
      </w:r>
    </w:p>
    <w:p w14:paraId="29608B06" w14:textId="77777777" w:rsidR="00824FE3" w:rsidRDefault="00824FE3" w:rsidP="00824FE3">
      <w:r>
        <w:t xml:space="preserve"> N                  3.01097300   -1.15749800    0.53840400</w:t>
      </w:r>
    </w:p>
    <w:p w14:paraId="77C22D08" w14:textId="77777777" w:rsidR="00824FE3" w:rsidRDefault="00824FE3" w:rsidP="00824FE3">
      <w:r>
        <w:t xml:space="preserve"> O                  4.08252800   -1.44173200    0.27097100</w:t>
      </w:r>
    </w:p>
    <w:p w14:paraId="7DAED425" w14:textId="29C97DD0" w:rsidR="00344C82" w:rsidRDefault="00824FE3" w:rsidP="00344C82">
      <w:r>
        <w:t xml:space="preserve"> H                  0.24225200    3.24855200    0.03839200</w:t>
      </w:r>
    </w:p>
    <w:p w14:paraId="370D8AA0" w14:textId="77777777" w:rsidR="00344C82" w:rsidRPr="008250E3" w:rsidRDefault="00344C82" w:rsidP="00344C82">
      <w:pPr>
        <w:rPr>
          <w:rFonts w:cs="Times New Roman"/>
          <w:sz w:val="18"/>
          <w:szCs w:val="18"/>
        </w:rPr>
      </w:pPr>
      <w:proofErr w:type="gramStart"/>
      <w:r w:rsidRPr="008250E3">
        <w:rPr>
          <w:rFonts w:cs="Times New Roman"/>
          <w:sz w:val="18"/>
          <w:szCs w:val="18"/>
        </w:rPr>
        <w:t>Frequencies[</w:t>
      </w:r>
      <w:proofErr w:type="gramEnd"/>
      <w:r w:rsidRPr="008250E3">
        <w:rPr>
          <w:rFonts w:cs="Times New Roman"/>
          <w:sz w:val="18"/>
          <w:szCs w:val="18"/>
        </w:rPr>
        <w:t>1/cm]</w:t>
      </w:r>
    </w:p>
    <w:p w14:paraId="22E45A80" w14:textId="1F56B473" w:rsidR="00824FE3" w:rsidRPr="00824FE3" w:rsidRDefault="00824FE3" w:rsidP="0045672E">
      <w:pPr>
        <w:pStyle w:val="af1"/>
      </w:pPr>
      <w:r w:rsidRPr="00824FE3">
        <w:t>-1417.84</w:t>
      </w:r>
      <w:r w:rsidR="0045672E">
        <w:rPr>
          <w:rFonts w:eastAsiaTheme="minorEastAsia"/>
        </w:rPr>
        <w:tab/>
      </w:r>
      <w:r w:rsidRPr="00824FE3">
        <w:t>49.50</w:t>
      </w:r>
      <w:r w:rsidR="0045672E">
        <w:rPr>
          <w:rFonts w:eastAsiaTheme="minorEastAsia"/>
        </w:rPr>
        <w:tab/>
      </w:r>
      <w:r w:rsidR="0045672E">
        <w:rPr>
          <w:rFonts w:eastAsiaTheme="minorEastAsia"/>
        </w:rPr>
        <w:tab/>
      </w:r>
      <w:r w:rsidRPr="00824FE3">
        <w:t>65.44</w:t>
      </w:r>
      <w:r w:rsidR="0045672E">
        <w:rPr>
          <w:rFonts w:eastAsiaTheme="minorEastAsia"/>
        </w:rPr>
        <w:tab/>
      </w:r>
      <w:r w:rsidR="0045672E">
        <w:rPr>
          <w:rFonts w:eastAsiaTheme="minorEastAsia"/>
        </w:rPr>
        <w:tab/>
      </w:r>
      <w:r w:rsidRPr="00824FE3">
        <w:t>85.85</w:t>
      </w:r>
      <w:r w:rsidR="0045672E">
        <w:rPr>
          <w:rFonts w:eastAsiaTheme="minorEastAsia"/>
        </w:rPr>
        <w:tab/>
      </w:r>
      <w:r w:rsidR="0045672E">
        <w:rPr>
          <w:rFonts w:eastAsiaTheme="minorEastAsia"/>
        </w:rPr>
        <w:tab/>
      </w:r>
      <w:r w:rsidRPr="00824FE3">
        <w:t>97.63</w:t>
      </w:r>
      <w:r w:rsidR="0045672E">
        <w:rPr>
          <w:rFonts w:eastAsiaTheme="minorEastAsia"/>
        </w:rPr>
        <w:tab/>
      </w:r>
      <w:r w:rsidR="0045672E">
        <w:rPr>
          <w:rFonts w:eastAsiaTheme="minorEastAsia"/>
        </w:rPr>
        <w:tab/>
      </w:r>
      <w:r w:rsidRPr="00824FE3">
        <w:t>141.92</w:t>
      </w:r>
      <w:r w:rsidR="0045672E">
        <w:rPr>
          <w:rFonts w:eastAsiaTheme="minorEastAsia"/>
        </w:rPr>
        <w:tab/>
      </w:r>
      <w:r w:rsidRPr="00824FE3">
        <w:t>162.31</w:t>
      </w:r>
      <w:r w:rsidR="0045672E">
        <w:rPr>
          <w:rFonts w:eastAsiaTheme="minorEastAsia"/>
        </w:rPr>
        <w:tab/>
      </w:r>
      <w:r w:rsidRPr="00824FE3">
        <w:t>218.62</w:t>
      </w:r>
    </w:p>
    <w:p w14:paraId="7C638B38" w14:textId="521CA2A0" w:rsidR="00824FE3" w:rsidRPr="00824FE3" w:rsidRDefault="00824FE3" w:rsidP="0045672E">
      <w:pPr>
        <w:pStyle w:val="af1"/>
      </w:pPr>
      <w:r w:rsidRPr="00824FE3">
        <w:t>254.60</w:t>
      </w:r>
      <w:r w:rsidR="0045672E">
        <w:rPr>
          <w:rFonts w:eastAsiaTheme="minorEastAsia"/>
        </w:rPr>
        <w:tab/>
      </w:r>
      <w:r w:rsidRPr="00824FE3">
        <w:t>276.90</w:t>
      </w:r>
      <w:r w:rsidR="0045672E">
        <w:rPr>
          <w:rFonts w:eastAsiaTheme="minorEastAsia"/>
        </w:rPr>
        <w:tab/>
      </w:r>
      <w:r w:rsidRPr="00824FE3">
        <w:t>290.01</w:t>
      </w:r>
      <w:r w:rsidR="0045672E">
        <w:rPr>
          <w:rFonts w:eastAsiaTheme="minorEastAsia"/>
        </w:rPr>
        <w:tab/>
      </w:r>
      <w:r w:rsidRPr="00824FE3">
        <w:t>341.63</w:t>
      </w:r>
      <w:r w:rsidR="0045672E">
        <w:rPr>
          <w:rFonts w:eastAsiaTheme="minorEastAsia"/>
        </w:rPr>
        <w:tab/>
      </w:r>
      <w:r w:rsidRPr="00824FE3">
        <w:t>362.60</w:t>
      </w:r>
      <w:r w:rsidR="0045672E">
        <w:rPr>
          <w:rFonts w:eastAsiaTheme="minorEastAsia"/>
        </w:rPr>
        <w:tab/>
      </w:r>
      <w:r w:rsidRPr="00824FE3">
        <w:t>384.40</w:t>
      </w:r>
      <w:r w:rsidR="0045672E">
        <w:rPr>
          <w:rFonts w:eastAsiaTheme="minorEastAsia"/>
        </w:rPr>
        <w:tab/>
      </w:r>
      <w:r w:rsidRPr="00824FE3">
        <w:t>410.24</w:t>
      </w:r>
      <w:r w:rsidR="0045672E">
        <w:rPr>
          <w:rFonts w:eastAsiaTheme="minorEastAsia"/>
        </w:rPr>
        <w:tab/>
      </w:r>
      <w:r w:rsidRPr="00824FE3">
        <w:t>464.44</w:t>
      </w:r>
    </w:p>
    <w:p w14:paraId="62E1DF74" w14:textId="6CC542B0" w:rsidR="00824FE3" w:rsidRPr="00824FE3" w:rsidRDefault="00824FE3" w:rsidP="0045672E">
      <w:pPr>
        <w:pStyle w:val="af1"/>
      </w:pPr>
      <w:r w:rsidRPr="00824FE3">
        <w:t>474.21</w:t>
      </w:r>
      <w:r w:rsidR="0045672E">
        <w:rPr>
          <w:rFonts w:eastAsiaTheme="minorEastAsia"/>
        </w:rPr>
        <w:tab/>
      </w:r>
      <w:r w:rsidRPr="00824FE3">
        <w:t>512.64</w:t>
      </w:r>
      <w:r w:rsidR="0045672E">
        <w:rPr>
          <w:rFonts w:eastAsiaTheme="minorEastAsia"/>
        </w:rPr>
        <w:tab/>
      </w:r>
      <w:r w:rsidRPr="00824FE3">
        <w:t>537.49</w:t>
      </w:r>
      <w:r w:rsidR="0045672E">
        <w:rPr>
          <w:rFonts w:eastAsiaTheme="minorEastAsia"/>
        </w:rPr>
        <w:tab/>
      </w:r>
      <w:r w:rsidRPr="00824FE3">
        <w:t>566.53</w:t>
      </w:r>
      <w:r w:rsidR="0045672E">
        <w:rPr>
          <w:rFonts w:eastAsiaTheme="minorEastAsia"/>
        </w:rPr>
        <w:tab/>
      </w:r>
      <w:r w:rsidRPr="00824FE3">
        <w:t>605.27</w:t>
      </w:r>
      <w:r w:rsidR="0045672E">
        <w:rPr>
          <w:rFonts w:eastAsiaTheme="minorEastAsia"/>
        </w:rPr>
        <w:tab/>
      </w:r>
      <w:r w:rsidRPr="00824FE3">
        <w:t>617.45</w:t>
      </w:r>
      <w:r w:rsidR="0045672E">
        <w:rPr>
          <w:rFonts w:eastAsiaTheme="minorEastAsia"/>
        </w:rPr>
        <w:tab/>
      </w:r>
      <w:r w:rsidRPr="00824FE3">
        <w:t>641.34</w:t>
      </w:r>
      <w:r w:rsidR="0045672E">
        <w:rPr>
          <w:rFonts w:eastAsiaTheme="minorEastAsia"/>
        </w:rPr>
        <w:tab/>
      </w:r>
      <w:r w:rsidRPr="00824FE3">
        <w:t>703.47</w:t>
      </w:r>
    </w:p>
    <w:p w14:paraId="62C7A3C4" w14:textId="15637E0A" w:rsidR="00824FE3" w:rsidRPr="00824FE3" w:rsidRDefault="00824FE3" w:rsidP="0045672E">
      <w:pPr>
        <w:pStyle w:val="af1"/>
      </w:pPr>
      <w:r w:rsidRPr="00824FE3">
        <w:t>718.79</w:t>
      </w:r>
      <w:r w:rsidR="0045672E">
        <w:rPr>
          <w:rFonts w:eastAsiaTheme="minorEastAsia"/>
        </w:rPr>
        <w:tab/>
      </w:r>
      <w:r w:rsidRPr="00824FE3">
        <w:t>737.53</w:t>
      </w:r>
      <w:r w:rsidR="0045672E">
        <w:rPr>
          <w:rFonts w:eastAsiaTheme="minorEastAsia"/>
        </w:rPr>
        <w:tab/>
      </w:r>
      <w:r w:rsidRPr="00824FE3">
        <w:t>745.12</w:t>
      </w:r>
      <w:r w:rsidR="0045672E">
        <w:rPr>
          <w:rFonts w:eastAsiaTheme="minorEastAsia"/>
        </w:rPr>
        <w:tab/>
      </w:r>
      <w:r w:rsidRPr="00824FE3">
        <w:t>781.40</w:t>
      </w:r>
      <w:r w:rsidR="0045672E">
        <w:rPr>
          <w:rFonts w:eastAsiaTheme="minorEastAsia"/>
        </w:rPr>
        <w:tab/>
      </w:r>
      <w:r w:rsidRPr="00824FE3">
        <w:t>789.53</w:t>
      </w:r>
      <w:r w:rsidR="0045672E">
        <w:rPr>
          <w:rFonts w:eastAsiaTheme="minorEastAsia"/>
        </w:rPr>
        <w:tab/>
      </w:r>
      <w:r w:rsidRPr="00824FE3">
        <w:t>879.20</w:t>
      </w:r>
      <w:r w:rsidR="0045672E">
        <w:rPr>
          <w:rFonts w:eastAsiaTheme="minorEastAsia"/>
        </w:rPr>
        <w:tab/>
      </w:r>
      <w:r w:rsidRPr="00824FE3">
        <w:t>966.08</w:t>
      </w:r>
      <w:r w:rsidR="0045672E">
        <w:rPr>
          <w:rFonts w:eastAsiaTheme="minorEastAsia"/>
        </w:rPr>
        <w:tab/>
      </w:r>
      <w:r w:rsidRPr="00824FE3">
        <w:t>1052.13</w:t>
      </w:r>
    </w:p>
    <w:p w14:paraId="25F0503E" w14:textId="4AB626F1" w:rsidR="00824FE3" w:rsidRPr="00824FE3" w:rsidRDefault="00824FE3" w:rsidP="0045672E">
      <w:pPr>
        <w:pStyle w:val="af1"/>
      </w:pPr>
      <w:r w:rsidRPr="00824FE3">
        <w:t>1081.46</w:t>
      </w:r>
      <w:r w:rsidR="0045672E">
        <w:rPr>
          <w:rFonts w:eastAsiaTheme="minorEastAsia"/>
        </w:rPr>
        <w:tab/>
      </w:r>
      <w:r w:rsidRPr="00824FE3">
        <w:t>1145.81</w:t>
      </w:r>
      <w:r w:rsidR="0045672E">
        <w:rPr>
          <w:rFonts w:eastAsiaTheme="minorEastAsia"/>
        </w:rPr>
        <w:tab/>
      </w:r>
      <w:r w:rsidRPr="00824FE3">
        <w:t>1193.11</w:t>
      </w:r>
      <w:r w:rsidR="0045672E">
        <w:rPr>
          <w:rFonts w:eastAsiaTheme="minorEastAsia"/>
        </w:rPr>
        <w:tab/>
      </w:r>
      <w:r w:rsidRPr="00824FE3">
        <w:t>1282.00</w:t>
      </w:r>
      <w:r w:rsidR="0045672E">
        <w:rPr>
          <w:rFonts w:eastAsiaTheme="minorEastAsia"/>
        </w:rPr>
        <w:tab/>
      </w:r>
      <w:r w:rsidRPr="00824FE3">
        <w:t>1343.31</w:t>
      </w:r>
      <w:r w:rsidR="0045672E">
        <w:rPr>
          <w:rFonts w:eastAsiaTheme="minorEastAsia"/>
        </w:rPr>
        <w:tab/>
      </w:r>
      <w:r w:rsidRPr="00824FE3">
        <w:t>1347.94</w:t>
      </w:r>
      <w:r w:rsidR="0045672E">
        <w:rPr>
          <w:rFonts w:eastAsiaTheme="minorEastAsia"/>
        </w:rPr>
        <w:tab/>
      </w:r>
      <w:r w:rsidRPr="00824FE3">
        <w:t>1404.75</w:t>
      </w:r>
      <w:r w:rsidR="0045672E">
        <w:rPr>
          <w:rFonts w:eastAsiaTheme="minorEastAsia"/>
        </w:rPr>
        <w:tab/>
      </w:r>
      <w:r w:rsidRPr="00824FE3">
        <w:t>1433.08</w:t>
      </w:r>
    </w:p>
    <w:p w14:paraId="47A3AA2F" w14:textId="3BE3D30C" w:rsidR="00824FE3" w:rsidRPr="00824FE3" w:rsidRDefault="00824FE3" w:rsidP="0045672E">
      <w:pPr>
        <w:pStyle w:val="af1"/>
      </w:pPr>
      <w:r w:rsidRPr="00824FE3">
        <w:t>1537.12</w:t>
      </w:r>
      <w:r w:rsidR="0045672E">
        <w:rPr>
          <w:rFonts w:eastAsiaTheme="minorEastAsia"/>
        </w:rPr>
        <w:tab/>
      </w:r>
      <w:r w:rsidRPr="00824FE3">
        <w:t>1562.76</w:t>
      </w:r>
      <w:r w:rsidR="0045672E">
        <w:rPr>
          <w:rFonts w:eastAsiaTheme="minorEastAsia"/>
        </w:rPr>
        <w:tab/>
      </w:r>
      <w:r w:rsidRPr="00824FE3">
        <w:t>1630.06</w:t>
      </w:r>
      <w:r w:rsidR="0045672E">
        <w:rPr>
          <w:rFonts w:eastAsiaTheme="minorEastAsia"/>
        </w:rPr>
        <w:tab/>
      </w:r>
      <w:r w:rsidRPr="00824FE3">
        <w:t>1662.33</w:t>
      </w:r>
      <w:r w:rsidR="0045672E">
        <w:rPr>
          <w:rFonts w:eastAsiaTheme="minorEastAsia"/>
        </w:rPr>
        <w:tab/>
      </w:r>
      <w:r w:rsidRPr="00824FE3">
        <w:t>1702.11</w:t>
      </w:r>
      <w:r w:rsidR="0045672E">
        <w:rPr>
          <w:rFonts w:eastAsiaTheme="minorEastAsia"/>
        </w:rPr>
        <w:tab/>
      </w:r>
      <w:r w:rsidRPr="00824FE3">
        <w:t>1722.47</w:t>
      </w:r>
      <w:r w:rsidR="0045672E">
        <w:rPr>
          <w:rFonts w:eastAsiaTheme="minorEastAsia"/>
        </w:rPr>
        <w:tab/>
      </w:r>
      <w:r w:rsidRPr="00824FE3">
        <w:t>1936.12</w:t>
      </w:r>
      <w:r w:rsidR="0045672E">
        <w:rPr>
          <w:rFonts w:eastAsiaTheme="minorEastAsia"/>
        </w:rPr>
        <w:tab/>
      </w:r>
      <w:r w:rsidRPr="00824FE3">
        <w:t>2123.13</w:t>
      </w:r>
    </w:p>
    <w:p w14:paraId="6F85DFE7" w14:textId="67E8B0C5" w:rsidR="00344C82" w:rsidRDefault="00824FE3" w:rsidP="0045672E">
      <w:pPr>
        <w:pStyle w:val="af1"/>
      </w:pPr>
      <w:r w:rsidRPr="00824FE3">
        <w:t>3590.62</w:t>
      </w:r>
      <w:r w:rsidR="0045672E">
        <w:rPr>
          <w:rFonts w:eastAsiaTheme="minorEastAsia"/>
        </w:rPr>
        <w:tab/>
      </w:r>
      <w:r w:rsidRPr="00824FE3">
        <w:t>3687.71</w:t>
      </w:r>
      <w:r w:rsidR="0045672E">
        <w:rPr>
          <w:rFonts w:eastAsiaTheme="minorEastAsia"/>
        </w:rPr>
        <w:tab/>
      </w:r>
      <w:r w:rsidRPr="00824FE3">
        <w:t>3730.71</w:t>
      </w:r>
      <w:r w:rsidR="0045672E">
        <w:tab/>
      </w:r>
    </w:p>
    <w:p w14:paraId="6A118B34" w14:textId="77777777" w:rsidR="0045672E" w:rsidRPr="0045672E" w:rsidRDefault="0045672E" w:rsidP="0045672E">
      <w:pPr>
        <w:pStyle w:val="af1"/>
      </w:pPr>
    </w:p>
    <w:p w14:paraId="0355B024" w14:textId="686036C8" w:rsidR="0054088C" w:rsidRPr="0054088C" w:rsidRDefault="0054088C" w:rsidP="0054088C">
      <w:pPr>
        <w:rPr>
          <w:b/>
        </w:rPr>
      </w:pPr>
      <w:r>
        <w:rPr>
          <w:b/>
        </w:rPr>
        <w:t>TS-IM7sb</w:t>
      </w:r>
    </w:p>
    <w:p w14:paraId="09530E1A" w14:textId="4A227965" w:rsidR="0054088C" w:rsidRDefault="000E3AC2" w:rsidP="0054088C">
      <w:r>
        <w:rPr>
          <w:noProof/>
        </w:rPr>
        <w:drawing>
          <wp:anchor distT="0" distB="0" distL="114300" distR="114300" simplePos="0" relativeHeight="251693056" behindDoc="0" locked="0" layoutInCell="1" allowOverlap="1" wp14:anchorId="413180EE" wp14:editId="42CDE3E2">
            <wp:simplePos x="0" y="0"/>
            <wp:positionH relativeFrom="column">
              <wp:posOffset>3840011</wp:posOffset>
            </wp:positionH>
            <wp:positionV relativeFrom="paragraph">
              <wp:posOffset>43815</wp:posOffset>
            </wp:positionV>
            <wp:extent cx="2159635" cy="2138045"/>
            <wp:effectExtent l="0" t="0" r="0" b="0"/>
            <wp:wrapNone/>
            <wp:docPr id="42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9635" cy="21380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54088C">
        <w:t xml:space="preserve"> C                  1.16247800    1.15127600    0.06016000</w:t>
      </w:r>
    </w:p>
    <w:p w14:paraId="5250B7B0" w14:textId="530A38B7" w:rsidR="0054088C" w:rsidRDefault="0054088C" w:rsidP="0054088C">
      <w:r>
        <w:t xml:space="preserve"> C                 -1.28839500    0.85016200   -0.05349800</w:t>
      </w:r>
    </w:p>
    <w:p w14:paraId="7DA3B646" w14:textId="77777777" w:rsidR="0054088C" w:rsidRDefault="0054088C" w:rsidP="0054088C">
      <w:r>
        <w:t xml:space="preserve"> C                 -1.07979500   -0.52909700    0.03886700</w:t>
      </w:r>
    </w:p>
    <w:p w14:paraId="0C948562" w14:textId="77777777" w:rsidR="0054088C" w:rsidRDefault="0054088C" w:rsidP="0054088C">
      <w:r>
        <w:t xml:space="preserve"> N                  2.08101800    2.02653600    0.08619800</w:t>
      </w:r>
    </w:p>
    <w:p w14:paraId="38CDAE15" w14:textId="77777777" w:rsidR="0054088C" w:rsidRDefault="0054088C" w:rsidP="0054088C">
      <w:r>
        <w:t xml:space="preserve"> H                  3.00650600    1.62810700    0.20508600</w:t>
      </w:r>
    </w:p>
    <w:p w14:paraId="459C3F49" w14:textId="77777777" w:rsidR="0054088C" w:rsidRDefault="0054088C" w:rsidP="0054088C">
      <w:r>
        <w:t xml:space="preserve"> N                 -2.17189300   -1.45474200    0.03843400</w:t>
      </w:r>
    </w:p>
    <w:p w14:paraId="16349D54" w14:textId="77777777" w:rsidR="0054088C" w:rsidRDefault="0054088C" w:rsidP="0054088C">
      <w:r>
        <w:t xml:space="preserve"> N                 -2.44131700    1.51528600   -0.14512000</w:t>
      </w:r>
    </w:p>
    <w:p w14:paraId="7B844FC4" w14:textId="77777777" w:rsidR="0054088C" w:rsidRDefault="0054088C" w:rsidP="0054088C">
      <w:r>
        <w:t xml:space="preserve"> H                 -3.29387300    0.97337700   -0.14129800</w:t>
      </w:r>
    </w:p>
    <w:p w14:paraId="1DF51182" w14:textId="77777777" w:rsidR="0054088C" w:rsidRDefault="0054088C" w:rsidP="0054088C">
      <w:r>
        <w:t xml:space="preserve"> H                 -2.43041100    2.52142400   -0.19184200</w:t>
      </w:r>
    </w:p>
    <w:p w14:paraId="5DAD7314" w14:textId="77777777" w:rsidR="0054088C" w:rsidRDefault="0054088C" w:rsidP="0054088C">
      <w:r>
        <w:t xml:space="preserve"> N                 -0.14621400    1.60080000   -0.05439800</w:t>
      </w:r>
    </w:p>
    <w:p w14:paraId="6224B1B6" w14:textId="77777777" w:rsidR="0054088C" w:rsidRDefault="0054088C" w:rsidP="0054088C">
      <w:r>
        <w:t xml:space="preserve"> N                  0.16742100   -1.05706800    0.11930000</w:t>
      </w:r>
    </w:p>
    <w:p w14:paraId="34C27F17" w14:textId="77777777" w:rsidR="0054088C" w:rsidRDefault="0054088C" w:rsidP="0054088C">
      <w:r>
        <w:t xml:space="preserve"> O                 -3.30744500   -0.97646100   -0.03338200</w:t>
      </w:r>
    </w:p>
    <w:p w14:paraId="24926562" w14:textId="77777777" w:rsidR="0054088C" w:rsidRDefault="0054088C" w:rsidP="0054088C">
      <w:r>
        <w:t xml:space="preserve"> O                 -1.93510700   -2.63433700    0.10947700</w:t>
      </w:r>
    </w:p>
    <w:p w14:paraId="1F4813C8" w14:textId="77777777" w:rsidR="0054088C" w:rsidRDefault="0054088C" w:rsidP="0054088C">
      <w:r>
        <w:t xml:space="preserve"> O                 -0.30113700    2.95904100   -0.12046600</w:t>
      </w:r>
    </w:p>
    <w:p w14:paraId="2B2B9575" w14:textId="77777777" w:rsidR="0054088C" w:rsidRDefault="0054088C" w:rsidP="0054088C">
      <w:r>
        <w:t xml:space="preserve"> H                  0.62707100    3.27830700   -0.05683200</w:t>
      </w:r>
    </w:p>
    <w:p w14:paraId="42116D04" w14:textId="77777777" w:rsidR="0054088C" w:rsidRDefault="0054088C" w:rsidP="0054088C">
      <w:r>
        <w:t xml:space="preserve"> C                  1.16862100   -0.30482200    0.11299600</w:t>
      </w:r>
    </w:p>
    <w:p w14:paraId="318FFF2E" w14:textId="77777777" w:rsidR="0054088C" w:rsidRDefault="0054088C" w:rsidP="0054088C">
      <w:r>
        <w:t xml:space="preserve"> O                  2.58442000   -0.84322100    0.99214000</w:t>
      </w:r>
    </w:p>
    <w:p w14:paraId="7C3D618C" w14:textId="77777777" w:rsidR="0054088C" w:rsidRDefault="0054088C" w:rsidP="0054088C">
      <w:r>
        <w:t xml:space="preserve"> N                  2.62111300   -0.97528900   -0.28792100</w:t>
      </w:r>
    </w:p>
    <w:p w14:paraId="5BCCE29E" w14:textId="52CACB54" w:rsidR="0054088C" w:rsidRDefault="0054088C" w:rsidP="0054088C">
      <w:r>
        <w:t xml:space="preserve"> O                  3.15206</w:t>
      </w:r>
      <w:r w:rsidR="001E5565">
        <w:t>300   -1.87939600   -0.83048400</w:t>
      </w:r>
    </w:p>
    <w:p w14:paraId="5E1EA7C1" w14:textId="77777777" w:rsidR="0054088C" w:rsidRPr="008250E3" w:rsidRDefault="0054088C" w:rsidP="0054088C">
      <w:pPr>
        <w:rPr>
          <w:rFonts w:cs="Times New Roman"/>
          <w:sz w:val="18"/>
          <w:szCs w:val="18"/>
        </w:rPr>
      </w:pPr>
      <w:proofErr w:type="gramStart"/>
      <w:r w:rsidRPr="008250E3">
        <w:rPr>
          <w:rFonts w:cs="Times New Roman"/>
          <w:sz w:val="18"/>
          <w:szCs w:val="18"/>
        </w:rPr>
        <w:t>Frequencies[</w:t>
      </w:r>
      <w:proofErr w:type="gramEnd"/>
      <w:r w:rsidRPr="008250E3">
        <w:rPr>
          <w:rFonts w:cs="Times New Roman"/>
          <w:sz w:val="18"/>
          <w:szCs w:val="18"/>
        </w:rPr>
        <w:t>1/cm]</w:t>
      </w:r>
    </w:p>
    <w:p w14:paraId="1A850539" w14:textId="540CE111" w:rsidR="0054088C" w:rsidRPr="0054088C" w:rsidRDefault="0054088C" w:rsidP="0045672E">
      <w:pPr>
        <w:pStyle w:val="af1"/>
      </w:pPr>
      <w:r w:rsidRPr="0054088C">
        <w:t>-804.02</w:t>
      </w:r>
      <w:r w:rsidR="0045672E">
        <w:rPr>
          <w:rFonts w:eastAsiaTheme="minorEastAsia"/>
        </w:rPr>
        <w:tab/>
      </w:r>
      <w:r w:rsidRPr="0054088C">
        <w:t>62.96</w:t>
      </w:r>
      <w:r w:rsidR="0045672E">
        <w:rPr>
          <w:rFonts w:eastAsiaTheme="minorEastAsia"/>
        </w:rPr>
        <w:tab/>
      </w:r>
      <w:r w:rsidR="0045672E">
        <w:rPr>
          <w:rFonts w:eastAsiaTheme="minorEastAsia"/>
        </w:rPr>
        <w:tab/>
      </w:r>
      <w:r w:rsidRPr="0054088C">
        <w:t>83.48</w:t>
      </w:r>
      <w:r w:rsidR="0045672E">
        <w:rPr>
          <w:rFonts w:eastAsiaTheme="minorEastAsia"/>
        </w:rPr>
        <w:tab/>
      </w:r>
      <w:r w:rsidR="0045672E">
        <w:rPr>
          <w:rFonts w:eastAsiaTheme="minorEastAsia"/>
        </w:rPr>
        <w:tab/>
      </w:r>
      <w:r w:rsidRPr="0054088C">
        <w:t>96.73</w:t>
      </w:r>
      <w:r w:rsidR="0045672E">
        <w:rPr>
          <w:rFonts w:eastAsiaTheme="minorEastAsia"/>
        </w:rPr>
        <w:tab/>
      </w:r>
      <w:r w:rsidR="0045672E">
        <w:rPr>
          <w:rFonts w:eastAsiaTheme="minorEastAsia"/>
        </w:rPr>
        <w:tab/>
      </w:r>
      <w:r w:rsidRPr="0054088C">
        <w:t>111.81</w:t>
      </w:r>
      <w:r w:rsidR="0045672E">
        <w:rPr>
          <w:rFonts w:eastAsiaTheme="minorEastAsia"/>
        </w:rPr>
        <w:tab/>
      </w:r>
      <w:r w:rsidRPr="0054088C">
        <w:t>126.22</w:t>
      </w:r>
      <w:r w:rsidR="0045672E">
        <w:rPr>
          <w:rFonts w:eastAsiaTheme="minorEastAsia"/>
        </w:rPr>
        <w:tab/>
      </w:r>
      <w:r w:rsidRPr="0054088C">
        <w:t>169.88</w:t>
      </w:r>
      <w:r w:rsidR="0045672E">
        <w:rPr>
          <w:rFonts w:eastAsiaTheme="minorEastAsia"/>
        </w:rPr>
        <w:tab/>
      </w:r>
      <w:r w:rsidRPr="0054088C">
        <w:t>234.04</w:t>
      </w:r>
    </w:p>
    <w:p w14:paraId="276163C9" w14:textId="09072E63" w:rsidR="0045672E" w:rsidRPr="0045672E" w:rsidRDefault="0054088C" w:rsidP="0045672E">
      <w:pPr>
        <w:pStyle w:val="af1"/>
      </w:pPr>
      <w:r w:rsidRPr="0054088C">
        <w:t>243.15</w:t>
      </w:r>
      <w:r w:rsidR="0045672E">
        <w:rPr>
          <w:rFonts w:eastAsiaTheme="minorEastAsia"/>
        </w:rPr>
        <w:tab/>
      </w:r>
      <w:r w:rsidRPr="0054088C">
        <w:t>266.57</w:t>
      </w:r>
      <w:r w:rsidR="0045672E">
        <w:rPr>
          <w:rFonts w:eastAsiaTheme="minorEastAsia"/>
        </w:rPr>
        <w:tab/>
      </w:r>
      <w:r w:rsidRPr="0054088C">
        <w:t>316.37</w:t>
      </w:r>
      <w:r w:rsidR="0045672E">
        <w:rPr>
          <w:rFonts w:eastAsiaTheme="minorEastAsia"/>
        </w:rPr>
        <w:tab/>
      </w:r>
      <w:r w:rsidRPr="0054088C">
        <w:t>333.07</w:t>
      </w:r>
      <w:r w:rsidR="0045672E">
        <w:rPr>
          <w:rFonts w:eastAsiaTheme="minorEastAsia"/>
        </w:rPr>
        <w:tab/>
      </w:r>
      <w:r w:rsidRPr="0054088C">
        <w:t>358.85</w:t>
      </w:r>
      <w:r w:rsidR="0045672E">
        <w:rPr>
          <w:rFonts w:eastAsiaTheme="minorEastAsia"/>
        </w:rPr>
        <w:tab/>
      </w:r>
      <w:r w:rsidRPr="0054088C">
        <w:t>381.49</w:t>
      </w:r>
      <w:r w:rsidR="0045672E">
        <w:rPr>
          <w:rFonts w:eastAsiaTheme="minorEastAsia"/>
        </w:rPr>
        <w:tab/>
      </w:r>
      <w:r w:rsidRPr="0054088C">
        <w:t>404.10</w:t>
      </w:r>
      <w:r w:rsidR="0045672E">
        <w:rPr>
          <w:rFonts w:eastAsiaTheme="minorEastAsia"/>
        </w:rPr>
        <w:tab/>
      </w:r>
      <w:r w:rsidRPr="0054088C">
        <w:t>423.70</w:t>
      </w:r>
    </w:p>
    <w:p w14:paraId="2CB73DD9" w14:textId="42BCA4D0" w:rsidR="0054088C" w:rsidRPr="0054088C" w:rsidRDefault="0054088C" w:rsidP="0045672E">
      <w:pPr>
        <w:pStyle w:val="af1"/>
      </w:pPr>
      <w:r w:rsidRPr="0054088C">
        <w:t>437.69</w:t>
      </w:r>
      <w:r w:rsidR="0045672E">
        <w:rPr>
          <w:rFonts w:eastAsiaTheme="minorEastAsia"/>
        </w:rPr>
        <w:tab/>
      </w:r>
      <w:r w:rsidRPr="0054088C">
        <w:t>463.45</w:t>
      </w:r>
      <w:r w:rsidR="0045672E">
        <w:rPr>
          <w:rFonts w:eastAsiaTheme="minorEastAsia"/>
        </w:rPr>
        <w:tab/>
      </w:r>
      <w:r w:rsidRPr="0054088C">
        <w:t>495.26</w:t>
      </w:r>
      <w:r w:rsidR="0045672E">
        <w:rPr>
          <w:rFonts w:eastAsiaTheme="minorEastAsia"/>
        </w:rPr>
        <w:tab/>
      </w:r>
      <w:r w:rsidRPr="0054088C">
        <w:t>532.40</w:t>
      </w:r>
      <w:r w:rsidR="0045672E">
        <w:rPr>
          <w:rFonts w:eastAsiaTheme="minorEastAsia"/>
        </w:rPr>
        <w:tab/>
      </w:r>
      <w:r w:rsidRPr="0054088C">
        <w:t>622.07</w:t>
      </w:r>
      <w:r w:rsidR="0045672E">
        <w:rPr>
          <w:rFonts w:eastAsiaTheme="minorEastAsia"/>
        </w:rPr>
        <w:tab/>
      </w:r>
      <w:r w:rsidRPr="0054088C">
        <w:t>633.19</w:t>
      </w:r>
      <w:r w:rsidR="0045672E">
        <w:rPr>
          <w:rFonts w:eastAsiaTheme="minorEastAsia"/>
        </w:rPr>
        <w:tab/>
      </w:r>
      <w:r w:rsidRPr="0054088C">
        <w:t>669.19</w:t>
      </w:r>
      <w:r w:rsidR="0045672E">
        <w:rPr>
          <w:rFonts w:eastAsiaTheme="minorEastAsia"/>
        </w:rPr>
        <w:tab/>
      </w:r>
      <w:r w:rsidRPr="0054088C">
        <w:t>690.83</w:t>
      </w:r>
    </w:p>
    <w:p w14:paraId="1838EBC8" w14:textId="0BDA8124" w:rsidR="0054088C" w:rsidRPr="0054088C" w:rsidRDefault="0054088C" w:rsidP="0045672E">
      <w:pPr>
        <w:pStyle w:val="af1"/>
      </w:pPr>
      <w:r w:rsidRPr="0054088C">
        <w:t>707.47</w:t>
      </w:r>
      <w:r w:rsidR="0045672E">
        <w:rPr>
          <w:rFonts w:eastAsiaTheme="minorEastAsia"/>
        </w:rPr>
        <w:tab/>
      </w:r>
      <w:r w:rsidRPr="0054088C">
        <w:t>738.67</w:t>
      </w:r>
      <w:r w:rsidR="0045672E">
        <w:rPr>
          <w:rFonts w:eastAsiaTheme="minorEastAsia"/>
        </w:rPr>
        <w:tab/>
      </w:r>
      <w:r w:rsidRPr="0054088C">
        <w:t>747.92</w:t>
      </w:r>
      <w:r w:rsidR="0045672E">
        <w:rPr>
          <w:rFonts w:eastAsiaTheme="minorEastAsia"/>
        </w:rPr>
        <w:tab/>
      </w:r>
      <w:r w:rsidRPr="0054088C">
        <w:t>769.28</w:t>
      </w:r>
      <w:r w:rsidR="0045672E">
        <w:rPr>
          <w:rFonts w:eastAsiaTheme="minorEastAsia"/>
        </w:rPr>
        <w:tab/>
      </w:r>
      <w:r w:rsidRPr="0054088C">
        <w:t>788.11</w:t>
      </w:r>
      <w:r w:rsidR="0045672E">
        <w:rPr>
          <w:rFonts w:eastAsiaTheme="minorEastAsia"/>
        </w:rPr>
        <w:tab/>
      </w:r>
      <w:r w:rsidRPr="0054088C">
        <w:t>871.99</w:t>
      </w:r>
      <w:r w:rsidR="0045672E">
        <w:rPr>
          <w:rFonts w:eastAsiaTheme="minorEastAsia"/>
        </w:rPr>
        <w:tab/>
      </w:r>
      <w:r w:rsidRPr="0054088C">
        <w:t>949.04</w:t>
      </w:r>
      <w:r w:rsidR="0045672E">
        <w:rPr>
          <w:rFonts w:eastAsiaTheme="minorEastAsia"/>
        </w:rPr>
        <w:tab/>
      </w:r>
      <w:r w:rsidRPr="0054088C">
        <w:t>1096.35</w:t>
      </w:r>
    </w:p>
    <w:p w14:paraId="3AD18E3C" w14:textId="026F7377" w:rsidR="0054088C" w:rsidRPr="0054088C" w:rsidRDefault="0054088C" w:rsidP="0045672E">
      <w:pPr>
        <w:pStyle w:val="af1"/>
      </w:pPr>
      <w:r w:rsidRPr="0054088C">
        <w:t>1143.12</w:t>
      </w:r>
      <w:r w:rsidR="0045672E">
        <w:rPr>
          <w:rFonts w:eastAsiaTheme="minorEastAsia"/>
        </w:rPr>
        <w:tab/>
      </w:r>
      <w:r w:rsidRPr="0054088C">
        <w:t>1191.04</w:t>
      </w:r>
      <w:r w:rsidR="0045672E">
        <w:rPr>
          <w:rFonts w:eastAsiaTheme="minorEastAsia"/>
        </w:rPr>
        <w:tab/>
      </w:r>
      <w:r w:rsidRPr="0054088C">
        <w:t>1287.19</w:t>
      </w:r>
      <w:r w:rsidR="0045672E">
        <w:rPr>
          <w:rFonts w:eastAsiaTheme="minorEastAsia"/>
        </w:rPr>
        <w:tab/>
      </w:r>
      <w:r w:rsidRPr="0054088C">
        <w:t>1293.29</w:t>
      </w:r>
      <w:r w:rsidR="0045672E">
        <w:rPr>
          <w:rFonts w:eastAsiaTheme="minorEastAsia"/>
        </w:rPr>
        <w:tab/>
      </w:r>
      <w:r w:rsidRPr="0054088C">
        <w:t>1343.81</w:t>
      </w:r>
      <w:r w:rsidR="0045672E">
        <w:rPr>
          <w:rFonts w:eastAsiaTheme="minorEastAsia"/>
        </w:rPr>
        <w:tab/>
      </w:r>
      <w:r w:rsidRPr="0054088C">
        <w:t>1370.21</w:t>
      </w:r>
      <w:r w:rsidR="0045672E">
        <w:rPr>
          <w:rFonts w:eastAsiaTheme="minorEastAsia"/>
        </w:rPr>
        <w:tab/>
      </w:r>
      <w:r w:rsidRPr="0054088C">
        <w:t>1404.67</w:t>
      </w:r>
      <w:r w:rsidR="0045672E">
        <w:rPr>
          <w:rFonts w:eastAsiaTheme="minorEastAsia"/>
        </w:rPr>
        <w:tab/>
      </w:r>
      <w:r w:rsidRPr="0054088C">
        <w:t>1480.82</w:t>
      </w:r>
    </w:p>
    <w:p w14:paraId="32F8E6CB" w14:textId="7A78F434" w:rsidR="0054088C" w:rsidRPr="0054088C" w:rsidRDefault="0054088C" w:rsidP="0045672E">
      <w:pPr>
        <w:pStyle w:val="af1"/>
      </w:pPr>
      <w:r w:rsidRPr="0054088C">
        <w:t>1561.63</w:t>
      </w:r>
      <w:r w:rsidR="0045672E">
        <w:rPr>
          <w:rFonts w:eastAsiaTheme="minorEastAsia"/>
        </w:rPr>
        <w:tab/>
      </w:r>
      <w:r w:rsidRPr="0054088C">
        <w:t>1585.75</w:t>
      </w:r>
      <w:r w:rsidR="0045672E">
        <w:rPr>
          <w:rFonts w:eastAsiaTheme="minorEastAsia"/>
        </w:rPr>
        <w:tab/>
      </w:r>
      <w:r w:rsidRPr="0054088C">
        <w:t>1663.01</w:t>
      </w:r>
      <w:r w:rsidR="0045672E">
        <w:rPr>
          <w:rFonts w:eastAsiaTheme="minorEastAsia"/>
        </w:rPr>
        <w:tab/>
      </w:r>
      <w:r w:rsidRPr="0054088C">
        <w:t>1686.21</w:t>
      </w:r>
      <w:r w:rsidR="0045672E">
        <w:rPr>
          <w:rFonts w:eastAsiaTheme="minorEastAsia"/>
        </w:rPr>
        <w:tab/>
      </w:r>
      <w:r w:rsidRPr="0054088C">
        <w:t>1695.67</w:t>
      </w:r>
      <w:r w:rsidR="0045672E">
        <w:rPr>
          <w:rFonts w:eastAsiaTheme="minorEastAsia"/>
        </w:rPr>
        <w:tab/>
      </w:r>
      <w:r w:rsidRPr="0054088C">
        <w:t>1709.80</w:t>
      </w:r>
      <w:r w:rsidR="0045672E">
        <w:rPr>
          <w:rFonts w:eastAsiaTheme="minorEastAsia"/>
        </w:rPr>
        <w:tab/>
      </w:r>
      <w:r w:rsidRPr="0054088C">
        <w:t>1748.14</w:t>
      </w:r>
      <w:r w:rsidR="0045672E">
        <w:rPr>
          <w:rFonts w:eastAsiaTheme="minorEastAsia"/>
        </w:rPr>
        <w:tab/>
      </w:r>
      <w:r w:rsidRPr="0054088C">
        <w:t>3515.66</w:t>
      </w:r>
    </w:p>
    <w:p w14:paraId="6F4D6F8D" w14:textId="2B7A75B9" w:rsidR="00C11FF1" w:rsidRPr="00D06782" w:rsidRDefault="0054088C" w:rsidP="00D06782">
      <w:pPr>
        <w:pStyle w:val="af1"/>
      </w:pPr>
      <w:r w:rsidRPr="0054088C">
        <w:t>3587.71</w:t>
      </w:r>
      <w:r w:rsidR="0045672E">
        <w:rPr>
          <w:rFonts w:eastAsiaTheme="minorEastAsia"/>
        </w:rPr>
        <w:tab/>
      </w:r>
      <w:r w:rsidRPr="0054088C">
        <w:t>3608.90</w:t>
      </w:r>
      <w:r w:rsidR="0045672E">
        <w:rPr>
          <w:rFonts w:eastAsiaTheme="minorEastAsia"/>
        </w:rPr>
        <w:tab/>
      </w:r>
      <w:r w:rsidRPr="0054088C">
        <w:t>3736.58</w:t>
      </w:r>
      <w:r w:rsidR="0045672E">
        <w:tab/>
      </w:r>
    </w:p>
    <w:p w14:paraId="1CDA37A1" w14:textId="2361CC82" w:rsidR="00A72A13" w:rsidRPr="00E04B50" w:rsidRDefault="00C9224B" w:rsidP="00E04B50">
      <w:pPr>
        <w:spacing w:line="360" w:lineRule="auto"/>
        <w:rPr>
          <w:rFonts w:cs="Times New Roman"/>
          <w:sz w:val="24"/>
          <w:szCs w:val="24"/>
        </w:rPr>
      </w:pPr>
      <w:r>
        <w:rPr>
          <w:rFonts w:cs="Times New Roman"/>
          <w:b/>
          <w:sz w:val="24"/>
          <w:szCs w:val="24"/>
        </w:rPr>
        <w:lastRenderedPageBreak/>
        <w:t>2</w:t>
      </w:r>
      <w:r w:rsidRPr="00C9224B">
        <w:rPr>
          <w:rFonts w:cs="Times New Roman"/>
          <w:b/>
          <w:sz w:val="24"/>
          <w:szCs w:val="24"/>
        </w:rPr>
        <w:t>)</w:t>
      </w:r>
      <w:r>
        <w:rPr>
          <w:rFonts w:cs="Times New Roman"/>
          <w:b/>
          <w:sz w:val="24"/>
          <w:szCs w:val="24"/>
        </w:rPr>
        <w:t xml:space="preserve"> </w:t>
      </w:r>
      <w:r w:rsidR="003C19D3">
        <w:rPr>
          <w:rFonts w:cs="Times New Roman"/>
          <w:b/>
          <w:sz w:val="24"/>
          <w:szCs w:val="24"/>
        </w:rPr>
        <w:t>Figure</w:t>
      </w:r>
      <w:r w:rsidR="00A72A13" w:rsidRPr="00C9224B">
        <w:rPr>
          <w:rFonts w:cs="Times New Roman"/>
          <w:b/>
          <w:sz w:val="24"/>
          <w:szCs w:val="24"/>
        </w:rPr>
        <w:t xml:space="preserve"> S2</w:t>
      </w:r>
      <w:r w:rsidR="00A72A13" w:rsidRPr="00C9224B">
        <w:rPr>
          <w:rFonts w:cs="Times New Roman"/>
          <w:sz w:val="24"/>
          <w:szCs w:val="24"/>
        </w:rPr>
        <w:t>.</w:t>
      </w:r>
      <w:r w:rsidRPr="00C9224B">
        <w:rPr>
          <w:rFonts w:cs="Times New Roman"/>
          <w:sz w:val="24"/>
          <w:szCs w:val="24"/>
        </w:rPr>
        <w:t xml:space="preserve"> T</w:t>
      </w:r>
      <w:r w:rsidR="00AC1D16">
        <w:rPr>
          <w:rFonts w:cs="Times New Roman"/>
          <w:sz w:val="24"/>
          <w:szCs w:val="24"/>
        </w:rPr>
        <w:t>he potential energy profile</w:t>
      </w:r>
      <w:r w:rsidR="00C11FF1">
        <w:rPr>
          <w:rFonts w:cs="Times New Roman"/>
          <w:sz w:val="24"/>
          <w:szCs w:val="24"/>
        </w:rPr>
        <w:t xml:space="preserve"> including several unimportant pathways</w:t>
      </w:r>
      <w:r w:rsidR="00A72A13" w:rsidRPr="00C9224B">
        <w:rPr>
          <w:rFonts w:cs="Times New Roman"/>
          <w:sz w:val="24"/>
          <w:szCs w:val="24"/>
        </w:rPr>
        <w:t>.</w:t>
      </w:r>
    </w:p>
    <w:p w14:paraId="17EF84AA" w14:textId="6AE02839" w:rsidR="006E4565" w:rsidRDefault="002D3F59">
      <w:pPr>
        <w:widowControl/>
        <w:jc w:val="left"/>
        <w:rPr>
          <w:b/>
          <w:sz w:val="24"/>
        </w:rPr>
      </w:pPr>
      <w:r>
        <w:rPr>
          <w:b/>
          <w:noProof/>
          <w:sz w:val="24"/>
        </w:rPr>
        <w:drawing>
          <wp:inline distT="0" distB="0" distL="0" distR="0" wp14:anchorId="2A800977" wp14:editId="7CBE65BC">
            <wp:extent cx="5731510" cy="3223895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S2_v7.14.tif"/>
                    <pic:cNvPicPr/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3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B46891" w14:textId="3989C2E7" w:rsidR="00D06782" w:rsidRDefault="00D226BA">
      <w:pPr>
        <w:widowControl/>
        <w:jc w:val="left"/>
        <w:rPr>
          <w:b/>
          <w:sz w:val="24"/>
        </w:rPr>
      </w:pPr>
      <w:r>
        <w:rPr>
          <w:b/>
          <w:szCs w:val="21"/>
        </w:rPr>
        <w:t xml:space="preserve">Figure </w:t>
      </w:r>
      <w:r w:rsidR="003C19D3">
        <w:rPr>
          <w:b/>
          <w:szCs w:val="21"/>
        </w:rPr>
        <w:t>S2</w:t>
      </w:r>
      <w:r w:rsidRPr="00C759ED">
        <w:rPr>
          <w:b/>
          <w:szCs w:val="21"/>
        </w:rPr>
        <w:t>.</w:t>
      </w:r>
      <w:r w:rsidRPr="00384A39">
        <w:rPr>
          <w:szCs w:val="21"/>
        </w:rPr>
        <w:t xml:space="preserve"> </w:t>
      </w:r>
      <w:r>
        <w:rPr>
          <w:szCs w:val="21"/>
        </w:rPr>
        <w:t xml:space="preserve">The potential energy profile of LLM-105 decomposition at the theoretical level of </w:t>
      </w:r>
      <w:r w:rsidRPr="00D65566">
        <w:rPr>
          <w:szCs w:val="21"/>
        </w:rPr>
        <w:t>DLPNO-CCSD(T)/</w:t>
      </w:r>
      <w:r w:rsidR="00196923">
        <w:rPr>
          <w:szCs w:val="21"/>
        </w:rPr>
        <w:t>CBS</w:t>
      </w:r>
      <w:r w:rsidRPr="00D65566">
        <w:rPr>
          <w:szCs w:val="21"/>
        </w:rPr>
        <w:t>//M06-2X-D3/6-311++G(</w:t>
      </w:r>
      <w:proofErr w:type="spellStart"/>
      <w:r w:rsidRPr="00D65566">
        <w:rPr>
          <w:szCs w:val="21"/>
        </w:rPr>
        <w:t>d,p</w:t>
      </w:r>
      <w:proofErr w:type="spellEnd"/>
      <w:r w:rsidRPr="00D65566">
        <w:rPr>
          <w:szCs w:val="21"/>
        </w:rPr>
        <w:t>)</w:t>
      </w:r>
      <w:r>
        <w:rPr>
          <w:szCs w:val="21"/>
        </w:rPr>
        <w:t xml:space="preserve">. The prefix “TS” denotes </w:t>
      </w:r>
      <w:r w:rsidRPr="001F3E9B">
        <w:rPr>
          <w:szCs w:val="21"/>
        </w:rPr>
        <w:t>transition state</w:t>
      </w:r>
      <w:r>
        <w:rPr>
          <w:szCs w:val="21"/>
        </w:rPr>
        <w:t xml:space="preserve"> while the suffix “</w:t>
      </w:r>
      <w:proofErr w:type="spellStart"/>
      <w:r>
        <w:rPr>
          <w:szCs w:val="21"/>
        </w:rPr>
        <w:t>i</w:t>
      </w:r>
      <w:proofErr w:type="spellEnd"/>
      <w:r>
        <w:rPr>
          <w:szCs w:val="21"/>
        </w:rPr>
        <w:t xml:space="preserve">” and “s” denote that the stationary points were generated by </w:t>
      </w:r>
      <w:r w:rsidRPr="00B542F9">
        <w:rPr>
          <w:szCs w:val="21"/>
        </w:rPr>
        <w:t>the nitro-nitrate rearrangement</w:t>
      </w:r>
      <w:r>
        <w:rPr>
          <w:szCs w:val="21"/>
        </w:rPr>
        <w:t xml:space="preserve"> and intramolecular H-shift, respectively. The suffix “a, b” stands for the sequence number. The highlighted parts denote NO</w:t>
      </w:r>
      <w:r w:rsidRPr="00980CF5">
        <w:rPr>
          <w:szCs w:val="21"/>
          <w:vertAlign w:val="subscript"/>
        </w:rPr>
        <w:t>2</w:t>
      </w:r>
      <w:r>
        <w:rPr>
          <w:szCs w:val="21"/>
        </w:rPr>
        <w:t xml:space="preserve">+products (red), </w:t>
      </w:r>
      <w:proofErr w:type="spellStart"/>
      <w:r>
        <w:rPr>
          <w:szCs w:val="21"/>
        </w:rPr>
        <w:t>OH+products</w:t>
      </w:r>
      <w:proofErr w:type="spellEnd"/>
      <w:r>
        <w:rPr>
          <w:szCs w:val="21"/>
        </w:rPr>
        <w:t xml:space="preserve"> (purple) and </w:t>
      </w:r>
      <w:proofErr w:type="spellStart"/>
      <w:r>
        <w:rPr>
          <w:szCs w:val="21"/>
        </w:rPr>
        <w:t>NO+products</w:t>
      </w:r>
      <w:proofErr w:type="spellEnd"/>
      <w:r>
        <w:rPr>
          <w:szCs w:val="21"/>
        </w:rPr>
        <w:t xml:space="preserve"> (blue). The pathways which are grey are unimportant channels that mentioned in the paper. Energies proposed in the previous work</w:t>
      </w:r>
      <w:r w:rsidRPr="00D65566">
        <w:rPr>
          <w:szCs w:val="21"/>
        </w:rPr>
        <w:t xml:space="preserve"> </w:t>
      </w:r>
      <w:r w:rsidRPr="00D65566">
        <w:rPr>
          <w:szCs w:val="21"/>
        </w:rPr>
        <w:fldChar w:fldCharType="begin">
          <w:fldData xml:space="preserve">PEVuZE5vdGU+PENpdGU+PEF1dGhvcj5DaGVuZzwvQXV0aG9yPjxZZWFyPjIwMTk8L1llYXI+PFJl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</w:fldData>
        </w:fldChar>
      </w:r>
      <w:r>
        <w:rPr>
          <w:szCs w:val="21"/>
        </w:rPr>
        <w:instrText xml:space="preserve"> ADDIN EN.CITE </w:instrText>
      </w:r>
      <w:r>
        <w:rPr>
          <w:szCs w:val="21"/>
        </w:rPr>
        <w:fldChar w:fldCharType="begin">
          <w:fldData xml:space="preserve">PEVuZE5vdGU+PENpdGU+PEF1dGhvcj5DaGVuZzwvQXV0aG9yPjxZZWFyPjIwMTk8L1llYXI+PFJl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</w:fldData>
        </w:fldChar>
      </w:r>
      <w:r>
        <w:rPr>
          <w:szCs w:val="21"/>
        </w:rPr>
        <w:instrText xml:space="preserve"> ADDIN EN.CITE.DATA </w:instrText>
      </w:r>
      <w:r>
        <w:rPr>
          <w:szCs w:val="21"/>
        </w:rPr>
      </w:r>
      <w:r>
        <w:rPr>
          <w:szCs w:val="21"/>
        </w:rPr>
        <w:fldChar w:fldCharType="end"/>
      </w:r>
      <w:r w:rsidRPr="00D65566">
        <w:rPr>
          <w:szCs w:val="21"/>
        </w:rPr>
      </w:r>
      <w:r w:rsidRPr="00D65566">
        <w:rPr>
          <w:szCs w:val="21"/>
        </w:rPr>
        <w:fldChar w:fldCharType="separate"/>
      </w:r>
      <w:r>
        <w:rPr>
          <w:noProof/>
          <w:szCs w:val="21"/>
        </w:rPr>
        <w:t>[16]</w:t>
      </w:r>
      <w:r w:rsidRPr="00D65566">
        <w:rPr>
          <w:szCs w:val="21"/>
        </w:rPr>
        <w:fldChar w:fldCharType="end"/>
      </w:r>
      <w:r>
        <w:rPr>
          <w:szCs w:val="21"/>
        </w:rPr>
        <w:t xml:space="preserve"> were provided in parentheses. The energy unit is kcal/mol.</w:t>
      </w:r>
    </w:p>
    <w:p w14:paraId="0483FB6B" w14:textId="77777777" w:rsidR="00D226BA" w:rsidRDefault="00D226BA">
      <w:pPr>
        <w:widowControl/>
        <w:jc w:val="left"/>
        <w:rPr>
          <w:b/>
          <w:sz w:val="24"/>
        </w:rPr>
      </w:pPr>
      <w:r>
        <w:rPr>
          <w:b/>
          <w:sz w:val="24"/>
        </w:rPr>
        <w:br w:type="page"/>
      </w:r>
    </w:p>
    <w:p w14:paraId="1EDE1692" w14:textId="5075798B" w:rsidR="00CE322A" w:rsidRDefault="00D06782" w:rsidP="008F19E9">
      <w:pPr>
        <w:widowControl/>
        <w:spacing w:beforeLines="50" w:before="156" w:line="360" w:lineRule="auto"/>
        <w:rPr>
          <w:sz w:val="24"/>
        </w:rPr>
      </w:pPr>
      <w:r>
        <w:rPr>
          <w:b/>
          <w:sz w:val="24"/>
        </w:rPr>
        <w:lastRenderedPageBreak/>
        <w:t>3</w:t>
      </w:r>
      <w:r w:rsidR="007D09D7">
        <w:rPr>
          <w:b/>
          <w:sz w:val="24"/>
        </w:rPr>
        <w:t xml:space="preserve">) </w:t>
      </w:r>
      <w:r>
        <w:rPr>
          <w:b/>
          <w:sz w:val="24"/>
        </w:rPr>
        <w:t>Table S3</w:t>
      </w:r>
      <w:r w:rsidR="001A7A74" w:rsidRPr="00B536EE">
        <w:rPr>
          <w:b/>
          <w:sz w:val="24"/>
        </w:rPr>
        <w:t xml:space="preserve"> </w:t>
      </w:r>
      <w:r w:rsidR="00B536EE">
        <w:rPr>
          <w:sz w:val="24"/>
        </w:rPr>
        <w:t>R</w:t>
      </w:r>
      <w:r w:rsidR="008C6805" w:rsidRPr="00B536EE">
        <w:rPr>
          <w:sz w:val="24"/>
        </w:rPr>
        <w:t xml:space="preserve">ate </w:t>
      </w:r>
      <w:r w:rsidR="001E3D04" w:rsidRPr="00B536EE">
        <w:rPr>
          <w:sz w:val="24"/>
        </w:rPr>
        <w:t>coefficients</w:t>
      </w:r>
      <w:r w:rsidR="008C6805">
        <w:rPr>
          <w:sz w:val="24"/>
        </w:rPr>
        <w:t xml:space="preserve"> (s</w:t>
      </w:r>
      <w:r w:rsidR="008C6805" w:rsidRPr="00B536EE">
        <w:rPr>
          <w:sz w:val="24"/>
          <w:vertAlign w:val="superscript"/>
        </w:rPr>
        <w:t>-1</w:t>
      </w:r>
      <w:r w:rsidR="008C6805">
        <w:rPr>
          <w:sz w:val="24"/>
        </w:rPr>
        <w:t>)</w:t>
      </w:r>
      <w:r w:rsidR="001E3D04" w:rsidRPr="00B536EE">
        <w:rPr>
          <w:sz w:val="24"/>
        </w:rPr>
        <w:t xml:space="preserve"> of</w:t>
      </w:r>
      <w:r w:rsidR="008C6805">
        <w:rPr>
          <w:sz w:val="24"/>
        </w:rPr>
        <w:t xml:space="preserve"> </w:t>
      </w:r>
      <w:r w:rsidR="008C6805">
        <w:rPr>
          <w:rFonts w:cs="Times New Roman"/>
          <w:sz w:val="24"/>
          <w:szCs w:val="24"/>
        </w:rPr>
        <w:t>various reaction channels for</w:t>
      </w:r>
      <w:r w:rsidR="008C6805" w:rsidRPr="008C6805" w:rsidDel="008C6805">
        <w:rPr>
          <w:sz w:val="24"/>
        </w:rPr>
        <w:t xml:space="preserve"> </w:t>
      </w:r>
      <w:r w:rsidR="008C6805">
        <w:rPr>
          <w:sz w:val="24"/>
        </w:rPr>
        <w:t>LLM-105</w:t>
      </w:r>
      <w:r w:rsidR="008C6805" w:rsidRPr="008C6805">
        <w:rPr>
          <w:rFonts w:cs="Times New Roman"/>
          <w:sz w:val="24"/>
          <w:szCs w:val="24"/>
        </w:rPr>
        <w:t xml:space="preserve"> </w:t>
      </w:r>
      <w:r w:rsidR="006E4565">
        <w:rPr>
          <w:rFonts w:cs="Times New Roman"/>
          <w:sz w:val="24"/>
          <w:szCs w:val="24"/>
        </w:rPr>
        <w:t>at 1</w:t>
      </w:r>
      <w:r w:rsidR="008C6805">
        <w:rPr>
          <w:rFonts w:cs="Times New Roman"/>
          <w:sz w:val="24"/>
          <w:szCs w:val="24"/>
        </w:rPr>
        <w:t xml:space="preserve">-100 </w:t>
      </w:r>
      <w:proofErr w:type="spellStart"/>
      <w:r w:rsidR="008C6805">
        <w:rPr>
          <w:rFonts w:cs="Times New Roman"/>
          <w:sz w:val="24"/>
          <w:szCs w:val="24"/>
        </w:rPr>
        <w:t>atm</w:t>
      </w:r>
      <w:proofErr w:type="spellEnd"/>
      <w:r w:rsidR="008C6805">
        <w:rPr>
          <w:rFonts w:cs="Times New Roman"/>
          <w:sz w:val="24"/>
          <w:szCs w:val="24"/>
        </w:rPr>
        <w:t>, 300-1500 K</w:t>
      </w:r>
      <w:r w:rsidR="001A7A74" w:rsidRPr="00B536EE">
        <w:rPr>
          <w:sz w:val="24"/>
        </w:rPr>
        <w:t>.</w:t>
      </w:r>
      <w:r w:rsidR="00BF0284" w:rsidRPr="00B536EE">
        <w:rPr>
          <w:sz w:val="24"/>
        </w:rPr>
        <w:t xml:space="preserve"> </w:t>
      </w: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2"/>
        <w:gridCol w:w="1319"/>
        <w:gridCol w:w="1278"/>
        <w:gridCol w:w="1319"/>
        <w:gridCol w:w="1319"/>
        <w:gridCol w:w="1260"/>
        <w:gridCol w:w="1319"/>
      </w:tblGrid>
      <w:tr w:rsidR="00F430F3" w14:paraId="2D496300" w14:textId="77777777" w:rsidTr="003A775F">
        <w:tc>
          <w:tcPr>
            <w:tcW w:w="9016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14:paraId="6144F3C9" w14:textId="72B51E4E" w:rsidR="00F430F3" w:rsidRDefault="00F430F3" w:rsidP="003A775F">
            <w:pPr>
              <w:widowControl/>
              <w:spacing w:beforeLines="50" w:before="156" w:line="360" w:lineRule="auto"/>
              <w:jc w:val="center"/>
              <w:rPr>
                <w:sz w:val="24"/>
              </w:rPr>
            </w:pPr>
            <w:r>
              <w:rPr>
                <w:rFonts w:hint="eastAsia"/>
                <w:sz w:val="24"/>
              </w:rPr>
              <w:t>P</w:t>
            </w:r>
            <w:r>
              <w:rPr>
                <w:sz w:val="24"/>
              </w:rPr>
              <w:t>=1</w:t>
            </w:r>
            <w:r>
              <w:rPr>
                <w:rFonts w:hint="eastAsia"/>
                <w:sz w:val="24"/>
              </w:rPr>
              <w:t>atm</w:t>
            </w:r>
          </w:p>
        </w:tc>
      </w:tr>
      <w:tr w:rsidR="00F430F3" w14:paraId="4B643A59" w14:textId="77777777" w:rsidTr="003A775F">
        <w:tc>
          <w:tcPr>
            <w:tcW w:w="1202" w:type="dxa"/>
            <w:tcBorders>
              <w:top w:val="single" w:sz="4" w:space="0" w:color="auto"/>
              <w:bottom w:val="single" w:sz="4" w:space="0" w:color="auto"/>
            </w:tcBorders>
          </w:tcPr>
          <w:p w14:paraId="7367CFF0" w14:textId="7777777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70A11B54" w14:textId="16842E62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P1+NO</w:t>
            </w:r>
            <w:r w:rsidRPr="002C5002">
              <w:rPr>
                <w:rFonts w:hint="eastAsia"/>
                <w:vertAlign w:val="subscript"/>
              </w:rPr>
              <w:t>2</w:t>
            </w:r>
          </w:p>
        </w:tc>
        <w:tc>
          <w:tcPr>
            <w:tcW w:w="1278" w:type="dxa"/>
            <w:tcBorders>
              <w:top w:val="single" w:sz="4" w:space="0" w:color="auto"/>
              <w:bottom w:val="single" w:sz="4" w:space="0" w:color="auto"/>
            </w:tcBorders>
          </w:tcPr>
          <w:p w14:paraId="6FA24A24" w14:textId="67F42D02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P2+NO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4003452F" w14:textId="1D6F838A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P3+NO</w:t>
            </w:r>
            <w:r w:rsidRPr="002C5002">
              <w:rPr>
                <w:rFonts w:hint="eastAsia"/>
                <w:vertAlign w:val="subscript"/>
              </w:rPr>
              <w:t>2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5881EA86" w14:textId="5A16087E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P5s+NO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0B0EF757" w14:textId="1A50AEEE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P5ss+NO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58338438" w14:textId="24539C2E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P6sa+NO</w:t>
            </w:r>
          </w:p>
        </w:tc>
      </w:tr>
      <w:tr w:rsidR="00F430F3" w14:paraId="654AD3F2" w14:textId="77777777" w:rsidTr="003A775F">
        <w:tc>
          <w:tcPr>
            <w:tcW w:w="1202" w:type="dxa"/>
            <w:tcBorders>
              <w:top w:val="single" w:sz="4" w:space="0" w:color="auto"/>
            </w:tcBorders>
          </w:tcPr>
          <w:p w14:paraId="5F1F58A6" w14:textId="33B22E5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300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5098BCDC" w14:textId="2CF87175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3.18E-34</w:t>
            </w:r>
          </w:p>
        </w:tc>
        <w:tc>
          <w:tcPr>
            <w:tcW w:w="1278" w:type="dxa"/>
            <w:tcBorders>
              <w:top w:val="single" w:sz="4" w:space="0" w:color="auto"/>
            </w:tcBorders>
          </w:tcPr>
          <w:p w14:paraId="0E92149F" w14:textId="52255079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3.82E-31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152DE34B" w14:textId="7C8D09EB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3.56E-50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1C756B52" w14:textId="49C28604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4.21E-40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5FA2EFAB" w14:textId="469C14DB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3.44E-45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08D16CE2" w14:textId="6CD8E162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1.32E-34</w:t>
            </w:r>
          </w:p>
        </w:tc>
      </w:tr>
      <w:tr w:rsidR="00F430F3" w14:paraId="0A493541" w14:textId="77777777" w:rsidTr="003A775F">
        <w:tc>
          <w:tcPr>
            <w:tcW w:w="1202" w:type="dxa"/>
          </w:tcPr>
          <w:p w14:paraId="02B1CD73" w14:textId="55A898FE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400</w:t>
            </w:r>
          </w:p>
        </w:tc>
        <w:tc>
          <w:tcPr>
            <w:tcW w:w="1319" w:type="dxa"/>
          </w:tcPr>
          <w:p w14:paraId="7A2362C8" w14:textId="574B65E9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9.64E-22</w:t>
            </w:r>
          </w:p>
        </w:tc>
        <w:tc>
          <w:tcPr>
            <w:tcW w:w="1278" w:type="dxa"/>
          </w:tcPr>
          <w:p w14:paraId="3A9180BB" w14:textId="0291787C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4.47E-20</w:t>
            </w:r>
          </w:p>
        </w:tc>
        <w:tc>
          <w:tcPr>
            <w:tcW w:w="1319" w:type="dxa"/>
          </w:tcPr>
          <w:p w14:paraId="7B0449E4" w14:textId="21C7E28C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6.42E-36</w:t>
            </w:r>
          </w:p>
        </w:tc>
        <w:tc>
          <w:tcPr>
            <w:tcW w:w="1319" w:type="dxa"/>
          </w:tcPr>
          <w:p w14:paraId="6E93A65D" w14:textId="0C4AE2DE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1.62E-28</w:t>
            </w:r>
          </w:p>
        </w:tc>
        <w:tc>
          <w:tcPr>
            <w:tcW w:w="1260" w:type="dxa"/>
          </w:tcPr>
          <w:p w14:paraId="3162256A" w14:textId="2FEE0623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1.93E-33</w:t>
            </w:r>
          </w:p>
        </w:tc>
        <w:tc>
          <w:tcPr>
            <w:tcW w:w="1319" w:type="dxa"/>
          </w:tcPr>
          <w:p w14:paraId="1D420F14" w14:textId="596E3BFD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1.76E-23</w:t>
            </w:r>
          </w:p>
        </w:tc>
      </w:tr>
      <w:tr w:rsidR="00F430F3" w14:paraId="78B0786F" w14:textId="77777777" w:rsidTr="003A775F">
        <w:tc>
          <w:tcPr>
            <w:tcW w:w="1202" w:type="dxa"/>
          </w:tcPr>
          <w:p w14:paraId="358CC0ED" w14:textId="40023CDD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500</w:t>
            </w:r>
          </w:p>
        </w:tc>
        <w:tc>
          <w:tcPr>
            <w:tcW w:w="1319" w:type="dxa"/>
          </w:tcPr>
          <w:p w14:paraId="73D2146B" w14:textId="7500397D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3.20E-14</w:t>
            </w:r>
          </w:p>
        </w:tc>
        <w:tc>
          <w:tcPr>
            <w:tcW w:w="1278" w:type="dxa"/>
          </w:tcPr>
          <w:p w14:paraId="5D664248" w14:textId="24AA75C9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2.18E-13</w:t>
            </w:r>
          </w:p>
        </w:tc>
        <w:tc>
          <w:tcPr>
            <w:tcW w:w="1319" w:type="dxa"/>
          </w:tcPr>
          <w:p w14:paraId="3709B646" w14:textId="3A755FC9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4.58E-27</w:t>
            </w:r>
          </w:p>
        </w:tc>
        <w:tc>
          <w:tcPr>
            <w:tcW w:w="1319" w:type="dxa"/>
          </w:tcPr>
          <w:p w14:paraId="0AA26769" w14:textId="43E86B99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2.43E-21</w:t>
            </w:r>
          </w:p>
        </w:tc>
        <w:tc>
          <w:tcPr>
            <w:tcW w:w="1260" w:type="dxa"/>
          </w:tcPr>
          <w:p w14:paraId="1365E1AB" w14:textId="4674B4A8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4.14E-26</w:t>
            </w:r>
          </w:p>
        </w:tc>
        <w:tc>
          <w:tcPr>
            <w:tcW w:w="1319" w:type="dxa"/>
          </w:tcPr>
          <w:p w14:paraId="468F0B47" w14:textId="0643765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9.89E-17</w:t>
            </w:r>
          </w:p>
        </w:tc>
      </w:tr>
      <w:tr w:rsidR="00F430F3" w14:paraId="5F9CC0AD" w14:textId="77777777" w:rsidTr="003A775F">
        <w:tc>
          <w:tcPr>
            <w:tcW w:w="1202" w:type="dxa"/>
          </w:tcPr>
          <w:p w14:paraId="25092BC5" w14:textId="30E5B60A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600</w:t>
            </w:r>
          </w:p>
        </w:tc>
        <w:tc>
          <w:tcPr>
            <w:tcW w:w="1319" w:type="dxa"/>
          </w:tcPr>
          <w:p w14:paraId="6BE0D857" w14:textId="651F8AE5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3.40E-09</w:t>
            </w:r>
          </w:p>
        </w:tc>
        <w:tc>
          <w:tcPr>
            <w:tcW w:w="1278" w:type="dxa"/>
          </w:tcPr>
          <w:p w14:paraId="2BD86F27" w14:textId="0620623D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6.59E-09</w:t>
            </w:r>
          </w:p>
        </w:tc>
        <w:tc>
          <w:tcPr>
            <w:tcW w:w="1319" w:type="dxa"/>
          </w:tcPr>
          <w:p w14:paraId="292CF43A" w14:textId="236578FB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5.13E-21</w:t>
            </w:r>
          </w:p>
        </w:tc>
        <w:tc>
          <w:tcPr>
            <w:tcW w:w="1319" w:type="dxa"/>
          </w:tcPr>
          <w:p w14:paraId="3CA20C5E" w14:textId="06DEFF3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2.02E-16</w:t>
            </w:r>
          </w:p>
        </w:tc>
        <w:tc>
          <w:tcPr>
            <w:tcW w:w="1260" w:type="dxa"/>
          </w:tcPr>
          <w:p w14:paraId="2FC14DF0" w14:textId="33F1A624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4.75E-21</w:t>
            </w:r>
          </w:p>
        </w:tc>
        <w:tc>
          <w:tcPr>
            <w:tcW w:w="1319" w:type="dxa"/>
          </w:tcPr>
          <w:p w14:paraId="25D7B739" w14:textId="587F7FA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3.46E-12</w:t>
            </w:r>
          </w:p>
        </w:tc>
      </w:tr>
      <w:tr w:rsidR="00F430F3" w14:paraId="3F087A8C" w14:textId="77777777" w:rsidTr="003A775F">
        <w:tc>
          <w:tcPr>
            <w:tcW w:w="1202" w:type="dxa"/>
          </w:tcPr>
          <w:p w14:paraId="1B9884D1" w14:textId="7785699B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700</w:t>
            </w:r>
          </w:p>
        </w:tc>
        <w:tc>
          <w:tcPr>
            <w:tcW w:w="1319" w:type="dxa"/>
          </w:tcPr>
          <w:p w14:paraId="452C02D8" w14:textId="2E511BEF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1.32E-05</w:t>
            </w:r>
          </w:p>
        </w:tc>
        <w:tc>
          <w:tcPr>
            <w:tcW w:w="1278" w:type="dxa"/>
          </w:tcPr>
          <w:p w14:paraId="4475E5CB" w14:textId="78A979BC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1.06E-05</w:t>
            </w:r>
          </w:p>
        </w:tc>
        <w:tc>
          <w:tcPr>
            <w:tcW w:w="1319" w:type="dxa"/>
          </w:tcPr>
          <w:p w14:paraId="79FD87F7" w14:textId="18B0204E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1.28E-16</w:t>
            </w:r>
          </w:p>
        </w:tc>
        <w:tc>
          <w:tcPr>
            <w:tcW w:w="1319" w:type="dxa"/>
          </w:tcPr>
          <w:p w14:paraId="0E560C2A" w14:textId="37D3FF51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7.94E-13</w:t>
            </w:r>
          </w:p>
        </w:tc>
        <w:tc>
          <w:tcPr>
            <w:tcW w:w="1260" w:type="dxa"/>
          </w:tcPr>
          <w:p w14:paraId="161D5D6F" w14:textId="5AF69BFE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2.47E-17</w:t>
            </w:r>
          </w:p>
        </w:tc>
        <w:tc>
          <w:tcPr>
            <w:tcW w:w="1319" w:type="dxa"/>
          </w:tcPr>
          <w:p w14:paraId="7F962B4F" w14:textId="41CB49BF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6.53E-09</w:t>
            </w:r>
          </w:p>
        </w:tc>
      </w:tr>
      <w:tr w:rsidR="00F430F3" w14:paraId="4BFC90FB" w14:textId="77777777" w:rsidTr="003A775F">
        <w:tc>
          <w:tcPr>
            <w:tcW w:w="1202" w:type="dxa"/>
          </w:tcPr>
          <w:p w14:paraId="435228A6" w14:textId="5431668E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800</w:t>
            </w:r>
          </w:p>
        </w:tc>
        <w:tc>
          <w:tcPr>
            <w:tcW w:w="1319" w:type="dxa"/>
          </w:tcPr>
          <w:p w14:paraId="41EE2F56" w14:textId="2ED9027F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0.00627089</w:t>
            </w:r>
          </w:p>
        </w:tc>
        <w:tc>
          <w:tcPr>
            <w:tcW w:w="1278" w:type="dxa"/>
          </w:tcPr>
          <w:p w14:paraId="699AD792" w14:textId="5641A15F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0.00271259</w:t>
            </w:r>
          </w:p>
        </w:tc>
        <w:tc>
          <w:tcPr>
            <w:tcW w:w="1319" w:type="dxa"/>
          </w:tcPr>
          <w:p w14:paraId="744CFA5E" w14:textId="2ED88E2F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2.82E-13</w:t>
            </w:r>
          </w:p>
        </w:tc>
        <w:tc>
          <w:tcPr>
            <w:tcW w:w="1319" w:type="dxa"/>
          </w:tcPr>
          <w:p w14:paraId="482DCB6E" w14:textId="44D35E4A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4.34E-10</w:t>
            </w:r>
          </w:p>
        </w:tc>
        <w:tc>
          <w:tcPr>
            <w:tcW w:w="1260" w:type="dxa"/>
          </w:tcPr>
          <w:p w14:paraId="1FE2085D" w14:textId="7BD52614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1.71E-14</w:t>
            </w:r>
          </w:p>
        </w:tc>
        <w:tc>
          <w:tcPr>
            <w:tcW w:w="1319" w:type="dxa"/>
          </w:tcPr>
          <w:p w14:paraId="3D67A39D" w14:textId="3B22CE5E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1.98E-06</w:t>
            </w:r>
          </w:p>
        </w:tc>
      </w:tr>
      <w:tr w:rsidR="00F430F3" w14:paraId="1ADFACEE" w14:textId="77777777" w:rsidTr="003A775F">
        <w:tc>
          <w:tcPr>
            <w:tcW w:w="1202" w:type="dxa"/>
          </w:tcPr>
          <w:p w14:paraId="58656BCE" w14:textId="11F9F237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900</w:t>
            </w:r>
          </w:p>
        </w:tc>
        <w:tc>
          <w:tcPr>
            <w:tcW w:w="1319" w:type="dxa"/>
          </w:tcPr>
          <w:p w14:paraId="45E599FF" w14:textId="4153C4CA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0.709572</w:t>
            </w:r>
          </w:p>
        </w:tc>
        <w:tc>
          <w:tcPr>
            <w:tcW w:w="1278" w:type="dxa"/>
          </w:tcPr>
          <w:p w14:paraId="1451B583" w14:textId="45B14EA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0.199485</w:t>
            </w:r>
          </w:p>
        </w:tc>
        <w:tc>
          <w:tcPr>
            <w:tcW w:w="1319" w:type="dxa"/>
          </w:tcPr>
          <w:p w14:paraId="1DAD2F52" w14:textId="3E232B45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1.19E-10</w:t>
            </w:r>
          </w:p>
        </w:tc>
        <w:tc>
          <w:tcPr>
            <w:tcW w:w="1319" w:type="dxa"/>
          </w:tcPr>
          <w:p w14:paraId="17FD1044" w14:textId="663FBE4C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6.11E-08</w:t>
            </w:r>
          </w:p>
        </w:tc>
        <w:tc>
          <w:tcPr>
            <w:tcW w:w="1260" w:type="dxa"/>
          </w:tcPr>
          <w:p w14:paraId="6265D260" w14:textId="36744758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2.94E-12</w:t>
            </w:r>
          </w:p>
        </w:tc>
        <w:tc>
          <w:tcPr>
            <w:tcW w:w="1319" w:type="dxa"/>
          </w:tcPr>
          <w:p w14:paraId="77448643" w14:textId="25E1DDBA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0.000178333</w:t>
            </w:r>
          </w:p>
        </w:tc>
      </w:tr>
      <w:tr w:rsidR="00F430F3" w14:paraId="6DF96086" w14:textId="77777777" w:rsidTr="003A775F">
        <w:tc>
          <w:tcPr>
            <w:tcW w:w="1202" w:type="dxa"/>
          </w:tcPr>
          <w:p w14:paraId="27A4E4F4" w14:textId="12F8D53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1000</w:t>
            </w:r>
          </w:p>
        </w:tc>
        <w:tc>
          <w:tcPr>
            <w:tcW w:w="1319" w:type="dxa"/>
          </w:tcPr>
          <w:p w14:paraId="7BF03077" w14:textId="6503EB7B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28.9678</w:t>
            </w:r>
          </w:p>
        </w:tc>
        <w:tc>
          <w:tcPr>
            <w:tcW w:w="1278" w:type="dxa"/>
          </w:tcPr>
          <w:p w14:paraId="48803E8A" w14:textId="626DAF63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6.07605</w:t>
            </w:r>
          </w:p>
        </w:tc>
        <w:tc>
          <w:tcPr>
            <w:tcW w:w="1319" w:type="dxa"/>
          </w:tcPr>
          <w:p w14:paraId="7AEC10F7" w14:textId="24EE63C6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1.55E-08</w:t>
            </w:r>
          </w:p>
        </w:tc>
        <w:tc>
          <w:tcPr>
            <w:tcW w:w="1319" w:type="dxa"/>
          </w:tcPr>
          <w:p w14:paraId="4D53D5F5" w14:textId="6876719A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3.25E-06</w:t>
            </w:r>
          </w:p>
        </w:tc>
        <w:tc>
          <w:tcPr>
            <w:tcW w:w="1260" w:type="dxa"/>
          </w:tcPr>
          <w:p w14:paraId="2443E628" w14:textId="22F11683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1.87E-10</w:t>
            </w:r>
          </w:p>
        </w:tc>
        <w:tc>
          <w:tcPr>
            <w:tcW w:w="1319" w:type="dxa"/>
          </w:tcPr>
          <w:p w14:paraId="5BE15150" w14:textId="15F952D8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0.0068223</w:t>
            </w:r>
          </w:p>
        </w:tc>
      </w:tr>
      <w:tr w:rsidR="00F430F3" w14:paraId="0C3E9D63" w14:textId="77777777" w:rsidTr="003A775F">
        <w:tc>
          <w:tcPr>
            <w:tcW w:w="1202" w:type="dxa"/>
          </w:tcPr>
          <w:p w14:paraId="41BB1F42" w14:textId="5928A0D3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1250</w:t>
            </w:r>
          </w:p>
        </w:tc>
        <w:tc>
          <w:tcPr>
            <w:tcW w:w="1319" w:type="dxa"/>
          </w:tcPr>
          <w:p w14:paraId="42AAFD25" w14:textId="18EBE53D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16887</w:t>
            </w:r>
          </w:p>
        </w:tc>
        <w:tc>
          <w:tcPr>
            <w:tcW w:w="1278" w:type="dxa"/>
          </w:tcPr>
          <w:p w14:paraId="34BE49F0" w14:textId="2CC6148D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2499.44</w:t>
            </w:r>
          </w:p>
        </w:tc>
        <w:tc>
          <w:tcPr>
            <w:tcW w:w="1319" w:type="dxa"/>
          </w:tcPr>
          <w:p w14:paraId="03273955" w14:textId="460F3253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0.000102769</w:t>
            </w:r>
          </w:p>
        </w:tc>
        <w:tc>
          <w:tcPr>
            <w:tcW w:w="1319" w:type="dxa"/>
          </w:tcPr>
          <w:p w14:paraId="12CF2DC0" w14:textId="500A7078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0.00404471</w:t>
            </w:r>
          </w:p>
        </w:tc>
        <w:tc>
          <w:tcPr>
            <w:tcW w:w="1260" w:type="dxa"/>
          </w:tcPr>
          <w:p w14:paraId="311AD740" w14:textId="3B898F06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3.36E-07</w:t>
            </w:r>
          </w:p>
        </w:tc>
        <w:tc>
          <w:tcPr>
            <w:tcW w:w="1319" w:type="dxa"/>
          </w:tcPr>
          <w:p w14:paraId="6DC07B14" w14:textId="2740B472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5.27177</w:t>
            </w:r>
          </w:p>
        </w:tc>
      </w:tr>
      <w:tr w:rsidR="00F430F3" w14:paraId="0461047E" w14:textId="77777777" w:rsidTr="003A775F">
        <w:tc>
          <w:tcPr>
            <w:tcW w:w="1202" w:type="dxa"/>
            <w:tcBorders>
              <w:bottom w:val="single" w:sz="4" w:space="0" w:color="auto"/>
            </w:tcBorders>
          </w:tcPr>
          <w:p w14:paraId="1A138EAD" w14:textId="18F60DD3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1500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7B554921" w14:textId="7857360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765545</w:t>
            </w:r>
          </w:p>
        </w:tc>
        <w:tc>
          <w:tcPr>
            <w:tcW w:w="1278" w:type="dxa"/>
            <w:tcBorders>
              <w:bottom w:val="single" w:sz="4" w:space="0" w:color="auto"/>
            </w:tcBorders>
          </w:tcPr>
          <w:p w14:paraId="11E35F5E" w14:textId="44C0A8B9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102513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5ACE4DAC" w14:textId="2E15968D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0.0304026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3786A5FD" w14:textId="0D3D74CB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0.360334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439AA0F8" w14:textId="09B653DC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4.06E-05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1E1E1D91" w14:textId="32BBD6AB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6A1A2B">
              <w:t>385.538</w:t>
            </w:r>
          </w:p>
        </w:tc>
      </w:tr>
      <w:tr w:rsidR="00F430F3" w14:paraId="40B160D7" w14:textId="77777777" w:rsidTr="003A775F">
        <w:tc>
          <w:tcPr>
            <w:tcW w:w="1202" w:type="dxa"/>
            <w:tcBorders>
              <w:top w:val="single" w:sz="4" w:space="0" w:color="auto"/>
              <w:bottom w:val="single" w:sz="4" w:space="0" w:color="auto"/>
            </w:tcBorders>
          </w:tcPr>
          <w:p w14:paraId="1EADF33B" w14:textId="77777777" w:rsidR="00F430F3" w:rsidRPr="00765394" w:rsidRDefault="00F430F3" w:rsidP="00F430F3">
            <w:pPr>
              <w:widowControl/>
              <w:spacing w:beforeLines="50" w:before="156" w:line="360" w:lineRule="auto"/>
            </w:pP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1258CE77" w14:textId="79214302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P6sb+OH</w:t>
            </w:r>
          </w:p>
        </w:tc>
        <w:tc>
          <w:tcPr>
            <w:tcW w:w="1278" w:type="dxa"/>
            <w:tcBorders>
              <w:top w:val="single" w:sz="4" w:space="0" w:color="auto"/>
              <w:bottom w:val="single" w:sz="4" w:space="0" w:color="auto"/>
            </w:tcBorders>
          </w:tcPr>
          <w:p w14:paraId="73F56F43" w14:textId="0C148EE1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P7sa+NO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29BA5AD9" w14:textId="0BB9F7A0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P7sb+OH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6D3BF3E5" w14:textId="785D7D34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P8a+OH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300899D2" w14:textId="35992A0E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P8b+NO</w:t>
            </w:r>
            <w:r w:rsidRPr="002C5002">
              <w:rPr>
                <w:rFonts w:hint="eastAsia"/>
                <w:vertAlign w:val="subscript"/>
              </w:rPr>
              <w:t>2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5501CA0E" w14:textId="7777777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</w:p>
        </w:tc>
      </w:tr>
      <w:tr w:rsidR="00F430F3" w14:paraId="142F074F" w14:textId="77777777" w:rsidTr="003A775F">
        <w:tc>
          <w:tcPr>
            <w:tcW w:w="1202" w:type="dxa"/>
            <w:tcBorders>
              <w:top w:val="single" w:sz="4" w:space="0" w:color="auto"/>
            </w:tcBorders>
          </w:tcPr>
          <w:p w14:paraId="7C830FDA" w14:textId="4463FAC3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300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4B0421C5" w14:textId="1C724427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6.26E-47</w:t>
            </w:r>
          </w:p>
        </w:tc>
        <w:tc>
          <w:tcPr>
            <w:tcW w:w="1278" w:type="dxa"/>
            <w:tcBorders>
              <w:top w:val="single" w:sz="4" w:space="0" w:color="auto"/>
            </w:tcBorders>
          </w:tcPr>
          <w:p w14:paraId="78905AE7" w14:textId="66AD42DD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3.98E-34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54FC560A" w14:textId="1FEB090E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8.89E-46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6F7D9CDD" w14:textId="16C71FBA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3.45E-34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40F7C551" w14:textId="7018DA8A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4.01E-39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7C599827" w14:textId="7777777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</w:p>
        </w:tc>
      </w:tr>
      <w:tr w:rsidR="00F430F3" w14:paraId="4114F09A" w14:textId="77777777" w:rsidTr="003A775F">
        <w:tc>
          <w:tcPr>
            <w:tcW w:w="1202" w:type="dxa"/>
          </w:tcPr>
          <w:p w14:paraId="144E08B9" w14:textId="5B5F1AC9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400</w:t>
            </w:r>
          </w:p>
        </w:tc>
        <w:tc>
          <w:tcPr>
            <w:tcW w:w="1319" w:type="dxa"/>
          </w:tcPr>
          <w:p w14:paraId="10B16F49" w14:textId="0484D447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5.53E-34</w:t>
            </w:r>
          </w:p>
        </w:tc>
        <w:tc>
          <w:tcPr>
            <w:tcW w:w="1278" w:type="dxa"/>
          </w:tcPr>
          <w:p w14:paraId="02070157" w14:textId="76D049E2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6.57E-23</w:t>
            </w:r>
          </w:p>
        </w:tc>
        <w:tc>
          <w:tcPr>
            <w:tcW w:w="1319" w:type="dxa"/>
          </w:tcPr>
          <w:p w14:paraId="61CB1476" w14:textId="2FAF55BE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1.46E-32</w:t>
            </w:r>
          </w:p>
        </w:tc>
        <w:tc>
          <w:tcPr>
            <w:tcW w:w="1319" w:type="dxa"/>
          </w:tcPr>
          <w:p w14:paraId="46DCD301" w14:textId="74793090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4.26E-22</w:t>
            </w:r>
          </w:p>
        </w:tc>
        <w:tc>
          <w:tcPr>
            <w:tcW w:w="1260" w:type="dxa"/>
          </w:tcPr>
          <w:p w14:paraId="20979991" w14:textId="6848FCA5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3.87E-25</w:t>
            </w:r>
          </w:p>
        </w:tc>
        <w:tc>
          <w:tcPr>
            <w:tcW w:w="1319" w:type="dxa"/>
          </w:tcPr>
          <w:p w14:paraId="72EB1F19" w14:textId="7777777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</w:p>
        </w:tc>
      </w:tr>
      <w:tr w:rsidR="00F430F3" w14:paraId="66D2B472" w14:textId="77777777" w:rsidTr="003A775F">
        <w:tc>
          <w:tcPr>
            <w:tcW w:w="1202" w:type="dxa"/>
          </w:tcPr>
          <w:p w14:paraId="095B2FED" w14:textId="3C61792B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500</w:t>
            </w:r>
          </w:p>
        </w:tc>
        <w:tc>
          <w:tcPr>
            <w:tcW w:w="1319" w:type="dxa"/>
          </w:tcPr>
          <w:p w14:paraId="0A4A44CF" w14:textId="53113B5A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7.78E-26</w:t>
            </w:r>
          </w:p>
        </w:tc>
        <w:tc>
          <w:tcPr>
            <w:tcW w:w="1278" w:type="dxa"/>
          </w:tcPr>
          <w:p w14:paraId="5E3E6508" w14:textId="571EDDBC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7.23E-16</w:t>
            </w:r>
          </w:p>
        </w:tc>
        <w:tc>
          <w:tcPr>
            <w:tcW w:w="1319" w:type="dxa"/>
          </w:tcPr>
          <w:p w14:paraId="1AB6C7B7" w14:textId="562D60AB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3.52E-24</w:t>
            </w:r>
          </w:p>
        </w:tc>
        <w:tc>
          <w:tcPr>
            <w:tcW w:w="1319" w:type="dxa"/>
          </w:tcPr>
          <w:p w14:paraId="711868DB" w14:textId="25E26520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8.43E-15</w:t>
            </w:r>
          </w:p>
        </w:tc>
        <w:tc>
          <w:tcPr>
            <w:tcW w:w="1260" w:type="dxa"/>
          </w:tcPr>
          <w:p w14:paraId="507B8E4C" w14:textId="794E50C4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9.74E-17</w:t>
            </w:r>
          </w:p>
        </w:tc>
        <w:tc>
          <w:tcPr>
            <w:tcW w:w="1319" w:type="dxa"/>
          </w:tcPr>
          <w:p w14:paraId="2F0ED373" w14:textId="7777777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</w:p>
        </w:tc>
      </w:tr>
      <w:tr w:rsidR="00F430F3" w14:paraId="13FDDDA5" w14:textId="77777777" w:rsidTr="003A775F">
        <w:tc>
          <w:tcPr>
            <w:tcW w:w="1202" w:type="dxa"/>
          </w:tcPr>
          <w:p w14:paraId="773C2B86" w14:textId="0D2CC555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600</w:t>
            </w:r>
          </w:p>
        </w:tc>
        <w:tc>
          <w:tcPr>
            <w:tcW w:w="1319" w:type="dxa"/>
          </w:tcPr>
          <w:p w14:paraId="5A5EA50B" w14:textId="4C7D6EBB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3.31E-20</w:t>
            </w:r>
          </w:p>
        </w:tc>
        <w:tc>
          <w:tcPr>
            <w:tcW w:w="1278" w:type="dxa"/>
          </w:tcPr>
          <w:p w14:paraId="7BEE9074" w14:textId="030DDBC5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5.20E-11</w:t>
            </w:r>
          </w:p>
        </w:tc>
        <w:tc>
          <w:tcPr>
            <w:tcW w:w="1319" w:type="dxa"/>
          </w:tcPr>
          <w:p w14:paraId="0A289CD8" w14:textId="45B4D44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2.06E-18</w:t>
            </w:r>
          </w:p>
        </w:tc>
        <w:tc>
          <w:tcPr>
            <w:tcW w:w="1319" w:type="dxa"/>
          </w:tcPr>
          <w:p w14:paraId="5315B0C2" w14:textId="453FAA97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6.48E-10</w:t>
            </w:r>
          </w:p>
        </w:tc>
        <w:tc>
          <w:tcPr>
            <w:tcW w:w="1260" w:type="dxa"/>
          </w:tcPr>
          <w:p w14:paraId="022AD55A" w14:textId="36803FB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3.55E-11</w:t>
            </w:r>
          </w:p>
        </w:tc>
        <w:tc>
          <w:tcPr>
            <w:tcW w:w="1319" w:type="dxa"/>
          </w:tcPr>
          <w:p w14:paraId="40478D20" w14:textId="7777777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</w:p>
        </w:tc>
      </w:tr>
      <w:tr w:rsidR="00F430F3" w14:paraId="163A1ED7" w14:textId="77777777" w:rsidTr="003A775F">
        <w:tc>
          <w:tcPr>
            <w:tcW w:w="1202" w:type="dxa"/>
          </w:tcPr>
          <w:p w14:paraId="481607E4" w14:textId="4EBDD40E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700</w:t>
            </w:r>
          </w:p>
        </w:tc>
        <w:tc>
          <w:tcPr>
            <w:tcW w:w="1319" w:type="dxa"/>
          </w:tcPr>
          <w:p w14:paraId="10399EA8" w14:textId="71184529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4.46E-16</w:t>
            </w:r>
          </w:p>
        </w:tc>
        <w:tc>
          <w:tcPr>
            <w:tcW w:w="1278" w:type="dxa"/>
          </w:tcPr>
          <w:p w14:paraId="0D884AEE" w14:textId="4B222A42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1.70E-07</w:t>
            </w:r>
          </w:p>
        </w:tc>
        <w:tc>
          <w:tcPr>
            <w:tcW w:w="1319" w:type="dxa"/>
          </w:tcPr>
          <w:p w14:paraId="40AF5345" w14:textId="78BC0342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3.27E-14</w:t>
            </w:r>
          </w:p>
        </w:tc>
        <w:tc>
          <w:tcPr>
            <w:tcW w:w="1319" w:type="dxa"/>
          </w:tcPr>
          <w:p w14:paraId="211A4A7F" w14:textId="5FD600A6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2.04E-06</w:t>
            </w:r>
          </w:p>
        </w:tc>
        <w:tc>
          <w:tcPr>
            <w:tcW w:w="1260" w:type="dxa"/>
          </w:tcPr>
          <w:p w14:paraId="08A8A81B" w14:textId="2FE3BBF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2.95E-07</w:t>
            </w:r>
          </w:p>
        </w:tc>
        <w:tc>
          <w:tcPr>
            <w:tcW w:w="1319" w:type="dxa"/>
          </w:tcPr>
          <w:p w14:paraId="4945CF9A" w14:textId="7777777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</w:p>
        </w:tc>
      </w:tr>
      <w:tr w:rsidR="00F430F3" w14:paraId="572889F9" w14:textId="77777777" w:rsidTr="003A775F">
        <w:tc>
          <w:tcPr>
            <w:tcW w:w="1202" w:type="dxa"/>
          </w:tcPr>
          <w:p w14:paraId="2807EA76" w14:textId="4941EE2C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800</w:t>
            </w:r>
          </w:p>
        </w:tc>
        <w:tc>
          <w:tcPr>
            <w:tcW w:w="1319" w:type="dxa"/>
          </w:tcPr>
          <w:p w14:paraId="52BA7E1E" w14:textId="4EADEC02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6.52E-13</w:t>
            </w:r>
          </w:p>
        </w:tc>
        <w:tc>
          <w:tcPr>
            <w:tcW w:w="1278" w:type="dxa"/>
          </w:tcPr>
          <w:p w14:paraId="57852927" w14:textId="0143F24E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7.48E-05</w:t>
            </w:r>
          </w:p>
        </w:tc>
        <w:tc>
          <w:tcPr>
            <w:tcW w:w="1319" w:type="dxa"/>
          </w:tcPr>
          <w:p w14:paraId="2A88985B" w14:textId="26B34B3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5.09E-11</w:t>
            </w:r>
          </w:p>
        </w:tc>
        <w:tc>
          <w:tcPr>
            <w:tcW w:w="1319" w:type="dxa"/>
          </w:tcPr>
          <w:p w14:paraId="5549B712" w14:textId="47585AC3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0.000855619</w:t>
            </w:r>
          </w:p>
        </w:tc>
        <w:tc>
          <w:tcPr>
            <w:tcW w:w="1260" w:type="dxa"/>
          </w:tcPr>
          <w:p w14:paraId="0801097B" w14:textId="239EC684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2.33E-04</w:t>
            </w:r>
          </w:p>
        </w:tc>
        <w:tc>
          <w:tcPr>
            <w:tcW w:w="1319" w:type="dxa"/>
          </w:tcPr>
          <w:p w14:paraId="2AD5624A" w14:textId="7777777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</w:p>
        </w:tc>
      </w:tr>
      <w:tr w:rsidR="00F430F3" w14:paraId="6BC46090" w14:textId="77777777" w:rsidTr="003A775F">
        <w:tc>
          <w:tcPr>
            <w:tcW w:w="1202" w:type="dxa"/>
          </w:tcPr>
          <w:p w14:paraId="522FE74B" w14:textId="67B96022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900</w:t>
            </w:r>
          </w:p>
        </w:tc>
        <w:tc>
          <w:tcPr>
            <w:tcW w:w="1319" w:type="dxa"/>
          </w:tcPr>
          <w:p w14:paraId="12C9041C" w14:textId="1D3285AE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2.10E-10</w:t>
            </w:r>
          </w:p>
        </w:tc>
        <w:tc>
          <w:tcPr>
            <w:tcW w:w="1278" w:type="dxa"/>
          </w:tcPr>
          <w:p w14:paraId="44AF742C" w14:textId="363F21E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0.00837798</w:t>
            </w:r>
          </w:p>
        </w:tc>
        <w:tc>
          <w:tcPr>
            <w:tcW w:w="1319" w:type="dxa"/>
          </w:tcPr>
          <w:p w14:paraId="1A089933" w14:textId="2F037B06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1.63E-08</w:t>
            </w:r>
          </w:p>
        </w:tc>
        <w:tc>
          <w:tcPr>
            <w:tcW w:w="1319" w:type="dxa"/>
          </w:tcPr>
          <w:p w14:paraId="56E9EB81" w14:textId="3393573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0.0920124</w:t>
            </w:r>
          </w:p>
        </w:tc>
        <w:tc>
          <w:tcPr>
            <w:tcW w:w="1260" w:type="dxa"/>
          </w:tcPr>
          <w:p w14:paraId="66FC939F" w14:textId="3684CD9D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0.0386965</w:t>
            </w:r>
          </w:p>
        </w:tc>
        <w:tc>
          <w:tcPr>
            <w:tcW w:w="1319" w:type="dxa"/>
          </w:tcPr>
          <w:p w14:paraId="02B819DA" w14:textId="7777777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</w:p>
        </w:tc>
      </w:tr>
      <w:tr w:rsidR="00F430F3" w14:paraId="2E14AD6B" w14:textId="77777777" w:rsidTr="003A775F">
        <w:tc>
          <w:tcPr>
            <w:tcW w:w="1202" w:type="dxa"/>
          </w:tcPr>
          <w:p w14:paraId="42F8A1D3" w14:textId="6A4DAC93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1000</w:t>
            </w:r>
          </w:p>
        </w:tc>
        <w:tc>
          <w:tcPr>
            <w:tcW w:w="1319" w:type="dxa"/>
          </w:tcPr>
          <w:p w14:paraId="5764EBC0" w14:textId="1FD0DF92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2.30E-08</w:t>
            </w:r>
          </w:p>
        </w:tc>
        <w:tc>
          <w:tcPr>
            <w:tcW w:w="1278" w:type="dxa"/>
          </w:tcPr>
          <w:p w14:paraId="55B50542" w14:textId="2B1DAE38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0.355029</w:t>
            </w:r>
          </w:p>
        </w:tc>
        <w:tc>
          <w:tcPr>
            <w:tcW w:w="1319" w:type="dxa"/>
          </w:tcPr>
          <w:p w14:paraId="1C978D05" w14:textId="2CB16D7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1.68E-06</w:t>
            </w:r>
          </w:p>
        </w:tc>
        <w:tc>
          <w:tcPr>
            <w:tcW w:w="1319" w:type="dxa"/>
          </w:tcPr>
          <w:p w14:paraId="7D09BCB3" w14:textId="2DC04C63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3.77755</w:t>
            </w:r>
          </w:p>
        </w:tc>
        <w:tc>
          <w:tcPr>
            <w:tcW w:w="1260" w:type="dxa"/>
          </w:tcPr>
          <w:p w14:paraId="79990E98" w14:textId="453F3E9E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2.19123</w:t>
            </w:r>
          </w:p>
        </w:tc>
        <w:tc>
          <w:tcPr>
            <w:tcW w:w="1319" w:type="dxa"/>
          </w:tcPr>
          <w:p w14:paraId="7FD1C8E3" w14:textId="7777777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</w:p>
        </w:tc>
      </w:tr>
      <w:tr w:rsidR="00F430F3" w14:paraId="6B21220C" w14:textId="77777777" w:rsidTr="003A775F">
        <w:tc>
          <w:tcPr>
            <w:tcW w:w="1202" w:type="dxa"/>
          </w:tcPr>
          <w:p w14:paraId="72480EB9" w14:textId="7124189F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lastRenderedPageBreak/>
              <w:t>1250</w:t>
            </w:r>
          </w:p>
        </w:tc>
        <w:tc>
          <w:tcPr>
            <w:tcW w:w="1319" w:type="dxa"/>
          </w:tcPr>
          <w:p w14:paraId="5169B482" w14:textId="26520645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0.000127915</w:t>
            </w:r>
          </w:p>
        </w:tc>
        <w:tc>
          <w:tcPr>
            <w:tcW w:w="1278" w:type="dxa"/>
          </w:tcPr>
          <w:p w14:paraId="5F3ECF3E" w14:textId="33C75ADC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259.968</w:t>
            </w:r>
          </w:p>
        </w:tc>
        <w:tc>
          <w:tcPr>
            <w:tcW w:w="1319" w:type="dxa"/>
          </w:tcPr>
          <w:p w14:paraId="07A16C92" w14:textId="01F582F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0.00713067</w:t>
            </w:r>
          </w:p>
        </w:tc>
        <w:tc>
          <w:tcPr>
            <w:tcW w:w="1319" w:type="dxa"/>
          </w:tcPr>
          <w:p w14:paraId="56CED7DB" w14:textId="42AD02EF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2624.43</w:t>
            </w:r>
          </w:p>
        </w:tc>
        <w:tc>
          <w:tcPr>
            <w:tcW w:w="1260" w:type="dxa"/>
          </w:tcPr>
          <w:p w14:paraId="583BDCF3" w14:textId="02566B30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2384.02</w:t>
            </w:r>
          </w:p>
        </w:tc>
        <w:tc>
          <w:tcPr>
            <w:tcW w:w="1319" w:type="dxa"/>
          </w:tcPr>
          <w:p w14:paraId="0B9841CE" w14:textId="7777777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</w:p>
        </w:tc>
      </w:tr>
      <w:tr w:rsidR="00F430F3" w14:paraId="46116FFA" w14:textId="77777777" w:rsidTr="003A775F">
        <w:tc>
          <w:tcPr>
            <w:tcW w:w="1202" w:type="dxa"/>
            <w:tcBorders>
              <w:bottom w:val="single" w:sz="4" w:space="0" w:color="auto"/>
            </w:tcBorders>
          </w:tcPr>
          <w:p w14:paraId="0105FBAC" w14:textId="2601AD1A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1500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5D94AB48" w14:textId="485ACB2E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0.0374107</w:t>
            </w:r>
          </w:p>
        </w:tc>
        <w:tc>
          <w:tcPr>
            <w:tcW w:w="1278" w:type="dxa"/>
            <w:tcBorders>
              <w:bottom w:val="single" w:sz="4" w:space="0" w:color="auto"/>
            </w:tcBorders>
          </w:tcPr>
          <w:p w14:paraId="2B7BD308" w14:textId="5E318D23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15337.5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485BB219" w14:textId="2E005800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1.53241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00CC3AE8" w14:textId="5E3CBB22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150087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35FC973F" w14:textId="5AE3FDF6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AD1D6A">
              <w:t>1.54E+05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364311DF" w14:textId="7777777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</w:p>
        </w:tc>
      </w:tr>
      <w:tr w:rsidR="00F430F3" w14:paraId="7433462E" w14:textId="77777777" w:rsidTr="003A775F">
        <w:tc>
          <w:tcPr>
            <w:tcW w:w="9016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14:paraId="132B0388" w14:textId="3E9C532F" w:rsidR="00F430F3" w:rsidRDefault="00F430F3" w:rsidP="003A775F">
            <w:pPr>
              <w:widowControl/>
              <w:spacing w:beforeLines="50" w:before="156" w:line="360" w:lineRule="auto"/>
              <w:jc w:val="center"/>
              <w:rPr>
                <w:sz w:val="24"/>
              </w:rPr>
            </w:pPr>
            <w:r>
              <w:rPr>
                <w:rFonts w:hint="eastAsia"/>
                <w:sz w:val="24"/>
              </w:rPr>
              <w:t>P</w:t>
            </w:r>
            <w:r>
              <w:rPr>
                <w:sz w:val="24"/>
              </w:rPr>
              <w:t>=10</w:t>
            </w:r>
            <w:r>
              <w:rPr>
                <w:rFonts w:hint="eastAsia"/>
                <w:sz w:val="24"/>
              </w:rPr>
              <w:t>atm</w:t>
            </w:r>
          </w:p>
        </w:tc>
      </w:tr>
      <w:tr w:rsidR="00F430F3" w14:paraId="029108AC" w14:textId="77777777" w:rsidTr="003A775F">
        <w:tc>
          <w:tcPr>
            <w:tcW w:w="1202" w:type="dxa"/>
            <w:tcBorders>
              <w:top w:val="single" w:sz="4" w:space="0" w:color="auto"/>
              <w:bottom w:val="single" w:sz="4" w:space="0" w:color="auto"/>
            </w:tcBorders>
          </w:tcPr>
          <w:p w14:paraId="6C7E3CA6" w14:textId="77777777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41E99A86" w14:textId="230BD9C5" w:rsidR="00F430F3" w:rsidRPr="00AD1D6A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1+NO</w:t>
            </w:r>
            <w:r w:rsidRPr="002C5002">
              <w:rPr>
                <w:rFonts w:hint="eastAsia"/>
                <w:vertAlign w:val="subscript"/>
              </w:rPr>
              <w:t>2</w:t>
            </w:r>
          </w:p>
        </w:tc>
        <w:tc>
          <w:tcPr>
            <w:tcW w:w="1278" w:type="dxa"/>
            <w:tcBorders>
              <w:top w:val="single" w:sz="4" w:space="0" w:color="auto"/>
              <w:bottom w:val="single" w:sz="4" w:space="0" w:color="auto"/>
            </w:tcBorders>
          </w:tcPr>
          <w:p w14:paraId="39D9E803" w14:textId="18AE1576" w:rsidR="00F430F3" w:rsidRPr="00AD1D6A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2+NO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77A6930D" w14:textId="697A20DD" w:rsidR="00F430F3" w:rsidRPr="00AD1D6A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3+NO</w:t>
            </w:r>
            <w:r w:rsidRPr="002C5002">
              <w:rPr>
                <w:rFonts w:hint="eastAsia"/>
                <w:vertAlign w:val="subscript"/>
              </w:rPr>
              <w:t>2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4C64635E" w14:textId="0D4BA5B1" w:rsidR="00F430F3" w:rsidRPr="00AD1D6A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5s+NO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4244DA8D" w14:textId="2A201DE4" w:rsidR="00F430F3" w:rsidRPr="00AD1D6A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5ss+NO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66811F0C" w14:textId="2D277C36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P6sa+NO</w:t>
            </w:r>
          </w:p>
        </w:tc>
      </w:tr>
      <w:tr w:rsidR="00F430F3" w14:paraId="302DEAFB" w14:textId="77777777" w:rsidTr="003A775F">
        <w:tc>
          <w:tcPr>
            <w:tcW w:w="1202" w:type="dxa"/>
            <w:tcBorders>
              <w:top w:val="single" w:sz="4" w:space="0" w:color="auto"/>
            </w:tcBorders>
          </w:tcPr>
          <w:p w14:paraId="36AA2211" w14:textId="5C091400" w:rsidR="00F430F3" w:rsidRDefault="00F430F3" w:rsidP="00F430F3">
            <w:pPr>
              <w:widowControl/>
              <w:spacing w:beforeLines="50" w:before="156" w:line="360" w:lineRule="auto"/>
              <w:rPr>
                <w:sz w:val="24"/>
              </w:rPr>
            </w:pPr>
            <w:r w:rsidRPr="00765394">
              <w:rPr>
                <w:rFonts w:hint="eastAsia"/>
              </w:rPr>
              <w:t>300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37E9B1A1" w14:textId="691A6283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3.18E-34</w:t>
            </w:r>
          </w:p>
        </w:tc>
        <w:tc>
          <w:tcPr>
            <w:tcW w:w="1278" w:type="dxa"/>
            <w:tcBorders>
              <w:top w:val="single" w:sz="4" w:space="0" w:color="auto"/>
            </w:tcBorders>
          </w:tcPr>
          <w:p w14:paraId="1B5043F5" w14:textId="34421F05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3.82E-31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714BD901" w14:textId="67ACDE14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3.56E-50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05D0F4C0" w14:textId="6DD0883E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4.21E-40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3C4A271E" w14:textId="7407B0B3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3.44E-45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03CB7AAD" w14:textId="6612BEBB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1.32E-34</w:t>
            </w:r>
          </w:p>
        </w:tc>
      </w:tr>
      <w:tr w:rsidR="00F430F3" w14:paraId="46989DB2" w14:textId="77777777" w:rsidTr="003A775F">
        <w:tc>
          <w:tcPr>
            <w:tcW w:w="1202" w:type="dxa"/>
          </w:tcPr>
          <w:p w14:paraId="04EA51AB" w14:textId="67E68D4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400</w:t>
            </w:r>
          </w:p>
        </w:tc>
        <w:tc>
          <w:tcPr>
            <w:tcW w:w="1319" w:type="dxa"/>
          </w:tcPr>
          <w:p w14:paraId="2C4BD32E" w14:textId="782C07F0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9.64E-22</w:t>
            </w:r>
          </w:p>
        </w:tc>
        <w:tc>
          <w:tcPr>
            <w:tcW w:w="1278" w:type="dxa"/>
          </w:tcPr>
          <w:p w14:paraId="73F15F2E" w14:textId="4C3973A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4.47E-20</w:t>
            </w:r>
          </w:p>
        </w:tc>
        <w:tc>
          <w:tcPr>
            <w:tcW w:w="1319" w:type="dxa"/>
          </w:tcPr>
          <w:p w14:paraId="0DDD4EE4" w14:textId="5315C1A0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6.42E-36</w:t>
            </w:r>
          </w:p>
        </w:tc>
        <w:tc>
          <w:tcPr>
            <w:tcW w:w="1319" w:type="dxa"/>
          </w:tcPr>
          <w:p w14:paraId="7E2838F2" w14:textId="04B204AD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1.62E-28</w:t>
            </w:r>
          </w:p>
        </w:tc>
        <w:tc>
          <w:tcPr>
            <w:tcW w:w="1260" w:type="dxa"/>
          </w:tcPr>
          <w:p w14:paraId="681D9DFD" w14:textId="3C6A0364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1.93E-33</w:t>
            </w:r>
          </w:p>
        </w:tc>
        <w:tc>
          <w:tcPr>
            <w:tcW w:w="1319" w:type="dxa"/>
          </w:tcPr>
          <w:p w14:paraId="5342D956" w14:textId="4A10E30D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1.76E-23</w:t>
            </w:r>
          </w:p>
        </w:tc>
      </w:tr>
      <w:tr w:rsidR="00F430F3" w14:paraId="69293005" w14:textId="77777777" w:rsidTr="003A775F">
        <w:tc>
          <w:tcPr>
            <w:tcW w:w="1202" w:type="dxa"/>
          </w:tcPr>
          <w:p w14:paraId="7A623ED1" w14:textId="6C240DA0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500</w:t>
            </w:r>
          </w:p>
        </w:tc>
        <w:tc>
          <w:tcPr>
            <w:tcW w:w="1319" w:type="dxa"/>
          </w:tcPr>
          <w:p w14:paraId="2610DFC6" w14:textId="04E34DC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3.20E-14</w:t>
            </w:r>
          </w:p>
        </w:tc>
        <w:tc>
          <w:tcPr>
            <w:tcW w:w="1278" w:type="dxa"/>
          </w:tcPr>
          <w:p w14:paraId="70656E8B" w14:textId="1F2AAB66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2.18E-13</w:t>
            </w:r>
          </w:p>
        </w:tc>
        <w:tc>
          <w:tcPr>
            <w:tcW w:w="1319" w:type="dxa"/>
          </w:tcPr>
          <w:p w14:paraId="7E4EAC80" w14:textId="42FE2A1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4.57E-27</w:t>
            </w:r>
          </w:p>
        </w:tc>
        <w:tc>
          <w:tcPr>
            <w:tcW w:w="1319" w:type="dxa"/>
          </w:tcPr>
          <w:p w14:paraId="2B3C9AD2" w14:textId="2BA0A8FE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2.43E-21</w:t>
            </w:r>
          </w:p>
        </w:tc>
        <w:tc>
          <w:tcPr>
            <w:tcW w:w="1260" w:type="dxa"/>
          </w:tcPr>
          <w:p w14:paraId="4F0C288E" w14:textId="4D7FD17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4.13E-26</w:t>
            </w:r>
          </w:p>
        </w:tc>
        <w:tc>
          <w:tcPr>
            <w:tcW w:w="1319" w:type="dxa"/>
          </w:tcPr>
          <w:p w14:paraId="207CA741" w14:textId="3B92CC98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9.89E-17</w:t>
            </w:r>
          </w:p>
        </w:tc>
      </w:tr>
      <w:tr w:rsidR="00F430F3" w14:paraId="08F00750" w14:textId="77777777" w:rsidTr="003A775F">
        <w:tc>
          <w:tcPr>
            <w:tcW w:w="1202" w:type="dxa"/>
          </w:tcPr>
          <w:p w14:paraId="14BAD1B1" w14:textId="7B553DEF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600</w:t>
            </w:r>
          </w:p>
        </w:tc>
        <w:tc>
          <w:tcPr>
            <w:tcW w:w="1319" w:type="dxa"/>
          </w:tcPr>
          <w:p w14:paraId="5E0B38D5" w14:textId="09BFB65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3.40E-09</w:t>
            </w:r>
          </w:p>
        </w:tc>
        <w:tc>
          <w:tcPr>
            <w:tcW w:w="1278" w:type="dxa"/>
          </w:tcPr>
          <w:p w14:paraId="6F9032CB" w14:textId="1AC205C3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6.59E-09</w:t>
            </w:r>
          </w:p>
        </w:tc>
        <w:tc>
          <w:tcPr>
            <w:tcW w:w="1319" w:type="dxa"/>
          </w:tcPr>
          <w:p w14:paraId="09F999C6" w14:textId="2063D67E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5.13E-21</w:t>
            </w:r>
          </w:p>
        </w:tc>
        <w:tc>
          <w:tcPr>
            <w:tcW w:w="1319" w:type="dxa"/>
          </w:tcPr>
          <w:p w14:paraId="478CF681" w14:textId="312872A5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2.02E-16</w:t>
            </w:r>
          </w:p>
        </w:tc>
        <w:tc>
          <w:tcPr>
            <w:tcW w:w="1260" w:type="dxa"/>
          </w:tcPr>
          <w:p w14:paraId="05D987D6" w14:textId="77C2F9BB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4.75E-21</w:t>
            </w:r>
          </w:p>
        </w:tc>
        <w:tc>
          <w:tcPr>
            <w:tcW w:w="1319" w:type="dxa"/>
          </w:tcPr>
          <w:p w14:paraId="053CCF79" w14:textId="0DF37A5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3.46E-12</w:t>
            </w:r>
          </w:p>
        </w:tc>
      </w:tr>
      <w:tr w:rsidR="00F430F3" w14:paraId="31E4A69D" w14:textId="77777777" w:rsidTr="003A775F">
        <w:tc>
          <w:tcPr>
            <w:tcW w:w="1202" w:type="dxa"/>
          </w:tcPr>
          <w:p w14:paraId="3D706293" w14:textId="2BD8A4AF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700</w:t>
            </w:r>
          </w:p>
        </w:tc>
        <w:tc>
          <w:tcPr>
            <w:tcW w:w="1319" w:type="dxa"/>
          </w:tcPr>
          <w:p w14:paraId="1B826657" w14:textId="50A820CF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1.32E-05</w:t>
            </w:r>
          </w:p>
        </w:tc>
        <w:tc>
          <w:tcPr>
            <w:tcW w:w="1278" w:type="dxa"/>
          </w:tcPr>
          <w:p w14:paraId="749CCF46" w14:textId="5CFF858E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1.06E-05</w:t>
            </w:r>
          </w:p>
        </w:tc>
        <w:tc>
          <w:tcPr>
            <w:tcW w:w="1319" w:type="dxa"/>
          </w:tcPr>
          <w:p w14:paraId="3EC8AF0F" w14:textId="51B3890D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1.28E-16</w:t>
            </w:r>
          </w:p>
        </w:tc>
        <w:tc>
          <w:tcPr>
            <w:tcW w:w="1319" w:type="dxa"/>
          </w:tcPr>
          <w:p w14:paraId="33F0AB64" w14:textId="6F9DAA36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7.94E-13</w:t>
            </w:r>
          </w:p>
        </w:tc>
        <w:tc>
          <w:tcPr>
            <w:tcW w:w="1260" w:type="dxa"/>
          </w:tcPr>
          <w:p w14:paraId="32EBE61C" w14:textId="0E97C87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2.47E-17</w:t>
            </w:r>
          </w:p>
        </w:tc>
        <w:tc>
          <w:tcPr>
            <w:tcW w:w="1319" w:type="dxa"/>
          </w:tcPr>
          <w:p w14:paraId="1EE77E4A" w14:textId="6FF13D09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6.53E-09</w:t>
            </w:r>
          </w:p>
        </w:tc>
      </w:tr>
      <w:tr w:rsidR="00F430F3" w14:paraId="6147C64D" w14:textId="77777777" w:rsidTr="003A775F">
        <w:tc>
          <w:tcPr>
            <w:tcW w:w="1202" w:type="dxa"/>
          </w:tcPr>
          <w:p w14:paraId="4F63AACB" w14:textId="198F5124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800</w:t>
            </w:r>
          </w:p>
        </w:tc>
        <w:tc>
          <w:tcPr>
            <w:tcW w:w="1319" w:type="dxa"/>
          </w:tcPr>
          <w:p w14:paraId="3D9C1765" w14:textId="14BF85FF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0.00627129</w:t>
            </w:r>
          </w:p>
        </w:tc>
        <w:tc>
          <w:tcPr>
            <w:tcW w:w="1278" w:type="dxa"/>
          </w:tcPr>
          <w:p w14:paraId="283A5BE1" w14:textId="128447B4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0.00271267</w:t>
            </w:r>
          </w:p>
        </w:tc>
        <w:tc>
          <w:tcPr>
            <w:tcW w:w="1319" w:type="dxa"/>
          </w:tcPr>
          <w:p w14:paraId="61E38693" w14:textId="77BF837A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2.82E-13</w:t>
            </w:r>
          </w:p>
        </w:tc>
        <w:tc>
          <w:tcPr>
            <w:tcW w:w="1319" w:type="dxa"/>
          </w:tcPr>
          <w:p w14:paraId="70AEAC50" w14:textId="0923DD47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4.34E-10</w:t>
            </w:r>
          </w:p>
        </w:tc>
        <w:tc>
          <w:tcPr>
            <w:tcW w:w="1260" w:type="dxa"/>
          </w:tcPr>
          <w:p w14:paraId="78155D04" w14:textId="3FECAD4E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1.71E-14</w:t>
            </w:r>
          </w:p>
        </w:tc>
        <w:tc>
          <w:tcPr>
            <w:tcW w:w="1319" w:type="dxa"/>
          </w:tcPr>
          <w:p w14:paraId="669E4847" w14:textId="75C1723C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1.98E-06</w:t>
            </w:r>
          </w:p>
        </w:tc>
      </w:tr>
      <w:tr w:rsidR="00F430F3" w14:paraId="098ACF22" w14:textId="77777777" w:rsidTr="003A775F">
        <w:tc>
          <w:tcPr>
            <w:tcW w:w="1202" w:type="dxa"/>
          </w:tcPr>
          <w:p w14:paraId="3AE17B6D" w14:textId="2D390B3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900</w:t>
            </w:r>
          </w:p>
        </w:tc>
        <w:tc>
          <w:tcPr>
            <w:tcW w:w="1319" w:type="dxa"/>
          </w:tcPr>
          <w:p w14:paraId="7748D9DD" w14:textId="19484D07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0.709797</w:t>
            </w:r>
          </w:p>
        </w:tc>
        <w:tc>
          <w:tcPr>
            <w:tcW w:w="1278" w:type="dxa"/>
          </w:tcPr>
          <w:p w14:paraId="40DAE840" w14:textId="05BFC84F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0.199524</w:t>
            </w:r>
          </w:p>
        </w:tc>
        <w:tc>
          <w:tcPr>
            <w:tcW w:w="1319" w:type="dxa"/>
          </w:tcPr>
          <w:p w14:paraId="290CA78F" w14:textId="29742C1C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1.19E-10</w:t>
            </w:r>
          </w:p>
        </w:tc>
        <w:tc>
          <w:tcPr>
            <w:tcW w:w="1319" w:type="dxa"/>
          </w:tcPr>
          <w:p w14:paraId="6584D74A" w14:textId="68CCE47E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6.11E-08</w:t>
            </w:r>
          </w:p>
        </w:tc>
        <w:tc>
          <w:tcPr>
            <w:tcW w:w="1260" w:type="dxa"/>
          </w:tcPr>
          <w:p w14:paraId="34441085" w14:textId="1766AA11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2.95E-12</w:t>
            </w:r>
          </w:p>
        </w:tc>
        <w:tc>
          <w:tcPr>
            <w:tcW w:w="1319" w:type="dxa"/>
          </w:tcPr>
          <w:p w14:paraId="323A819A" w14:textId="5896FE0E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0.00017838</w:t>
            </w:r>
          </w:p>
        </w:tc>
      </w:tr>
      <w:tr w:rsidR="00F430F3" w14:paraId="59F7B0F5" w14:textId="77777777" w:rsidTr="003A775F">
        <w:tc>
          <w:tcPr>
            <w:tcW w:w="1202" w:type="dxa"/>
          </w:tcPr>
          <w:p w14:paraId="639ABC00" w14:textId="0E4C8C9C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1000</w:t>
            </w:r>
          </w:p>
        </w:tc>
        <w:tc>
          <w:tcPr>
            <w:tcW w:w="1319" w:type="dxa"/>
          </w:tcPr>
          <w:p w14:paraId="422B2910" w14:textId="339D3B8C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29.0048</w:t>
            </w:r>
          </w:p>
        </w:tc>
        <w:tc>
          <w:tcPr>
            <w:tcW w:w="1278" w:type="dxa"/>
          </w:tcPr>
          <w:p w14:paraId="0CD31538" w14:textId="3202493F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6.08171</w:t>
            </w:r>
          </w:p>
        </w:tc>
        <w:tc>
          <w:tcPr>
            <w:tcW w:w="1319" w:type="dxa"/>
          </w:tcPr>
          <w:p w14:paraId="18E1C6FC" w14:textId="1CC0B222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1.55E-08</w:t>
            </w:r>
          </w:p>
        </w:tc>
        <w:tc>
          <w:tcPr>
            <w:tcW w:w="1319" w:type="dxa"/>
          </w:tcPr>
          <w:p w14:paraId="289B6985" w14:textId="277E7754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3.26E-06</w:t>
            </w:r>
          </w:p>
        </w:tc>
        <w:tc>
          <w:tcPr>
            <w:tcW w:w="1260" w:type="dxa"/>
          </w:tcPr>
          <w:p w14:paraId="6D2BE117" w14:textId="39B4951A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1.87E-10</w:t>
            </w:r>
          </w:p>
        </w:tc>
        <w:tc>
          <w:tcPr>
            <w:tcW w:w="1319" w:type="dxa"/>
          </w:tcPr>
          <w:p w14:paraId="47671E06" w14:textId="5FC8DA23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0.00683126</w:t>
            </w:r>
          </w:p>
        </w:tc>
      </w:tr>
      <w:tr w:rsidR="00F430F3" w14:paraId="30C6FC78" w14:textId="77777777" w:rsidTr="003A775F">
        <w:tc>
          <w:tcPr>
            <w:tcW w:w="1202" w:type="dxa"/>
          </w:tcPr>
          <w:p w14:paraId="4B35646B" w14:textId="5CD04B1A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1250</w:t>
            </w:r>
          </w:p>
        </w:tc>
        <w:tc>
          <w:tcPr>
            <w:tcW w:w="1319" w:type="dxa"/>
          </w:tcPr>
          <w:p w14:paraId="5A5A34FC" w14:textId="37656CCC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17246.1</w:t>
            </w:r>
          </w:p>
        </w:tc>
        <w:tc>
          <w:tcPr>
            <w:tcW w:w="1278" w:type="dxa"/>
          </w:tcPr>
          <w:p w14:paraId="51AF98C3" w14:textId="490BA028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2548.37</w:t>
            </w:r>
          </w:p>
        </w:tc>
        <w:tc>
          <w:tcPr>
            <w:tcW w:w="1319" w:type="dxa"/>
          </w:tcPr>
          <w:p w14:paraId="58845C49" w14:textId="5E0BF466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0.00010672</w:t>
            </w:r>
          </w:p>
        </w:tc>
        <w:tc>
          <w:tcPr>
            <w:tcW w:w="1319" w:type="dxa"/>
          </w:tcPr>
          <w:p w14:paraId="68D5487D" w14:textId="0BABCD0B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0.00414424</w:t>
            </w:r>
          </w:p>
        </w:tc>
        <w:tc>
          <w:tcPr>
            <w:tcW w:w="1260" w:type="dxa"/>
          </w:tcPr>
          <w:p w14:paraId="594AD9CC" w14:textId="58E5C642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3.46E-07</w:t>
            </w:r>
          </w:p>
        </w:tc>
        <w:tc>
          <w:tcPr>
            <w:tcW w:w="1319" w:type="dxa"/>
          </w:tcPr>
          <w:p w14:paraId="279240A7" w14:textId="01F3B2B7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5.38943</w:t>
            </w:r>
          </w:p>
        </w:tc>
      </w:tr>
      <w:tr w:rsidR="00F430F3" w14:paraId="65A0A708" w14:textId="77777777" w:rsidTr="003A775F">
        <w:tc>
          <w:tcPr>
            <w:tcW w:w="1202" w:type="dxa"/>
            <w:tcBorders>
              <w:bottom w:val="single" w:sz="4" w:space="0" w:color="auto"/>
            </w:tcBorders>
          </w:tcPr>
          <w:p w14:paraId="13C4135B" w14:textId="5F34CE39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1500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64273417" w14:textId="7D1BB6B2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9.00E+05</w:t>
            </w:r>
          </w:p>
        </w:tc>
        <w:tc>
          <w:tcPr>
            <w:tcW w:w="1278" w:type="dxa"/>
            <w:tcBorders>
              <w:bottom w:val="single" w:sz="4" w:space="0" w:color="auto"/>
            </w:tcBorders>
          </w:tcPr>
          <w:p w14:paraId="4F0652BC" w14:textId="2B3CCEEB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120031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40A0E438" w14:textId="56DAC857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0.0390368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775FFDB9" w14:textId="22448993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0.452739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3895AA0E" w14:textId="3A5E8952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5.12E-05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60A99AB3" w14:textId="57C6DC1D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094D9E">
              <w:t>468.293</w:t>
            </w:r>
          </w:p>
        </w:tc>
      </w:tr>
      <w:tr w:rsidR="00F430F3" w14:paraId="1194148D" w14:textId="77777777" w:rsidTr="003A775F">
        <w:tc>
          <w:tcPr>
            <w:tcW w:w="1202" w:type="dxa"/>
            <w:tcBorders>
              <w:top w:val="single" w:sz="4" w:space="0" w:color="auto"/>
              <w:bottom w:val="single" w:sz="4" w:space="0" w:color="auto"/>
            </w:tcBorders>
          </w:tcPr>
          <w:p w14:paraId="5882A6C3" w14:textId="77777777" w:rsidR="00F430F3" w:rsidRPr="00765394" w:rsidRDefault="00F430F3" w:rsidP="00F430F3">
            <w:pPr>
              <w:widowControl/>
              <w:spacing w:beforeLines="50" w:before="156" w:line="360" w:lineRule="auto"/>
            </w:pP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27447D74" w14:textId="667B64C9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6sb+OH</w:t>
            </w:r>
          </w:p>
        </w:tc>
        <w:tc>
          <w:tcPr>
            <w:tcW w:w="1278" w:type="dxa"/>
            <w:tcBorders>
              <w:top w:val="single" w:sz="4" w:space="0" w:color="auto"/>
              <w:bottom w:val="single" w:sz="4" w:space="0" w:color="auto"/>
            </w:tcBorders>
          </w:tcPr>
          <w:p w14:paraId="098D933A" w14:textId="26D65660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7sa+NO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1755C182" w14:textId="07BC752C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7sb+OH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4FED5CDC" w14:textId="63E7D9B8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8a+OH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60104C72" w14:textId="509865A6" w:rsidR="00F430F3" w:rsidRPr="00765394" w:rsidRDefault="00F430F3" w:rsidP="00F430F3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8b+NO</w:t>
            </w:r>
            <w:r w:rsidRPr="002C5002">
              <w:rPr>
                <w:rFonts w:hint="eastAsia"/>
                <w:vertAlign w:val="subscript"/>
              </w:rPr>
              <w:t>2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6C519A29" w14:textId="77777777" w:rsidR="00F430F3" w:rsidRPr="00765394" w:rsidRDefault="00F430F3" w:rsidP="00F430F3">
            <w:pPr>
              <w:widowControl/>
              <w:spacing w:beforeLines="50" w:before="156" w:line="360" w:lineRule="auto"/>
            </w:pPr>
          </w:p>
        </w:tc>
      </w:tr>
      <w:tr w:rsidR="007C4FE5" w14:paraId="48389E67" w14:textId="77777777" w:rsidTr="003A775F">
        <w:tc>
          <w:tcPr>
            <w:tcW w:w="1202" w:type="dxa"/>
            <w:tcBorders>
              <w:top w:val="single" w:sz="4" w:space="0" w:color="auto"/>
            </w:tcBorders>
          </w:tcPr>
          <w:p w14:paraId="7B5AF4D5" w14:textId="3F21BC25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300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6B6F81B8" w14:textId="55FE756C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6.25E-47</w:t>
            </w:r>
          </w:p>
        </w:tc>
        <w:tc>
          <w:tcPr>
            <w:tcW w:w="1278" w:type="dxa"/>
            <w:tcBorders>
              <w:top w:val="single" w:sz="4" w:space="0" w:color="auto"/>
            </w:tcBorders>
          </w:tcPr>
          <w:p w14:paraId="2FD050E1" w14:textId="1DEB8DD2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3.98E-34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65BB83E7" w14:textId="70AC861B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8.88E-46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65C02FA6" w14:textId="25A1AB54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3.45E-34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18F0E161" w14:textId="4636702F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4.01E-39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6C02F331" w14:textId="064D574B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6.25E-47</w:t>
            </w:r>
          </w:p>
        </w:tc>
      </w:tr>
      <w:tr w:rsidR="007C4FE5" w14:paraId="7545438E" w14:textId="77777777" w:rsidTr="003A775F">
        <w:tc>
          <w:tcPr>
            <w:tcW w:w="1202" w:type="dxa"/>
          </w:tcPr>
          <w:p w14:paraId="58761228" w14:textId="7D3DA348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400</w:t>
            </w:r>
          </w:p>
        </w:tc>
        <w:tc>
          <w:tcPr>
            <w:tcW w:w="1319" w:type="dxa"/>
          </w:tcPr>
          <w:p w14:paraId="44A379AC" w14:textId="317A9D88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5.53E-34</w:t>
            </w:r>
          </w:p>
        </w:tc>
        <w:tc>
          <w:tcPr>
            <w:tcW w:w="1278" w:type="dxa"/>
          </w:tcPr>
          <w:p w14:paraId="4E7F9FF6" w14:textId="47FA37CF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6.57E-23</w:t>
            </w:r>
          </w:p>
        </w:tc>
        <w:tc>
          <w:tcPr>
            <w:tcW w:w="1319" w:type="dxa"/>
          </w:tcPr>
          <w:p w14:paraId="11289077" w14:textId="653BCC06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1.46E-32</w:t>
            </w:r>
          </w:p>
        </w:tc>
        <w:tc>
          <w:tcPr>
            <w:tcW w:w="1319" w:type="dxa"/>
          </w:tcPr>
          <w:p w14:paraId="5C3ACE84" w14:textId="420EFB7D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4.26E-22</w:t>
            </w:r>
          </w:p>
        </w:tc>
        <w:tc>
          <w:tcPr>
            <w:tcW w:w="1260" w:type="dxa"/>
          </w:tcPr>
          <w:p w14:paraId="57117B03" w14:textId="53D2C72C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3.87E-25</w:t>
            </w:r>
          </w:p>
        </w:tc>
        <w:tc>
          <w:tcPr>
            <w:tcW w:w="1319" w:type="dxa"/>
          </w:tcPr>
          <w:p w14:paraId="54A912DB" w14:textId="601A7E88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5.53E-34</w:t>
            </w:r>
          </w:p>
        </w:tc>
      </w:tr>
      <w:tr w:rsidR="007C4FE5" w14:paraId="2BEE623F" w14:textId="77777777" w:rsidTr="003A775F">
        <w:tc>
          <w:tcPr>
            <w:tcW w:w="1202" w:type="dxa"/>
          </w:tcPr>
          <w:p w14:paraId="6678596D" w14:textId="733BE506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500</w:t>
            </w:r>
          </w:p>
        </w:tc>
        <w:tc>
          <w:tcPr>
            <w:tcW w:w="1319" w:type="dxa"/>
          </w:tcPr>
          <w:p w14:paraId="320B899C" w14:textId="582FB7E1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7.78E-26</w:t>
            </w:r>
          </w:p>
        </w:tc>
        <w:tc>
          <w:tcPr>
            <w:tcW w:w="1278" w:type="dxa"/>
          </w:tcPr>
          <w:p w14:paraId="7FAAE56F" w14:textId="39AE04DC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7.23E-16</w:t>
            </w:r>
          </w:p>
        </w:tc>
        <w:tc>
          <w:tcPr>
            <w:tcW w:w="1319" w:type="dxa"/>
          </w:tcPr>
          <w:p w14:paraId="5A30C344" w14:textId="63FD48C2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3.52E-24</w:t>
            </w:r>
          </w:p>
        </w:tc>
        <w:tc>
          <w:tcPr>
            <w:tcW w:w="1319" w:type="dxa"/>
          </w:tcPr>
          <w:p w14:paraId="1BBFEFEE" w14:textId="06DD1658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8.43E-15</w:t>
            </w:r>
          </w:p>
        </w:tc>
        <w:tc>
          <w:tcPr>
            <w:tcW w:w="1260" w:type="dxa"/>
          </w:tcPr>
          <w:p w14:paraId="2D644A57" w14:textId="6AAED59B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9.74E-17</w:t>
            </w:r>
          </w:p>
        </w:tc>
        <w:tc>
          <w:tcPr>
            <w:tcW w:w="1319" w:type="dxa"/>
          </w:tcPr>
          <w:p w14:paraId="7B84AD04" w14:textId="737520A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7.78E-26</w:t>
            </w:r>
          </w:p>
        </w:tc>
      </w:tr>
      <w:tr w:rsidR="007C4FE5" w14:paraId="33BE2BA3" w14:textId="77777777" w:rsidTr="003A775F">
        <w:tc>
          <w:tcPr>
            <w:tcW w:w="1202" w:type="dxa"/>
          </w:tcPr>
          <w:p w14:paraId="51F9A4E6" w14:textId="219CE0F6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600</w:t>
            </w:r>
          </w:p>
        </w:tc>
        <w:tc>
          <w:tcPr>
            <w:tcW w:w="1319" w:type="dxa"/>
          </w:tcPr>
          <w:p w14:paraId="7137FF3E" w14:textId="50457885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3.31E-20</w:t>
            </w:r>
          </w:p>
        </w:tc>
        <w:tc>
          <w:tcPr>
            <w:tcW w:w="1278" w:type="dxa"/>
          </w:tcPr>
          <w:p w14:paraId="0C47D8C0" w14:textId="142D5EA9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5.20E-11</w:t>
            </w:r>
          </w:p>
        </w:tc>
        <w:tc>
          <w:tcPr>
            <w:tcW w:w="1319" w:type="dxa"/>
          </w:tcPr>
          <w:p w14:paraId="3B52EE87" w14:textId="2B9532CB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2.06E-18</w:t>
            </w:r>
          </w:p>
        </w:tc>
        <w:tc>
          <w:tcPr>
            <w:tcW w:w="1319" w:type="dxa"/>
          </w:tcPr>
          <w:p w14:paraId="77959465" w14:textId="15CA4E78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6.48E-10</w:t>
            </w:r>
          </w:p>
        </w:tc>
        <w:tc>
          <w:tcPr>
            <w:tcW w:w="1260" w:type="dxa"/>
          </w:tcPr>
          <w:p w14:paraId="406AE159" w14:textId="0D311854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3.55E-11</w:t>
            </w:r>
          </w:p>
        </w:tc>
        <w:tc>
          <w:tcPr>
            <w:tcW w:w="1319" w:type="dxa"/>
          </w:tcPr>
          <w:p w14:paraId="5F53FA82" w14:textId="6F72095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3.31E-20</w:t>
            </w:r>
          </w:p>
        </w:tc>
      </w:tr>
      <w:tr w:rsidR="007C4FE5" w14:paraId="3520B82B" w14:textId="77777777" w:rsidTr="003A775F">
        <w:tc>
          <w:tcPr>
            <w:tcW w:w="1202" w:type="dxa"/>
          </w:tcPr>
          <w:p w14:paraId="2B508942" w14:textId="43460A96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700</w:t>
            </w:r>
          </w:p>
        </w:tc>
        <w:tc>
          <w:tcPr>
            <w:tcW w:w="1319" w:type="dxa"/>
          </w:tcPr>
          <w:p w14:paraId="4BAE606C" w14:textId="2F7F13FA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4.46E-16</w:t>
            </w:r>
          </w:p>
        </w:tc>
        <w:tc>
          <w:tcPr>
            <w:tcW w:w="1278" w:type="dxa"/>
          </w:tcPr>
          <w:p w14:paraId="7BB5F8F4" w14:textId="392E1FE8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1.70E-07</w:t>
            </w:r>
          </w:p>
        </w:tc>
        <w:tc>
          <w:tcPr>
            <w:tcW w:w="1319" w:type="dxa"/>
          </w:tcPr>
          <w:p w14:paraId="0F1CB429" w14:textId="398AE910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3.27E-14</w:t>
            </w:r>
          </w:p>
        </w:tc>
        <w:tc>
          <w:tcPr>
            <w:tcW w:w="1319" w:type="dxa"/>
          </w:tcPr>
          <w:p w14:paraId="5B3844C3" w14:textId="211BE63A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2.04E-06</w:t>
            </w:r>
          </w:p>
        </w:tc>
        <w:tc>
          <w:tcPr>
            <w:tcW w:w="1260" w:type="dxa"/>
          </w:tcPr>
          <w:p w14:paraId="18B2CBB4" w14:textId="465C09A0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2.95E-07</w:t>
            </w:r>
          </w:p>
        </w:tc>
        <w:tc>
          <w:tcPr>
            <w:tcW w:w="1319" w:type="dxa"/>
          </w:tcPr>
          <w:p w14:paraId="1E3D6A38" w14:textId="04DE5A9B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4.46E-16</w:t>
            </w:r>
          </w:p>
        </w:tc>
      </w:tr>
      <w:tr w:rsidR="007C4FE5" w14:paraId="56FBAE4B" w14:textId="77777777" w:rsidTr="003A775F">
        <w:tc>
          <w:tcPr>
            <w:tcW w:w="1202" w:type="dxa"/>
          </w:tcPr>
          <w:p w14:paraId="3904DFAA" w14:textId="105A6657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800</w:t>
            </w:r>
          </w:p>
        </w:tc>
        <w:tc>
          <w:tcPr>
            <w:tcW w:w="1319" w:type="dxa"/>
          </w:tcPr>
          <w:p w14:paraId="0B05479D" w14:textId="53EA0EB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6.52E-13</w:t>
            </w:r>
          </w:p>
        </w:tc>
        <w:tc>
          <w:tcPr>
            <w:tcW w:w="1278" w:type="dxa"/>
          </w:tcPr>
          <w:p w14:paraId="6499171E" w14:textId="5542BF1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7.48E-05</w:t>
            </w:r>
          </w:p>
        </w:tc>
        <w:tc>
          <w:tcPr>
            <w:tcW w:w="1319" w:type="dxa"/>
          </w:tcPr>
          <w:p w14:paraId="6018C5DE" w14:textId="7CAAD6C8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5.10E-11</w:t>
            </w:r>
          </w:p>
        </w:tc>
        <w:tc>
          <w:tcPr>
            <w:tcW w:w="1319" w:type="dxa"/>
          </w:tcPr>
          <w:p w14:paraId="316BCC09" w14:textId="40FEC4A5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0.000855669</w:t>
            </w:r>
          </w:p>
        </w:tc>
        <w:tc>
          <w:tcPr>
            <w:tcW w:w="1260" w:type="dxa"/>
          </w:tcPr>
          <w:p w14:paraId="0F7F4ED0" w14:textId="08CACFE0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2.33E-04</w:t>
            </w:r>
          </w:p>
        </w:tc>
        <w:tc>
          <w:tcPr>
            <w:tcW w:w="1319" w:type="dxa"/>
          </w:tcPr>
          <w:p w14:paraId="21FF375D" w14:textId="61469EBC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6.52E-13</w:t>
            </w:r>
          </w:p>
        </w:tc>
      </w:tr>
      <w:tr w:rsidR="007C4FE5" w14:paraId="34559DE5" w14:textId="77777777" w:rsidTr="003A775F">
        <w:tc>
          <w:tcPr>
            <w:tcW w:w="1202" w:type="dxa"/>
          </w:tcPr>
          <w:p w14:paraId="08408E2F" w14:textId="53973C1F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900</w:t>
            </w:r>
          </w:p>
        </w:tc>
        <w:tc>
          <w:tcPr>
            <w:tcW w:w="1319" w:type="dxa"/>
          </w:tcPr>
          <w:p w14:paraId="2F9B61BD" w14:textId="6795875C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2.10E-10</w:t>
            </w:r>
          </w:p>
        </w:tc>
        <w:tc>
          <w:tcPr>
            <w:tcW w:w="1278" w:type="dxa"/>
          </w:tcPr>
          <w:p w14:paraId="77016E82" w14:textId="6E76BD18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0.00838074</w:t>
            </w:r>
          </w:p>
        </w:tc>
        <w:tc>
          <w:tcPr>
            <w:tcW w:w="1319" w:type="dxa"/>
          </w:tcPr>
          <w:p w14:paraId="0CF96089" w14:textId="5C413867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1.63E-08</w:t>
            </w:r>
          </w:p>
        </w:tc>
        <w:tc>
          <w:tcPr>
            <w:tcW w:w="1319" w:type="dxa"/>
          </w:tcPr>
          <w:p w14:paraId="55F927D5" w14:textId="4D1DBCD5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0.0920414</w:t>
            </w:r>
          </w:p>
        </w:tc>
        <w:tc>
          <w:tcPr>
            <w:tcW w:w="1260" w:type="dxa"/>
          </w:tcPr>
          <w:p w14:paraId="5279FBD5" w14:textId="08E2030F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0.0387152</w:t>
            </w:r>
          </w:p>
        </w:tc>
        <w:tc>
          <w:tcPr>
            <w:tcW w:w="1319" w:type="dxa"/>
          </w:tcPr>
          <w:p w14:paraId="2CBEF1F9" w14:textId="6D447580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2.10E-10</w:t>
            </w:r>
          </w:p>
        </w:tc>
      </w:tr>
      <w:tr w:rsidR="007C4FE5" w14:paraId="1D499175" w14:textId="77777777" w:rsidTr="003A775F">
        <w:tc>
          <w:tcPr>
            <w:tcW w:w="1202" w:type="dxa"/>
          </w:tcPr>
          <w:p w14:paraId="32687287" w14:textId="2A5E08AD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lastRenderedPageBreak/>
              <w:t>1000</w:t>
            </w:r>
          </w:p>
        </w:tc>
        <w:tc>
          <w:tcPr>
            <w:tcW w:w="1319" w:type="dxa"/>
          </w:tcPr>
          <w:p w14:paraId="6BFE8014" w14:textId="619C1B75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2.31E-08</w:t>
            </w:r>
          </w:p>
        </w:tc>
        <w:tc>
          <w:tcPr>
            <w:tcW w:w="1278" w:type="dxa"/>
          </w:tcPr>
          <w:p w14:paraId="1D8473B5" w14:textId="3CD63C82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0.355523</w:t>
            </w:r>
          </w:p>
        </w:tc>
        <w:tc>
          <w:tcPr>
            <w:tcW w:w="1319" w:type="dxa"/>
          </w:tcPr>
          <w:p w14:paraId="7D57A4B7" w14:textId="01DC1B60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1.68E-06</w:t>
            </w:r>
          </w:p>
        </w:tc>
        <w:tc>
          <w:tcPr>
            <w:tcW w:w="1319" w:type="dxa"/>
          </w:tcPr>
          <w:p w14:paraId="26570900" w14:textId="7412E4AC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3.78262</w:t>
            </w:r>
          </w:p>
        </w:tc>
        <w:tc>
          <w:tcPr>
            <w:tcW w:w="1260" w:type="dxa"/>
          </w:tcPr>
          <w:p w14:paraId="74011D0A" w14:textId="13DBA089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2.19524</w:t>
            </w:r>
          </w:p>
        </w:tc>
        <w:tc>
          <w:tcPr>
            <w:tcW w:w="1319" w:type="dxa"/>
          </w:tcPr>
          <w:p w14:paraId="69C3F2E1" w14:textId="765C9C38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2.31E-08</w:t>
            </w:r>
          </w:p>
        </w:tc>
      </w:tr>
      <w:tr w:rsidR="007C4FE5" w14:paraId="2816414F" w14:textId="77777777" w:rsidTr="003A775F">
        <w:tc>
          <w:tcPr>
            <w:tcW w:w="1202" w:type="dxa"/>
          </w:tcPr>
          <w:p w14:paraId="7570C6C2" w14:textId="78D43077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1250</w:t>
            </w:r>
          </w:p>
        </w:tc>
        <w:tc>
          <w:tcPr>
            <w:tcW w:w="1319" w:type="dxa"/>
          </w:tcPr>
          <w:p w14:paraId="0285FC56" w14:textId="6BAA7086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0.000132895</w:t>
            </w:r>
          </w:p>
        </w:tc>
        <w:tc>
          <w:tcPr>
            <w:tcW w:w="1278" w:type="dxa"/>
          </w:tcPr>
          <w:p w14:paraId="692E2C75" w14:textId="04ABACD5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266.221</w:t>
            </w:r>
          </w:p>
        </w:tc>
        <w:tc>
          <w:tcPr>
            <w:tcW w:w="1319" w:type="dxa"/>
          </w:tcPr>
          <w:p w14:paraId="2B6C6DB5" w14:textId="49122D70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0.00738975</w:t>
            </w:r>
          </w:p>
        </w:tc>
        <w:tc>
          <w:tcPr>
            <w:tcW w:w="1319" w:type="dxa"/>
          </w:tcPr>
          <w:p w14:paraId="79B98421" w14:textId="5965F528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2686.54</w:t>
            </w:r>
          </w:p>
        </w:tc>
        <w:tc>
          <w:tcPr>
            <w:tcW w:w="1260" w:type="dxa"/>
          </w:tcPr>
          <w:p w14:paraId="5D0EDBD9" w14:textId="377AE6B5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2446.9</w:t>
            </w:r>
          </w:p>
        </w:tc>
        <w:tc>
          <w:tcPr>
            <w:tcW w:w="1319" w:type="dxa"/>
          </w:tcPr>
          <w:p w14:paraId="1E150966" w14:textId="59E1FFC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0.000132895</w:t>
            </w:r>
          </w:p>
        </w:tc>
      </w:tr>
      <w:tr w:rsidR="007C4FE5" w14:paraId="0BD65A18" w14:textId="77777777" w:rsidTr="003A775F">
        <w:tc>
          <w:tcPr>
            <w:tcW w:w="1202" w:type="dxa"/>
            <w:tcBorders>
              <w:bottom w:val="single" w:sz="4" w:space="0" w:color="auto"/>
            </w:tcBorders>
          </w:tcPr>
          <w:p w14:paraId="10521248" w14:textId="394B0E28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1500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37940157" w14:textId="00F18C2B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0.048038</w:t>
            </w:r>
          </w:p>
        </w:tc>
        <w:tc>
          <w:tcPr>
            <w:tcW w:w="1278" w:type="dxa"/>
            <w:tcBorders>
              <w:bottom w:val="single" w:sz="4" w:space="0" w:color="auto"/>
            </w:tcBorders>
          </w:tcPr>
          <w:p w14:paraId="44042E63" w14:textId="4D9AFC00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18360.2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6F746640" w14:textId="4DC2768C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1.94847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5F83A0BB" w14:textId="384AC967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179334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57BA0CF5" w14:textId="281D4784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1.85E+05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179009D8" w14:textId="4E1DB99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5B35B0">
              <w:t>0.048038</w:t>
            </w:r>
          </w:p>
        </w:tc>
      </w:tr>
      <w:tr w:rsidR="007C4FE5" w14:paraId="00D8F09D" w14:textId="77777777" w:rsidTr="003A775F">
        <w:tc>
          <w:tcPr>
            <w:tcW w:w="9016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14:paraId="45FC731D" w14:textId="2BAE4B45" w:rsidR="007C4FE5" w:rsidRPr="00765394" w:rsidRDefault="007C4FE5" w:rsidP="003A775F">
            <w:pPr>
              <w:widowControl/>
              <w:spacing w:beforeLines="50" w:before="156" w:line="360" w:lineRule="auto"/>
              <w:jc w:val="center"/>
            </w:pPr>
            <w:r>
              <w:rPr>
                <w:rFonts w:hint="eastAsia"/>
              </w:rPr>
              <w:t>P</w:t>
            </w:r>
            <w:r>
              <w:t>=100atm</w:t>
            </w:r>
          </w:p>
        </w:tc>
      </w:tr>
      <w:tr w:rsidR="007C4FE5" w14:paraId="79610236" w14:textId="77777777" w:rsidTr="003A775F">
        <w:tc>
          <w:tcPr>
            <w:tcW w:w="1202" w:type="dxa"/>
            <w:tcBorders>
              <w:top w:val="single" w:sz="4" w:space="0" w:color="auto"/>
              <w:bottom w:val="single" w:sz="4" w:space="0" w:color="auto"/>
            </w:tcBorders>
          </w:tcPr>
          <w:p w14:paraId="514DB38D" w14:textId="77777777" w:rsidR="007C4FE5" w:rsidRPr="00765394" w:rsidRDefault="007C4FE5" w:rsidP="007C4FE5">
            <w:pPr>
              <w:widowControl/>
              <w:spacing w:beforeLines="50" w:before="156" w:line="360" w:lineRule="auto"/>
            </w:pP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2CEE0523" w14:textId="7017449D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1+NO</w:t>
            </w:r>
            <w:r w:rsidRPr="002C5002">
              <w:rPr>
                <w:rFonts w:hint="eastAsia"/>
                <w:vertAlign w:val="subscript"/>
              </w:rPr>
              <w:t>2</w:t>
            </w:r>
          </w:p>
        </w:tc>
        <w:tc>
          <w:tcPr>
            <w:tcW w:w="1278" w:type="dxa"/>
            <w:tcBorders>
              <w:top w:val="single" w:sz="4" w:space="0" w:color="auto"/>
              <w:bottom w:val="single" w:sz="4" w:space="0" w:color="auto"/>
            </w:tcBorders>
          </w:tcPr>
          <w:p w14:paraId="4247CC2F" w14:textId="47B01D7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2+NO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5770F0F4" w14:textId="4A68385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3+NO</w:t>
            </w:r>
            <w:r w:rsidRPr="002C5002">
              <w:rPr>
                <w:rFonts w:hint="eastAsia"/>
                <w:vertAlign w:val="subscript"/>
              </w:rPr>
              <w:t>2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22D89E3A" w14:textId="1B45A1EB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5s+NO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6B3AEBE3" w14:textId="59617F1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5ss+NO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4E7854FB" w14:textId="0C54D96B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6sa+NO</w:t>
            </w:r>
          </w:p>
        </w:tc>
      </w:tr>
      <w:tr w:rsidR="007C4FE5" w14:paraId="1DD710D9" w14:textId="77777777" w:rsidTr="003A775F">
        <w:tc>
          <w:tcPr>
            <w:tcW w:w="1202" w:type="dxa"/>
            <w:tcBorders>
              <w:top w:val="single" w:sz="4" w:space="0" w:color="auto"/>
            </w:tcBorders>
          </w:tcPr>
          <w:p w14:paraId="748E4E84" w14:textId="5EAE1C9D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300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1267153F" w14:textId="0CB9052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3.18E-34</w:t>
            </w:r>
          </w:p>
        </w:tc>
        <w:tc>
          <w:tcPr>
            <w:tcW w:w="1278" w:type="dxa"/>
            <w:tcBorders>
              <w:top w:val="single" w:sz="4" w:space="0" w:color="auto"/>
            </w:tcBorders>
          </w:tcPr>
          <w:p w14:paraId="17A6BCAC" w14:textId="3106CB0F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3.82E-31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72A0E175" w14:textId="6CA8D2E4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3.54E-50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20F63094" w14:textId="23AF69D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4.19E-40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1FB266F9" w14:textId="1B7D3900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3.42E-45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1A2523B2" w14:textId="2E007630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1.31E-34</w:t>
            </w:r>
          </w:p>
        </w:tc>
      </w:tr>
      <w:tr w:rsidR="007C4FE5" w14:paraId="5901DE5C" w14:textId="77777777" w:rsidTr="003A775F">
        <w:tc>
          <w:tcPr>
            <w:tcW w:w="1202" w:type="dxa"/>
          </w:tcPr>
          <w:p w14:paraId="0F4EE953" w14:textId="37BC5074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400</w:t>
            </w:r>
          </w:p>
        </w:tc>
        <w:tc>
          <w:tcPr>
            <w:tcW w:w="1319" w:type="dxa"/>
          </w:tcPr>
          <w:p w14:paraId="6159C016" w14:textId="62C2EA5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9.64E-22</w:t>
            </w:r>
          </w:p>
        </w:tc>
        <w:tc>
          <w:tcPr>
            <w:tcW w:w="1278" w:type="dxa"/>
          </w:tcPr>
          <w:p w14:paraId="4B2AE8E7" w14:textId="6AA458A7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4.47E-20</w:t>
            </w:r>
          </w:p>
        </w:tc>
        <w:tc>
          <w:tcPr>
            <w:tcW w:w="1319" w:type="dxa"/>
          </w:tcPr>
          <w:p w14:paraId="4835C8C0" w14:textId="3DE9EB17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6.40E-36</w:t>
            </w:r>
          </w:p>
        </w:tc>
        <w:tc>
          <w:tcPr>
            <w:tcW w:w="1319" w:type="dxa"/>
          </w:tcPr>
          <w:p w14:paraId="526337A1" w14:textId="51ECA4D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1.62E-28</w:t>
            </w:r>
          </w:p>
        </w:tc>
        <w:tc>
          <w:tcPr>
            <w:tcW w:w="1260" w:type="dxa"/>
          </w:tcPr>
          <w:p w14:paraId="4359F913" w14:textId="7E7C19D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1.92E-33</w:t>
            </w:r>
          </w:p>
        </w:tc>
        <w:tc>
          <w:tcPr>
            <w:tcW w:w="1319" w:type="dxa"/>
          </w:tcPr>
          <w:p w14:paraId="6DB522B8" w14:textId="79F7B86C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1.76E-23</w:t>
            </w:r>
          </w:p>
        </w:tc>
      </w:tr>
      <w:tr w:rsidR="007C4FE5" w14:paraId="69D7638F" w14:textId="77777777" w:rsidTr="003A775F">
        <w:tc>
          <w:tcPr>
            <w:tcW w:w="1202" w:type="dxa"/>
          </w:tcPr>
          <w:p w14:paraId="6DF35FEE" w14:textId="0713608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500</w:t>
            </w:r>
          </w:p>
        </w:tc>
        <w:tc>
          <w:tcPr>
            <w:tcW w:w="1319" w:type="dxa"/>
          </w:tcPr>
          <w:p w14:paraId="2CB43070" w14:textId="2F6B0258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3.20E-14</w:t>
            </w:r>
          </w:p>
        </w:tc>
        <w:tc>
          <w:tcPr>
            <w:tcW w:w="1278" w:type="dxa"/>
          </w:tcPr>
          <w:p w14:paraId="17B2FFA6" w14:textId="3745AE3B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2.18E-13</w:t>
            </w:r>
          </w:p>
        </w:tc>
        <w:tc>
          <w:tcPr>
            <w:tcW w:w="1319" w:type="dxa"/>
          </w:tcPr>
          <w:p w14:paraId="4906374E" w14:textId="0739D31F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4.57E-27</w:t>
            </w:r>
          </w:p>
        </w:tc>
        <w:tc>
          <w:tcPr>
            <w:tcW w:w="1319" w:type="dxa"/>
          </w:tcPr>
          <w:p w14:paraId="0E84876D" w14:textId="5064FCE4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2.42E-21</w:t>
            </w:r>
          </w:p>
        </w:tc>
        <w:tc>
          <w:tcPr>
            <w:tcW w:w="1260" w:type="dxa"/>
          </w:tcPr>
          <w:p w14:paraId="0D4C1D25" w14:textId="4D468C3F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4.13E-26</w:t>
            </w:r>
          </w:p>
        </w:tc>
        <w:tc>
          <w:tcPr>
            <w:tcW w:w="1319" w:type="dxa"/>
          </w:tcPr>
          <w:p w14:paraId="3C06BEED" w14:textId="267F296D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9.88E-17</w:t>
            </w:r>
          </w:p>
        </w:tc>
      </w:tr>
      <w:tr w:rsidR="007C4FE5" w14:paraId="3E7BD61A" w14:textId="77777777" w:rsidTr="003A775F">
        <w:tc>
          <w:tcPr>
            <w:tcW w:w="1202" w:type="dxa"/>
          </w:tcPr>
          <w:p w14:paraId="3BA5A2A3" w14:textId="2FD17EC9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600</w:t>
            </w:r>
          </w:p>
        </w:tc>
        <w:tc>
          <w:tcPr>
            <w:tcW w:w="1319" w:type="dxa"/>
          </w:tcPr>
          <w:p w14:paraId="5C5D1AFC" w14:textId="7764FA95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3.40E-09</w:t>
            </w:r>
          </w:p>
        </w:tc>
        <w:tc>
          <w:tcPr>
            <w:tcW w:w="1278" w:type="dxa"/>
          </w:tcPr>
          <w:p w14:paraId="7AE1123B" w14:textId="77EE2AF9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6.59E-09</w:t>
            </w:r>
          </w:p>
        </w:tc>
        <w:tc>
          <w:tcPr>
            <w:tcW w:w="1319" w:type="dxa"/>
          </w:tcPr>
          <w:p w14:paraId="278555B9" w14:textId="06F3949C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5.12E-21</w:t>
            </w:r>
          </w:p>
        </w:tc>
        <w:tc>
          <w:tcPr>
            <w:tcW w:w="1319" w:type="dxa"/>
          </w:tcPr>
          <w:p w14:paraId="41367073" w14:textId="4998EBC7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2.02E-16</w:t>
            </w:r>
          </w:p>
        </w:tc>
        <w:tc>
          <w:tcPr>
            <w:tcW w:w="1260" w:type="dxa"/>
          </w:tcPr>
          <w:p w14:paraId="6084C83D" w14:textId="0A9A1999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4.75E-21</w:t>
            </w:r>
          </w:p>
        </w:tc>
        <w:tc>
          <w:tcPr>
            <w:tcW w:w="1319" w:type="dxa"/>
          </w:tcPr>
          <w:p w14:paraId="6102AB8B" w14:textId="54D4B010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3.46E-12</w:t>
            </w:r>
          </w:p>
        </w:tc>
      </w:tr>
      <w:tr w:rsidR="007C4FE5" w14:paraId="6DBE78C5" w14:textId="77777777" w:rsidTr="003A775F">
        <w:tc>
          <w:tcPr>
            <w:tcW w:w="1202" w:type="dxa"/>
          </w:tcPr>
          <w:p w14:paraId="0F231B4B" w14:textId="3F2C1DD8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700</w:t>
            </w:r>
          </w:p>
        </w:tc>
        <w:tc>
          <w:tcPr>
            <w:tcW w:w="1319" w:type="dxa"/>
          </w:tcPr>
          <w:p w14:paraId="50DAD2D4" w14:textId="7E733977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1.32E-05</w:t>
            </w:r>
          </w:p>
        </w:tc>
        <w:tc>
          <w:tcPr>
            <w:tcW w:w="1278" w:type="dxa"/>
          </w:tcPr>
          <w:p w14:paraId="75D6ECE6" w14:textId="25707A66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1.06E-05</w:t>
            </w:r>
          </w:p>
        </w:tc>
        <w:tc>
          <w:tcPr>
            <w:tcW w:w="1319" w:type="dxa"/>
          </w:tcPr>
          <w:p w14:paraId="514B243F" w14:textId="671471BF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1.28E-16</w:t>
            </w:r>
          </w:p>
        </w:tc>
        <w:tc>
          <w:tcPr>
            <w:tcW w:w="1319" w:type="dxa"/>
          </w:tcPr>
          <w:p w14:paraId="4ABA65EB" w14:textId="165C8C4C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7.93E-13</w:t>
            </w:r>
          </w:p>
        </w:tc>
        <w:tc>
          <w:tcPr>
            <w:tcW w:w="1260" w:type="dxa"/>
          </w:tcPr>
          <w:p w14:paraId="6BE4CAD3" w14:textId="777F0644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2.46E-17</w:t>
            </w:r>
          </w:p>
        </w:tc>
        <w:tc>
          <w:tcPr>
            <w:tcW w:w="1319" w:type="dxa"/>
          </w:tcPr>
          <w:p w14:paraId="4345F46B" w14:textId="5F20438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6.53E-09</w:t>
            </w:r>
          </w:p>
        </w:tc>
      </w:tr>
      <w:tr w:rsidR="007C4FE5" w14:paraId="60D3E9CA" w14:textId="77777777" w:rsidTr="003A775F">
        <w:tc>
          <w:tcPr>
            <w:tcW w:w="1202" w:type="dxa"/>
          </w:tcPr>
          <w:p w14:paraId="3562727D" w14:textId="3CBCC98B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800</w:t>
            </w:r>
          </w:p>
        </w:tc>
        <w:tc>
          <w:tcPr>
            <w:tcW w:w="1319" w:type="dxa"/>
          </w:tcPr>
          <w:p w14:paraId="1CCEE540" w14:textId="73CC8B4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0.00627133</w:t>
            </w:r>
          </w:p>
        </w:tc>
        <w:tc>
          <w:tcPr>
            <w:tcW w:w="1278" w:type="dxa"/>
          </w:tcPr>
          <w:p w14:paraId="483D98CC" w14:textId="09091EAF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0.00271268</w:t>
            </w:r>
          </w:p>
        </w:tc>
        <w:tc>
          <w:tcPr>
            <w:tcW w:w="1319" w:type="dxa"/>
          </w:tcPr>
          <w:p w14:paraId="7E1BAE0F" w14:textId="3DEAD00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2.82E-13</w:t>
            </w:r>
          </w:p>
        </w:tc>
        <w:tc>
          <w:tcPr>
            <w:tcW w:w="1319" w:type="dxa"/>
          </w:tcPr>
          <w:p w14:paraId="06F1817E" w14:textId="743C7091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4.34E-10</w:t>
            </w:r>
          </w:p>
        </w:tc>
        <w:tc>
          <w:tcPr>
            <w:tcW w:w="1260" w:type="dxa"/>
          </w:tcPr>
          <w:p w14:paraId="7A0184FA" w14:textId="4DB74F74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1.71E-14</w:t>
            </w:r>
          </w:p>
        </w:tc>
        <w:tc>
          <w:tcPr>
            <w:tcW w:w="1319" w:type="dxa"/>
          </w:tcPr>
          <w:p w14:paraId="27577298" w14:textId="0C6FFAD2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1.98E-06</w:t>
            </w:r>
          </w:p>
        </w:tc>
      </w:tr>
      <w:tr w:rsidR="007C4FE5" w14:paraId="1F4CFF24" w14:textId="77777777" w:rsidTr="003A775F">
        <w:tc>
          <w:tcPr>
            <w:tcW w:w="1202" w:type="dxa"/>
          </w:tcPr>
          <w:p w14:paraId="2A14AB12" w14:textId="67E4DDA5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900</w:t>
            </w:r>
          </w:p>
        </w:tc>
        <w:tc>
          <w:tcPr>
            <w:tcW w:w="1319" w:type="dxa"/>
          </w:tcPr>
          <w:p w14:paraId="75F39592" w14:textId="3EF6106C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0.709819</w:t>
            </w:r>
          </w:p>
        </w:tc>
        <w:tc>
          <w:tcPr>
            <w:tcW w:w="1278" w:type="dxa"/>
          </w:tcPr>
          <w:p w14:paraId="1CBDFF8C" w14:textId="00E0D9AD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0.199528</w:t>
            </w:r>
          </w:p>
        </w:tc>
        <w:tc>
          <w:tcPr>
            <w:tcW w:w="1319" w:type="dxa"/>
          </w:tcPr>
          <w:p w14:paraId="40015AED" w14:textId="4D0B7E8A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1.19E-10</w:t>
            </w:r>
          </w:p>
        </w:tc>
        <w:tc>
          <w:tcPr>
            <w:tcW w:w="1319" w:type="dxa"/>
          </w:tcPr>
          <w:p w14:paraId="0F0A115D" w14:textId="4D0252EB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6.11E-08</w:t>
            </w:r>
          </w:p>
        </w:tc>
        <w:tc>
          <w:tcPr>
            <w:tcW w:w="1260" w:type="dxa"/>
          </w:tcPr>
          <w:p w14:paraId="1048D968" w14:textId="6D33DE0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2.95E-12</w:t>
            </w:r>
          </w:p>
        </w:tc>
        <w:tc>
          <w:tcPr>
            <w:tcW w:w="1319" w:type="dxa"/>
          </w:tcPr>
          <w:p w14:paraId="55C91C3C" w14:textId="79DAB35F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0.000178368</w:t>
            </w:r>
          </w:p>
        </w:tc>
      </w:tr>
      <w:tr w:rsidR="007C4FE5" w14:paraId="3B235D2C" w14:textId="77777777" w:rsidTr="003A775F">
        <w:tc>
          <w:tcPr>
            <w:tcW w:w="1202" w:type="dxa"/>
          </w:tcPr>
          <w:p w14:paraId="7D3FCE1B" w14:textId="56BA35BA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1000</w:t>
            </w:r>
          </w:p>
        </w:tc>
        <w:tc>
          <w:tcPr>
            <w:tcW w:w="1319" w:type="dxa"/>
          </w:tcPr>
          <w:p w14:paraId="13D2E83C" w14:textId="5620401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29.0086</w:t>
            </w:r>
          </w:p>
        </w:tc>
        <w:tc>
          <w:tcPr>
            <w:tcW w:w="1278" w:type="dxa"/>
          </w:tcPr>
          <w:p w14:paraId="1D23F42E" w14:textId="2E489B70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6.08227</w:t>
            </w:r>
          </w:p>
        </w:tc>
        <w:tc>
          <w:tcPr>
            <w:tcW w:w="1319" w:type="dxa"/>
          </w:tcPr>
          <w:p w14:paraId="075B4CE6" w14:textId="327FD7AD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1.55E-08</w:t>
            </w:r>
          </w:p>
        </w:tc>
        <w:tc>
          <w:tcPr>
            <w:tcW w:w="1319" w:type="dxa"/>
          </w:tcPr>
          <w:p w14:paraId="54A1D245" w14:textId="6D81E654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3.26E-06</w:t>
            </w:r>
          </w:p>
        </w:tc>
        <w:tc>
          <w:tcPr>
            <w:tcW w:w="1260" w:type="dxa"/>
          </w:tcPr>
          <w:p w14:paraId="5F0C7C2D" w14:textId="2B6E2698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1.87E-10</w:t>
            </w:r>
          </w:p>
        </w:tc>
        <w:tc>
          <w:tcPr>
            <w:tcW w:w="1319" w:type="dxa"/>
          </w:tcPr>
          <w:p w14:paraId="7D04C5C0" w14:textId="3BCB5548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0.00683168</w:t>
            </w:r>
          </w:p>
        </w:tc>
      </w:tr>
      <w:tr w:rsidR="007C4FE5" w14:paraId="2C58E29E" w14:textId="77777777" w:rsidTr="003A775F">
        <w:tc>
          <w:tcPr>
            <w:tcW w:w="1202" w:type="dxa"/>
          </w:tcPr>
          <w:p w14:paraId="2279C0E0" w14:textId="68FA93C0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1250</w:t>
            </w:r>
          </w:p>
        </w:tc>
        <w:tc>
          <w:tcPr>
            <w:tcW w:w="1319" w:type="dxa"/>
          </w:tcPr>
          <w:p w14:paraId="33E90560" w14:textId="0293909D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17283.3</w:t>
            </w:r>
          </w:p>
        </w:tc>
        <w:tc>
          <w:tcPr>
            <w:tcW w:w="1278" w:type="dxa"/>
          </w:tcPr>
          <w:p w14:paraId="0D800FF7" w14:textId="721F884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2553.34</w:t>
            </w:r>
          </w:p>
        </w:tc>
        <w:tc>
          <w:tcPr>
            <w:tcW w:w="1319" w:type="dxa"/>
          </w:tcPr>
          <w:p w14:paraId="04F13347" w14:textId="3EBB5925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0.000107096</w:t>
            </w:r>
          </w:p>
        </w:tc>
        <w:tc>
          <w:tcPr>
            <w:tcW w:w="1319" w:type="dxa"/>
          </w:tcPr>
          <w:p w14:paraId="3448D547" w14:textId="3457B317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0.00415713</w:t>
            </w:r>
          </w:p>
        </w:tc>
        <w:tc>
          <w:tcPr>
            <w:tcW w:w="1260" w:type="dxa"/>
          </w:tcPr>
          <w:p w14:paraId="692ADE41" w14:textId="237E3A3F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3.47E-07</w:t>
            </w:r>
          </w:p>
        </w:tc>
        <w:tc>
          <w:tcPr>
            <w:tcW w:w="1319" w:type="dxa"/>
          </w:tcPr>
          <w:p w14:paraId="2C9D5F2C" w14:textId="3C8D41E7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5.40806</w:t>
            </w:r>
          </w:p>
        </w:tc>
      </w:tr>
      <w:tr w:rsidR="007C4FE5" w14:paraId="404C79E6" w14:textId="77777777" w:rsidTr="003A775F">
        <w:tc>
          <w:tcPr>
            <w:tcW w:w="1202" w:type="dxa"/>
            <w:tcBorders>
              <w:bottom w:val="single" w:sz="4" w:space="0" w:color="auto"/>
            </w:tcBorders>
          </w:tcPr>
          <w:p w14:paraId="05B71F4D" w14:textId="50ED3C81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1500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5D388B63" w14:textId="12260B8B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9.17E+05</w:t>
            </w:r>
          </w:p>
        </w:tc>
        <w:tc>
          <w:tcPr>
            <w:tcW w:w="1278" w:type="dxa"/>
            <w:tcBorders>
              <w:bottom w:val="single" w:sz="4" w:space="0" w:color="auto"/>
            </w:tcBorders>
          </w:tcPr>
          <w:p w14:paraId="5D483A91" w14:textId="5895980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122247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36FBB234" w14:textId="7DF732A4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0.040139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70F05373" w14:textId="0F5EAA74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0.464429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4EBE4575" w14:textId="3DBDD4C5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5.29E-05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747B7BE2" w14:textId="36985EFC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D051A7">
              <w:t>478.627</w:t>
            </w:r>
          </w:p>
        </w:tc>
      </w:tr>
      <w:tr w:rsidR="007C4FE5" w14:paraId="1A702D30" w14:textId="77777777" w:rsidTr="003A775F">
        <w:tc>
          <w:tcPr>
            <w:tcW w:w="1202" w:type="dxa"/>
            <w:tcBorders>
              <w:top w:val="single" w:sz="4" w:space="0" w:color="auto"/>
              <w:bottom w:val="single" w:sz="4" w:space="0" w:color="auto"/>
            </w:tcBorders>
          </w:tcPr>
          <w:p w14:paraId="2ADFC4A2" w14:textId="77777777" w:rsidR="007C4FE5" w:rsidRPr="00765394" w:rsidRDefault="007C4FE5" w:rsidP="007C4FE5">
            <w:pPr>
              <w:widowControl/>
              <w:spacing w:beforeLines="50" w:before="156" w:line="360" w:lineRule="auto"/>
            </w:pP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65873D3C" w14:textId="05170F8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6sb+OH</w:t>
            </w:r>
          </w:p>
        </w:tc>
        <w:tc>
          <w:tcPr>
            <w:tcW w:w="1278" w:type="dxa"/>
            <w:tcBorders>
              <w:top w:val="single" w:sz="4" w:space="0" w:color="auto"/>
              <w:bottom w:val="single" w:sz="4" w:space="0" w:color="auto"/>
            </w:tcBorders>
          </w:tcPr>
          <w:p w14:paraId="10452474" w14:textId="60BAC4F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7sa+NO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47944112" w14:textId="78242B26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7sb+OH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1D911B98" w14:textId="1E9839B5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8a+OH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14:paraId="62DC57B4" w14:textId="50EA939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P8b+NO</w:t>
            </w:r>
            <w:r w:rsidRPr="002C5002">
              <w:rPr>
                <w:rFonts w:hint="eastAsia"/>
                <w:vertAlign w:val="subscript"/>
              </w:rPr>
              <w:t>2</w:t>
            </w:r>
          </w:p>
        </w:tc>
        <w:tc>
          <w:tcPr>
            <w:tcW w:w="1319" w:type="dxa"/>
            <w:tcBorders>
              <w:top w:val="single" w:sz="4" w:space="0" w:color="auto"/>
              <w:bottom w:val="single" w:sz="4" w:space="0" w:color="auto"/>
            </w:tcBorders>
          </w:tcPr>
          <w:p w14:paraId="3A1D8B27" w14:textId="77777777" w:rsidR="007C4FE5" w:rsidRPr="00765394" w:rsidRDefault="007C4FE5" w:rsidP="007C4FE5">
            <w:pPr>
              <w:widowControl/>
              <w:spacing w:beforeLines="50" w:before="156" w:line="360" w:lineRule="auto"/>
            </w:pPr>
          </w:p>
        </w:tc>
      </w:tr>
      <w:tr w:rsidR="007C4FE5" w14:paraId="6F60C140" w14:textId="77777777" w:rsidTr="003A775F">
        <w:tc>
          <w:tcPr>
            <w:tcW w:w="1202" w:type="dxa"/>
            <w:tcBorders>
              <w:top w:val="single" w:sz="4" w:space="0" w:color="auto"/>
            </w:tcBorders>
          </w:tcPr>
          <w:p w14:paraId="25237F12" w14:textId="6DE2A58A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300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5DCE9647" w14:textId="10C4E3BA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6.21E-47</w:t>
            </w:r>
          </w:p>
        </w:tc>
        <w:tc>
          <w:tcPr>
            <w:tcW w:w="1278" w:type="dxa"/>
            <w:tcBorders>
              <w:top w:val="single" w:sz="4" w:space="0" w:color="auto"/>
            </w:tcBorders>
          </w:tcPr>
          <w:p w14:paraId="5968103C" w14:textId="6C610FE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3.98E-34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0843C3F6" w14:textId="62AB75F1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8.84E-46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2AC17901" w14:textId="66D88FC4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3.45E-34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5B4BDD86" w14:textId="1D103DA7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4.01E-39</w:t>
            </w:r>
          </w:p>
        </w:tc>
        <w:tc>
          <w:tcPr>
            <w:tcW w:w="1319" w:type="dxa"/>
            <w:tcBorders>
              <w:top w:val="single" w:sz="4" w:space="0" w:color="auto"/>
            </w:tcBorders>
          </w:tcPr>
          <w:p w14:paraId="087E466F" w14:textId="77777777" w:rsidR="007C4FE5" w:rsidRPr="00765394" w:rsidRDefault="007C4FE5" w:rsidP="007C4FE5">
            <w:pPr>
              <w:widowControl/>
              <w:spacing w:beforeLines="50" w:before="156" w:line="360" w:lineRule="auto"/>
            </w:pPr>
          </w:p>
        </w:tc>
      </w:tr>
      <w:tr w:rsidR="007C4FE5" w14:paraId="018F394C" w14:textId="77777777" w:rsidTr="003A775F">
        <w:tc>
          <w:tcPr>
            <w:tcW w:w="1202" w:type="dxa"/>
          </w:tcPr>
          <w:p w14:paraId="25151FA3" w14:textId="6E95BD9F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400</w:t>
            </w:r>
          </w:p>
        </w:tc>
        <w:tc>
          <w:tcPr>
            <w:tcW w:w="1319" w:type="dxa"/>
          </w:tcPr>
          <w:p w14:paraId="366B7586" w14:textId="1319F548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5.51E-34</w:t>
            </w:r>
          </w:p>
        </w:tc>
        <w:tc>
          <w:tcPr>
            <w:tcW w:w="1278" w:type="dxa"/>
          </w:tcPr>
          <w:p w14:paraId="53887031" w14:textId="65E374D0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6.57E-23</w:t>
            </w:r>
          </w:p>
        </w:tc>
        <w:tc>
          <w:tcPr>
            <w:tcW w:w="1319" w:type="dxa"/>
          </w:tcPr>
          <w:p w14:paraId="3444F1D3" w14:textId="62054F77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1.46E-32</w:t>
            </w:r>
          </w:p>
        </w:tc>
        <w:tc>
          <w:tcPr>
            <w:tcW w:w="1319" w:type="dxa"/>
          </w:tcPr>
          <w:p w14:paraId="53FE0651" w14:textId="00C66465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4.26E-22</w:t>
            </w:r>
          </w:p>
        </w:tc>
        <w:tc>
          <w:tcPr>
            <w:tcW w:w="1260" w:type="dxa"/>
          </w:tcPr>
          <w:p w14:paraId="53452306" w14:textId="56063A3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3.87E-25</w:t>
            </w:r>
          </w:p>
        </w:tc>
        <w:tc>
          <w:tcPr>
            <w:tcW w:w="1319" w:type="dxa"/>
          </w:tcPr>
          <w:p w14:paraId="1E5D6F9A" w14:textId="77777777" w:rsidR="007C4FE5" w:rsidRPr="00765394" w:rsidRDefault="007C4FE5" w:rsidP="007C4FE5">
            <w:pPr>
              <w:widowControl/>
              <w:spacing w:beforeLines="50" w:before="156" w:line="360" w:lineRule="auto"/>
            </w:pPr>
          </w:p>
        </w:tc>
      </w:tr>
      <w:tr w:rsidR="007C4FE5" w14:paraId="0C9CD3A6" w14:textId="77777777" w:rsidTr="003A775F">
        <w:tc>
          <w:tcPr>
            <w:tcW w:w="1202" w:type="dxa"/>
          </w:tcPr>
          <w:p w14:paraId="19C07EAE" w14:textId="77702CC4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500</w:t>
            </w:r>
          </w:p>
        </w:tc>
        <w:tc>
          <w:tcPr>
            <w:tcW w:w="1319" w:type="dxa"/>
          </w:tcPr>
          <w:p w14:paraId="08C89395" w14:textId="47F3A99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7.77E-26</w:t>
            </w:r>
          </w:p>
        </w:tc>
        <w:tc>
          <w:tcPr>
            <w:tcW w:w="1278" w:type="dxa"/>
          </w:tcPr>
          <w:p w14:paraId="11D281B7" w14:textId="69BEF7B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7.23E-16</w:t>
            </w:r>
          </w:p>
        </w:tc>
        <w:tc>
          <w:tcPr>
            <w:tcW w:w="1319" w:type="dxa"/>
          </w:tcPr>
          <w:p w14:paraId="53C70100" w14:textId="5E317E0B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3.52E-24</w:t>
            </w:r>
          </w:p>
        </w:tc>
        <w:tc>
          <w:tcPr>
            <w:tcW w:w="1319" w:type="dxa"/>
          </w:tcPr>
          <w:p w14:paraId="147E4DB2" w14:textId="2BBD5B0B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8.43E-15</w:t>
            </w:r>
          </w:p>
        </w:tc>
        <w:tc>
          <w:tcPr>
            <w:tcW w:w="1260" w:type="dxa"/>
          </w:tcPr>
          <w:p w14:paraId="4C776055" w14:textId="1A5A6FD1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9.74E-17</w:t>
            </w:r>
          </w:p>
        </w:tc>
        <w:tc>
          <w:tcPr>
            <w:tcW w:w="1319" w:type="dxa"/>
          </w:tcPr>
          <w:p w14:paraId="1AB77F56" w14:textId="77777777" w:rsidR="007C4FE5" w:rsidRPr="00765394" w:rsidRDefault="007C4FE5" w:rsidP="007C4FE5">
            <w:pPr>
              <w:widowControl/>
              <w:spacing w:beforeLines="50" w:before="156" w:line="360" w:lineRule="auto"/>
            </w:pPr>
          </w:p>
        </w:tc>
      </w:tr>
      <w:tr w:rsidR="007C4FE5" w14:paraId="27032946" w14:textId="77777777" w:rsidTr="003A775F">
        <w:tc>
          <w:tcPr>
            <w:tcW w:w="1202" w:type="dxa"/>
          </w:tcPr>
          <w:p w14:paraId="13F9602B" w14:textId="3F5338E6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600</w:t>
            </w:r>
          </w:p>
        </w:tc>
        <w:tc>
          <w:tcPr>
            <w:tcW w:w="1319" w:type="dxa"/>
          </w:tcPr>
          <w:p w14:paraId="60EB185A" w14:textId="1A806EF5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3.31E-20</w:t>
            </w:r>
          </w:p>
        </w:tc>
        <w:tc>
          <w:tcPr>
            <w:tcW w:w="1278" w:type="dxa"/>
          </w:tcPr>
          <w:p w14:paraId="36122085" w14:textId="4C2D722A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5.20E-11</w:t>
            </w:r>
          </w:p>
        </w:tc>
        <w:tc>
          <w:tcPr>
            <w:tcW w:w="1319" w:type="dxa"/>
          </w:tcPr>
          <w:p w14:paraId="70765067" w14:textId="068181D7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2.06E-18</w:t>
            </w:r>
          </w:p>
        </w:tc>
        <w:tc>
          <w:tcPr>
            <w:tcW w:w="1319" w:type="dxa"/>
          </w:tcPr>
          <w:p w14:paraId="05F76134" w14:textId="315EBAA5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6.48E-10</w:t>
            </w:r>
          </w:p>
        </w:tc>
        <w:tc>
          <w:tcPr>
            <w:tcW w:w="1260" w:type="dxa"/>
          </w:tcPr>
          <w:p w14:paraId="7E58BD03" w14:textId="1A2B25DC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3.55E-11</w:t>
            </w:r>
          </w:p>
        </w:tc>
        <w:tc>
          <w:tcPr>
            <w:tcW w:w="1319" w:type="dxa"/>
          </w:tcPr>
          <w:p w14:paraId="2D5813FA" w14:textId="77777777" w:rsidR="007C4FE5" w:rsidRPr="00765394" w:rsidRDefault="007C4FE5" w:rsidP="007C4FE5">
            <w:pPr>
              <w:widowControl/>
              <w:spacing w:beforeLines="50" w:before="156" w:line="360" w:lineRule="auto"/>
            </w:pPr>
          </w:p>
        </w:tc>
      </w:tr>
      <w:tr w:rsidR="007C4FE5" w14:paraId="6306195D" w14:textId="77777777" w:rsidTr="003A775F">
        <w:tc>
          <w:tcPr>
            <w:tcW w:w="1202" w:type="dxa"/>
          </w:tcPr>
          <w:p w14:paraId="0CD3A67E" w14:textId="7C07FB8B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700</w:t>
            </w:r>
          </w:p>
        </w:tc>
        <w:tc>
          <w:tcPr>
            <w:tcW w:w="1319" w:type="dxa"/>
          </w:tcPr>
          <w:p w14:paraId="2EA6E340" w14:textId="04581B34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4.46E-16</w:t>
            </w:r>
          </w:p>
        </w:tc>
        <w:tc>
          <w:tcPr>
            <w:tcW w:w="1278" w:type="dxa"/>
          </w:tcPr>
          <w:p w14:paraId="5368DFEC" w14:textId="431848CC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1.70E-07</w:t>
            </w:r>
          </w:p>
        </w:tc>
        <w:tc>
          <w:tcPr>
            <w:tcW w:w="1319" w:type="dxa"/>
          </w:tcPr>
          <w:p w14:paraId="79633A1F" w14:textId="15AD88B6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3.27E-14</w:t>
            </w:r>
          </w:p>
        </w:tc>
        <w:tc>
          <w:tcPr>
            <w:tcW w:w="1319" w:type="dxa"/>
          </w:tcPr>
          <w:p w14:paraId="6EB9ABD9" w14:textId="3D627659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2.04E-06</w:t>
            </w:r>
          </w:p>
        </w:tc>
        <w:tc>
          <w:tcPr>
            <w:tcW w:w="1260" w:type="dxa"/>
          </w:tcPr>
          <w:p w14:paraId="640295F2" w14:textId="05631212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2.95E-07</w:t>
            </w:r>
          </w:p>
        </w:tc>
        <w:tc>
          <w:tcPr>
            <w:tcW w:w="1319" w:type="dxa"/>
          </w:tcPr>
          <w:p w14:paraId="523F5754" w14:textId="77777777" w:rsidR="007C4FE5" w:rsidRPr="00765394" w:rsidRDefault="007C4FE5" w:rsidP="007C4FE5">
            <w:pPr>
              <w:widowControl/>
              <w:spacing w:beforeLines="50" w:before="156" w:line="360" w:lineRule="auto"/>
            </w:pPr>
          </w:p>
        </w:tc>
      </w:tr>
      <w:tr w:rsidR="007C4FE5" w14:paraId="32B5A2C0" w14:textId="77777777" w:rsidTr="003A775F">
        <w:tc>
          <w:tcPr>
            <w:tcW w:w="1202" w:type="dxa"/>
          </w:tcPr>
          <w:p w14:paraId="1487452A" w14:textId="7D31764A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800</w:t>
            </w:r>
          </w:p>
        </w:tc>
        <w:tc>
          <w:tcPr>
            <w:tcW w:w="1319" w:type="dxa"/>
          </w:tcPr>
          <w:p w14:paraId="2475180D" w14:textId="44B8F8E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6.52E-13</w:t>
            </w:r>
          </w:p>
        </w:tc>
        <w:tc>
          <w:tcPr>
            <w:tcW w:w="1278" w:type="dxa"/>
          </w:tcPr>
          <w:p w14:paraId="3B28829D" w14:textId="0732ABBD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7.48E-05</w:t>
            </w:r>
          </w:p>
        </w:tc>
        <w:tc>
          <w:tcPr>
            <w:tcW w:w="1319" w:type="dxa"/>
          </w:tcPr>
          <w:p w14:paraId="1C279D59" w14:textId="3DF32D01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5.09E-11</w:t>
            </w:r>
          </w:p>
        </w:tc>
        <w:tc>
          <w:tcPr>
            <w:tcW w:w="1319" w:type="dxa"/>
          </w:tcPr>
          <w:p w14:paraId="36CC30C8" w14:textId="351253CF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0.000855674</w:t>
            </w:r>
          </w:p>
        </w:tc>
        <w:tc>
          <w:tcPr>
            <w:tcW w:w="1260" w:type="dxa"/>
          </w:tcPr>
          <w:p w14:paraId="52782D24" w14:textId="1B25FAE0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2.33E-04</w:t>
            </w:r>
          </w:p>
        </w:tc>
        <w:tc>
          <w:tcPr>
            <w:tcW w:w="1319" w:type="dxa"/>
          </w:tcPr>
          <w:p w14:paraId="676898AA" w14:textId="77777777" w:rsidR="007C4FE5" w:rsidRPr="00765394" w:rsidRDefault="007C4FE5" w:rsidP="007C4FE5">
            <w:pPr>
              <w:widowControl/>
              <w:spacing w:beforeLines="50" w:before="156" w:line="360" w:lineRule="auto"/>
            </w:pPr>
          </w:p>
        </w:tc>
      </w:tr>
      <w:tr w:rsidR="007C4FE5" w14:paraId="5A1E13E3" w14:textId="77777777" w:rsidTr="003A775F">
        <w:tc>
          <w:tcPr>
            <w:tcW w:w="1202" w:type="dxa"/>
          </w:tcPr>
          <w:p w14:paraId="05D6E881" w14:textId="4EEDDEE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lastRenderedPageBreak/>
              <w:t>900</w:t>
            </w:r>
          </w:p>
        </w:tc>
        <w:tc>
          <w:tcPr>
            <w:tcW w:w="1319" w:type="dxa"/>
          </w:tcPr>
          <w:p w14:paraId="20A25BFE" w14:textId="1B163294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2.10E-10</w:t>
            </w:r>
          </w:p>
        </w:tc>
        <w:tc>
          <w:tcPr>
            <w:tcW w:w="1278" w:type="dxa"/>
          </w:tcPr>
          <w:p w14:paraId="0FAFE72C" w14:textId="3D9F0B04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0.00838099</w:t>
            </w:r>
          </w:p>
        </w:tc>
        <w:tc>
          <w:tcPr>
            <w:tcW w:w="1319" w:type="dxa"/>
          </w:tcPr>
          <w:p w14:paraId="6A442E2E" w14:textId="19767B96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1.63E-08</w:t>
            </w:r>
          </w:p>
        </w:tc>
        <w:tc>
          <w:tcPr>
            <w:tcW w:w="1319" w:type="dxa"/>
          </w:tcPr>
          <w:p w14:paraId="54AC7CD4" w14:textId="716FE8E1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0.0920443</w:t>
            </w:r>
          </w:p>
        </w:tc>
        <w:tc>
          <w:tcPr>
            <w:tcW w:w="1260" w:type="dxa"/>
          </w:tcPr>
          <w:p w14:paraId="783DB890" w14:textId="6D45F333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0.0387171</w:t>
            </w:r>
          </w:p>
        </w:tc>
        <w:tc>
          <w:tcPr>
            <w:tcW w:w="1319" w:type="dxa"/>
          </w:tcPr>
          <w:p w14:paraId="72DE6D90" w14:textId="77777777" w:rsidR="007C4FE5" w:rsidRPr="00765394" w:rsidRDefault="007C4FE5" w:rsidP="007C4FE5">
            <w:pPr>
              <w:widowControl/>
              <w:spacing w:beforeLines="50" w:before="156" w:line="360" w:lineRule="auto"/>
            </w:pPr>
          </w:p>
        </w:tc>
      </w:tr>
      <w:tr w:rsidR="007C4FE5" w14:paraId="2C72351A" w14:textId="77777777" w:rsidTr="003A775F">
        <w:tc>
          <w:tcPr>
            <w:tcW w:w="1202" w:type="dxa"/>
          </w:tcPr>
          <w:p w14:paraId="4646A956" w14:textId="346BF4BF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1000</w:t>
            </w:r>
          </w:p>
        </w:tc>
        <w:tc>
          <w:tcPr>
            <w:tcW w:w="1319" w:type="dxa"/>
          </w:tcPr>
          <w:p w14:paraId="1FDB265B" w14:textId="2F8FE849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2.31E-08</w:t>
            </w:r>
          </w:p>
        </w:tc>
        <w:tc>
          <w:tcPr>
            <w:tcW w:w="1278" w:type="dxa"/>
          </w:tcPr>
          <w:p w14:paraId="355B29EE" w14:textId="3ECEFCA1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0.355571</w:t>
            </w:r>
          </w:p>
        </w:tc>
        <w:tc>
          <w:tcPr>
            <w:tcW w:w="1319" w:type="dxa"/>
          </w:tcPr>
          <w:p w14:paraId="05646422" w14:textId="25BE8A9A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1.68E-06</w:t>
            </w:r>
          </w:p>
        </w:tc>
        <w:tc>
          <w:tcPr>
            <w:tcW w:w="1319" w:type="dxa"/>
          </w:tcPr>
          <w:p w14:paraId="77622991" w14:textId="19D7EED2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3.78313</w:t>
            </w:r>
          </w:p>
        </w:tc>
        <w:tc>
          <w:tcPr>
            <w:tcW w:w="1260" w:type="dxa"/>
          </w:tcPr>
          <w:p w14:paraId="0BE188E1" w14:textId="0BF19C99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2.19565</w:t>
            </w:r>
          </w:p>
        </w:tc>
        <w:tc>
          <w:tcPr>
            <w:tcW w:w="1319" w:type="dxa"/>
          </w:tcPr>
          <w:p w14:paraId="664CD41C" w14:textId="77777777" w:rsidR="007C4FE5" w:rsidRPr="00765394" w:rsidRDefault="007C4FE5" w:rsidP="007C4FE5">
            <w:pPr>
              <w:widowControl/>
              <w:spacing w:beforeLines="50" w:before="156" w:line="360" w:lineRule="auto"/>
            </w:pPr>
          </w:p>
        </w:tc>
      </w:tr>
      <w:tr w:rsidR="007C4FE5" w14:paraId="531E227A" w14:textId="77777777" w:rsidTr="003A775F">
        <w:tc>
          <w:tcPr>
            <w:tcW w:w="1202" w:type="dxa"/>
          </w:tcPr>
          <w:p w14:paraId="4EB34D78" w14:textId="461D71D2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1250</w:t>
            </w:r>
          </w:p>
        </w:tc>
        <w:tc>
          <w:tcPr>
            <w:tcW w:w="1319" w:type="dxa"/>
          </w:tcPr>
          <w:p w14:paraId="4FAFCF1B" w14:textId="4F1156CC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0.000133303</w:t>
            </w:r>
          </w:p>
        </w:tc>
        <w:tc>
          <w:tcPr>
            <w:tcW w:w="1278" w:type="dxa"/>
          </w:tcPr>
          <w:p w14:paraId="26A928D6" w14:textId="673BB94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266.869</w:t>
            </w:r>
          </w:p>
        </w:tc>
        <w:tc>
          <w:tcPr>
            <w:tcW w:w="1319" w:type="dxa"/>
          </w:tcPr>
          <w:p w14:paraId="42904E0B" w14:textId="7940E66F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0.0074163</w:t>
            </w:r>
          </w:p>
        </w:tc>
        <w:tc>
          <w:tcPr>
            <w:tcW w:w="1319" w:type="dxa"/>
          </w:tcPr>
          <w:p w14:paraId="350ECD98" w14:textId="49D52F41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2692.98</w:t>
            </w:r>
          </w:p>
        </w:tc>
        <w:tc>
          <w:tcPr>
            <w:tcW w:w="1260" w:type="dxa"/>
          </w:tcPr>
          <w:p w14:paraId="13F212A5" w14:textId="12829F11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2453.43</w:t>
            </w:r>
          </w:p>
        </w:tc>
        <w:tc>
          <w:tcPr>
            <w:tcW w:w="1319" w:type="dxa"/>
          </w:tcPr>
          <w:p w14:paraId="48C1EFED" w14:textId="77777777" w:rsidR="007C4FE5" w:rsidRPr="00765394" w:rsidRDefault="007C4FE5" w:rsidP="007C4FE5">
            <w:pPr>
              <w:widowControl/>
              <w:spacing w:beforeLines="50" w:before="156" w:line="360" w:lineRule="auto"/>
            </w:pPr>
          </w:p>
        </w:tc>
      </w:tr>
      <w:tr w:rsidR="007C4FE5" w14:paraId="4CB83168" w14:textId="77777777" w:rsidTr="003A775F">
        <w:tc>
          <w:tcPr>
            <w:tcW w:w="1202" w:type="dxa"/>
            <w:tcBorders>
              <w:bottom w:val="single" w:sz="4" w:space="0" w:color="auto"/>
            </w:tcBorders>
          </w:tcPr>
          <w:p w14:paraId="2EEBD504" w14:textId="514C47A2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765394">
              <w:rPr>
                <w:rFonts w:hint="eastAsia"/>
              </w:rPr>
              <w:t>1500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2857D33F" w14:textId="381D0979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0.0494076</w:t>
            </w:r>
          </w:p>
        </w:tc>
        <w:tc>
          <w:tcPr>
            <w:tcW w:w="1278" w:type="dxa"/>
            <w:tcBorders>
              <w:bottom w:val="single" w:sz="4" w:space="0" w:color="auto"/>
            </w:tcBorders>
          </w:tcPr>
          <w:p w14:paraId="4C4FD4BA" w14:textId="4D012692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18744.2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2DA0D04B" w14:textId="4031910C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2.00185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0D63963B" w14:textId="48964350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183048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408705C3" w14:textId="47A1389E" w:rsidR="007C4FE5" w:rsidRPr="00765394" w:rsidRDefault="007C4FE5" w:rsidP="007C4FE5">
            <w:pPr>
              <w:widowControl/>
              <w:spacing w:beforeLines="50" w:before="156" w:line="360" w:lineRule="auto"/>
            </w:pPr>
            <w:r w:rsidRPr="0032309C">
              <w:t>1.89E+05</w:t>
            </w:r>
          </w:p>
        </w:tc>
        <w:tc>
          <w:tcPr>
            <w:tcW w:w="1319" w:type="dxa"/>
            <w:tcBorders>
              <w:bottom w:val="single" w:sz="4" w:space="0" w:color="auto"/>
            </w:tcBorders>
          </w:tcPr>
          <w:p w14:paraId="16F4E9C0" w14:textId="77777777" w:rsidR="007C4FE5" w:rsidRPr="00765394" w:rsidRDefault="007C4FE5" w:rsidP="007C4FE5">
            <w:pPr>
              <w:widowControl/>
              <w:spacing w:beforeLines="50" w:before="156" w:line="360" w:lineRule="auto"/>
            </w:pPr>
          </w:p>
        </w:tc>
      </w:tr>
    </w:tbl>
    <w:p w14:paraId="53D663B2" w14:textId="3A852BD9" w:rsidR="00F430F3" w:rsidRDefault="00F430F3" w:rsidP="008F19E9">
      <w:pPr>
        <w:widowControl/>
        <w:spacing w:beforeLines="50" w:before="156" w:line="360" w:lineRule="auto"/>
        <w:rPr>
          <w:sz w:val="24"/>
        </w:rPr>
      </w:pPr>
    </w:p>
    <w:p w14:paraId="68436792" w14:textId="21909026" w:rsidR="004021C1" w:rsidRPr="00E46065" w:rsidRDefault="004021C1" w:rsidP="00E46065">
      <w:pPr>
        <w:widowControl/>
        <w:spacing w:beforeLines="50" w:before="156" w:line="360" w:lineRule="auto"/>
        <w:jc w:val="left"/>
      </w:pPr>
    </w:p>
    <w:p w14:paraId="0E001C80" w14:textId="77777777" w:rsidR="00E74DE9" w:rsidRDefault="00E74DE9">
      <w:pPr>
        <w:widowControl/>
        <w:jc w:val="left"/>
        <w:rPr>
          <w:rFonts w:cs="Times New Roman"/>
          <w:b/>
          <w:bCs/>
          <w:sz w:val="24"/>
          <w:szCs w:val="24"/>
        </w:rPr>
      </w:pPr>
      <w:r>
        <w:rPr>
          <w:rFonts w:cs="Times New Roman"/>
          <w:b/>
          <w:bCs/>
          <w:sz w:val="24"/>
          <w:szCs w:val="24"/>
        </w:rPr>
        <w:br w:type="page"/>
      </w:r>
    </w:p>
    <w:p w14:paraId="43CE1CD2" w14:textId="2CA93B68" w:rsidR="00A71EF4" w:rsidRPr="005E1D60" w:rsidRDefault="00D06782" w:rsidP="008F19E9">
      <w:pPr>
        <w:widowControl/>
        <w:spacing w:line="360" w:lineRule="auto"/>
        <w:rPr>
          <w:b/>
        </w:rPr>
      </w:pPr>
      <w:r>
        <w:rPr>
          <w:rFonts w:cs="Times New Roman"/>
          <w:b/>
          <w:bCs/>
          <w:sz w:val="24"/>
          <w:szCs w:val="24"/>
        </w:rPr>
        <w:lastRenderedPageBreak/>
        <w:t>4</w:t>
      </w:r>
      <w:r w:rsidR="007D09D7">
        <w:rPr>
          <w:rFonts w:cs="Times New Roman"/>
          <w:b/>
          <w:bCs/>
          <w:sz w:val="24"/>
          <w:szCs w:val="24"/>
        </w:rPr>
        <w:t>)</w:t>
      </w:r>
      <w:r w:rsidR="007D09D7" w:rsidRPr="00B536EE">
        <w:rPr>
          <w:rFonts w:cs="Times New Roman"/>
          <w:bCs/>
          <w:sz w:val="24"/>
          <w:szCs w:val="24"/>
        </w:rPr>
        <w:t xml:space="preserve"> </w:t>
      </w:r>
      <w:r>
        <w:rPr>
          <w:b/>
          <w:sz w:val="24"/>
          <w:szCs w:val="24"/>
        </w:rPr>
        <w:t>Table S4</w:t>
      </w:r>
      <w:r w:rsidR="007D09D7" w:rsidRPr="00B536EE">
        <w:rPr>
          <w:b/>
          <w:sz w:val="24"/>
          <w:szCs w:val="24"/>
        </w:rPr>
        <w:t>.</w:t>
      </w:r>
      <w:r w:rsidR="00B377E3" w:rsidRPr="00B536EE">
        <w:rPr>
          <w:sz w:val="24"/>
          <w:szCs w:val="24"/>
        </w:rPr>
        <w:t xml:space="preserve"> </w:t>
      </w:r>
      <w:r w:rsidR="00A71EF4" w:rsidRPr="00B536EE">
        <w:rPr>
          <w:sz w:val="24"/>
          <w:szCs w:val="24"/>
        </w:rPr>
        <w:t xml:space="preserve">The computed RRKM/ME rate </w:t>
      </w:r>
      <w:r w:rsidR="00CE322A" w:rsidRPr="00B536EE">
        <w:rPr>
          <w:sz w:val="24"/>
          <w:szCs w:val="24"/>
        </w:rPr>
        <w:t>coefficients</w:t>
      </w:r>
      <w:r w:rsidR="00A71EF4" w:rsidRPr="00B536EE">
        <w:rPr>
          <w:sz w:val="24"/>
          <w:szCs w:val="24"/>
        </w:rPr>
        <w:t xml:space="preserve"> (</w:t>
      </w:r>
      <w:r w:rsidR="00CE322A" w:rsidRPr="00B536EE">
        <w:rPr>
          <w:sz w:val="24"/>
          <w:szCs w:val="24"/>
        </w:rPr>
        <w:t>s</w:t>
      </w:r>
      <w:r w:rsidR="00CE322A" w:rsidRPr="00B536EE">
        <w:rPr>
          <w:sz w:val="24"/>
          <w:szCs w:val="24"/>
          <w:vertAlign w:val="superscript"/>
        </w:rPr>
        <w:t>-1</w:t>
      </w:r>
      <w:r w:rsidR="00A71EF4" w:rsidRPr="00B536EE">
        <w:rPr>
          <w:sz w:val="24"/>
          <w:szCs w:val="24"/>
        </w:rPr>
        <w:t>)</w:t>
      </w:r>
      <w:r w:rsidR="00027475">
        <w:rPr>
          <w:sz w:val="24"/>
          <w:szCs w:val="24"/>
        </w:rPr>
        <w:t xml:space="preserve"> of various reaction channels</w:t>
      </w:r>
      <w:r w:rsidR="00A71EF4" w:rsidRPr="00B536EE">
        <w:rPr>
          <w:sz w:val="24"/>
          <w:szCs w:val="24"/>
        </w:rPr>
        <w:t xml:space="preserve"> in the format of k=</w:t>
      </w:r>
      <w:proofErr w:type="spellStart"/>
      <w:r w:rsidR="00A71EF4" w:rsidRPr="00B536EE">
        <w:rPr>
          <w:sz w:val="24"/>
          <w:szCs w:val="24"/>
        </w:rPr>
        <w:t>A·T</w:t>
      </w:r>
      <w:r w:rsidR="00A71EF4" w:rsidRPr="00B536EE">
        <w:rPr>
          <w:sz w:val="24"/>
          <w:szCs w:val="24"/>
          <w:vertAlign w:val="superscript"/>
        </w:rPr>
        <w:t>n</w:t>
      </w:r>
      <w:r w:rsidR="00A71EF4" w:rsidRPr="00B536EE">
        <w:rPr>
          <w:sz w:val="24"/>
          <w:szCs w:val="24"/>
        </w:rPr>
        <w:t>·</w:t>
      </w:r>
      <w:proofErr w:type="gramStart"/>
      <w:r w:rsidR="00A71EF4" w:rsidRPr="00B536EE">
        <w:rPr>
          <w:sz w:val="24"/>
          <w:szCs w:val="24"/>
        </w:rPr>
        <w:t>exp</w:t>
      </w:r>
      <w:proofErr w:type="spellEnd"/>
      <w:r w:rsidR="00A71EF4" w:rsidRPr="00B536EE">
        <w:rPr>
          <w:sz w:val="24"/>
          <w:szCs w:val="24"/>
        </w:rPr>
        <w:t>(</w:t>
      </w:r>
      <w:proofErr w:type="gramEnd"/>
      <w:r w:rsidR="00A71EF4" w:rsidRPr="00B536EE">
        <w:rPr>
          <w:sz w:val="24"/>
          <w:szCs w:val="24"/>
        </w:rPr>
        <w:t>-</w:t>
      </w:r>
      <w:proofErr w:type="spellStart"/>
      <w:r w:rsidR="00A71EF4" w:rsidRPr="00B536EE">
        <w:rPr>
          <w:sz w:val="24"/>
          <w:szCs w:val="24"/>
        </w:rPr>
        <w:t>E</w:t>
      </w:r>
      <w:r w:rsidR="00A71EF4" w:rsidRPr="00B536EE">
        <w:rPr>
          <w:sz w:val="24"/>
          <w:szCs w:val="24"/>
          <w:vertAlign w:val="subscript"/>
        </w:rPr>
        <w:t>a</w:t>
      </w:r>
      <w:proofErr w:type="spellEnd"/>
      <w:r w:rsidR="00A71EF4" w:rsidRPr="00B536EE">
        <w:rPr>
          <w:sz w:val="24"/>
          <w:szCs w:val="24"/>
        </w:rPr>
        <w:t>/RT)</w:t>
      </w:r>
      <w:r w:rsidR="00124948">
        <w:rPr>
          <w:sz w:val="24"/>
          <w:szCs w:val="24"/>
        </w:rPr>
        <w:t xml:space="preserve"> at </w:t>
      </w:r>
      <w:r w:rsidR="00027475">
        <w:rPr>
          <w:sz w:val="24"/>
          <w:szCs w:val="24"/>
        </w:rPr>
        <w:t xml:space="preserve">1atm, </w:t>
      </w:r>
      <w:r w:rsidR="00124948">
        <w:rPr>
          <w:sz w:val="24"/>
          <w:szCs w:val="24"/>
        </w:rPr>
        <w:t>300-1500K</w:t>
      </w:r>
      <w:r w:rsidR="00CE322A" w:rsidRPr="00B536EE">
        <w:rPr>
          <w:sz w:val="24"/>
          <w:szCs w:val="24"/>
        </w:rPr>
        <w:t>.</w:t>
      </w:r>
    </w:p>
    <w:p w14:paraId="10636D8C" w14:textId="47120319" w:rsidR="00A71EF4" w:rsidRPr="00027475" w:rsidRDefault="00A71EF4" w:rsidP="00B536EE">
      <w:pPr>
        <w:spacing w:beforeLines="50" w:before="156" w:line="360" w:lineRule="auto"/>
      </w:pPr>
    </w:p>
    <w:tbl>
      <w:tblPr>
        <w:tblStyle w:val="a9"/>
        <w:tblW w:w="6237" w:type="dxa"/>
        <w:tblInd w:w="85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59"/>
        <w:gridCol w:w="284"/>
        <w:gridCol w:w="1417"/>
        <w:gridCol w:w="145"/>
        <w:gridCol w:w="847"/>
        <w:gridCol w:w="142"/>
        <w:gridCol w:w="1843"/>
      </w:tblGrid>
      <w:tr w:rsidR="00B377E3" w14:paraId="0D030504" w14:textId="77777777" w:rsidTr="00B536EE"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66D391E6" w14:textId="77777777" w:rsidR="00B377E3" w:rsidRDefault="00B377E3" w:rsidP="00B536EE">
            <w:pPr>
              <w:spacing w:line="360" w:lineRule="auto"/>
              <w:ind w:left="741" w:hangingChars="353" w:hanging="741"/>
              <w:jc w:val="center"/>
            </w:pPr>
          </w:p>
        </w:tc>
        <w:tc>
          <w:tcPr>
            <w:tcW w:w="1846" w:type="dxa"/>
            <w:gridSpan w:val="3"/>
            <w:tcBorders>
              <w:bottom w:val="single" w:sz="4" w:space="0" w:color="auto"/>
            </w:tcBorders>
            <w:vAlign w:val="center"/>
          </w:tcPr>
          <w:p w14:paraId="5D91255B" w14:textId="3F3C4A39" w:rsidR="00B377E3" w:rsidRPr="005E5F51" w:rsidRDefault="00B377E3" w:rsidP="00B536EE">
            <w:pPr>
              <w:spacing w:line="360" w:lineRule="auto"/>
              <w:jc w:val="center"/>
              <w:rPr>
                <w:rFonts w:cs="Times New Roman"/>
              </w:rPr>
            </w:pPr>
            <w:r w:rsidRPr="005E5F51">
              <w:rPr>
                <w:rFonts w:cs="Times New Roman"/>
              </w:rPr>
              <w:t>A</w:t>
            </w:r>
            <w:r w:rsidR="00A71EF4">
              <w:rPr>
                <w:rFonts w:cs="Times New Roman"/>
              </w:rPr>
              <w:t xml:space="preserve"> </w:t>
            </w:r>
            <w:r w:rsidRPr="005E5F51">
              <w:rPr>
                <w:rFonts w:cs="Times New Roman"/>
              </w:rPr>
              <w:t>(</w:t>
            </w:r>
            <w:r w:rsidR="00A71EF4">
              <w:rPr>
                <w:rFonts w:cs="Times New Roman"/>
              </w:rPr>
              <w:t>s</w:t>
            </w:r>
            <w:r w:rsidR="00A71EF4" w:rsidRPr="00B536EE">
              <w:rPr>
                <w:rFonts w:cs="Times New Roman"/>
                <w:vertAlign w:val="superscript"/>
              </w:rPr>
              <w:t>-1</w:t>
            </w:r>
            <w:r w:rsidR="00A71EF4">
              <w:rPr>
                <w:rFonts w:cs="Times New Roman"/>
              </w:rPr>
              <w:t>)</w:t>
            </w:r>
          </w:p>
        </w:tc>
        <w:tc>
          <w:tcPr>
            <w:tcW w:w="847" w:type="dxa"/>
            <w:tcBorders>
              <w:bottom w:val="single" w:sz="4" w:space="0" w:color="auto"/>
            </w:tcBorders>
            <w:vAlign w:val="center"/>
          </w:tcPr>
          <w:p w14:paraId="2452F71E" w14:textId="77777777" w:rsidR="00B377E3" w:rsidRDefault="00B377E3" w:rsidP="00B536EE">
            <w:pPr>
              <w:spacing w:line="360" w:lineRule="auto"/>
              <w:jc w:val="center"/>
            </w:pPr>
            <w:r>
              <w:rPr>
                <w:rFonts w:hint="eastAsia"/>
              </w:rPr>
              <w:t>n</w:t>
            </w:r>
          </w:p>
        </w:tc>
        <w:tc>
          <w:tcPr>
            <w:tcW w:w="1985" w:type="dxa"/>
            <w:gridSpan w:val="2"/>
            <w:tcBorders>
              <w:bottom w:val="single" w:sz="4" w:space="0" w:color="auto"/>
            </w:tcBorders>
            <w:vAlign w:val="center"/>
          </w:tcPr>
          <w:p w14:paraId="1DDEF252" w14:textId="01885BA6" w:rsidR="00B377E3" w:rsidRPr="005E5F51" w:rsidRDefault="00B377E3" w:rsidP="00B536EE">
            <w:pPr>
              <w:spacing w:line="360" w:lineRule="auto"/>
              <w:jc w:val="center"/>
            </w:pPr>
            <w:proofErr w:type="spellStart"/>
            <w:r>
              <w:rPr>
                <w:rFonts w:hint="eastAsia"/>
              </w:rPr>
              <w:t>E</w:t>
            </w:r>
            <w:r w:rsidRPr="005E5F51">
              <w:rPr>
                <w:vertAlign w:val="subscript"/>
              </w:rPr>
              <w:t>a</w:t>
            </w:r>
            <w:proofErr w:type="spellEnd"/>
            <w:r w:rsidR="00A71EF4">
              <w:rPr>
                <w:vertAlign w:val="subscript"/>
              </w:rPr>
              <w:t xml:space="preserve"> </w:t>
            </w:r>
            <w:r>
              <w:t>(kcal/</w:t>
            </w:r>
            <w:proofErr w:type="spellStart"/>
            <w:r>
              <w:t>mol</w:t>
            </w:r>
            <w:proofErr w:type="spellEnd"/>
            <w:r>
              <w:t>)</w:t>
            </w:r>
          </w:p>
        </w:tc>
      </w:tr>
      <w:tr w:rsidR="00CE322A" w14:paraId="157A2247" w14:textId="77777777" w:rsidTr="00B536EE">
        <w:tc>
          <w:tcPr>
            <w:tcW w:w="1843" w:type="dxa"/>
            <w:gridSpan w:val="2"/>
            <w:tcBorders>
              <w:top w:val="nil"/>
              <w:bottom w:val="nil"/>
            </w:tcBorders>
          </w:tcPr>
          <w:p w14:paraId="7BCD8A32" w14:textId="77777777" w:rsidR="00CE322A" w:rsidRPr="00083D81" w:rsidRDefault="00CE322A" w:rsidP="00B536EE">
            <w:pPr>
              <w:spacing w:line="360" w:lineRule="auto"/>
              <w:jc w:val="left"/>
            </w:pPr>
            <w:r w:rsidRPr="002D51BF">
              <w:t>R —&gt; P1 + NO</w:t>
            </w:r>
            <w:r w:rsidRPr="009E2B2A">
              <w:rPr>
                <w:vertAlign w:val="subscript"/>
              </w:rPr>
              <w:t>2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173BA46A" w14:textId="23AF7118" w:rsidR="00CE322A" w:rsidRDefault="00A132E1" w:rsidP="00B536EE">
            <w:pPr>
              <w:spacing w:line="360" w:lineRule="auto"/>
              <w:jc w:val="center"/>
            </w:pPr>
            <w:r>
              <w:t>2.55</w:t>
            </w:r>
            <w:r w:rsidR="00050726">
              <w:t>E</w:t>
            </w:r>
            <w:r>
              <w:t>45</w:t>
            </w:r>
          </w:p>
        </w:tc>
        <w:tc>
          <w:tcPr>
            <w:tcW w:w="1134" w:type="dxa"/>
            <w:gridSpan w:val="3"/>
            <w:tcBorders>
              <w:top w:val="nil"/>
              <w:bottom w:val="nil"/>
            </w:tcBorders>
          </w:tcPr>
          <w:p w14:paraId="661F40E9" w14:textId="1C926D47" w:rsidR="00CE322A" w:rsidRDefault="00A132E1" w:rsidP="00B536EE">
            <w:pPr>
              <w:spacing w:line="360" w:lineRule="auto"/>
              <w:jc w:val="center"/>
            </w:pPr>
            <w:r>
              <w:t>-8.75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580A12A5" w14:textId="3877022D" w:rsidR="00CE322A" w:rsidRDefault="00050726" w:rsidP="003A775F">
            <w:pPr>
              <w:spacing w:line="360" w:lineRule="auto"/>
              <w:jc w:val="center"/>
            </w:pPr>
            <w:r>
              <w:t>80.3</w:t>
            </w:r>
            <w:r w:rsidR="00A132E1">
              <w:t>2</w:t>
            </w:r>
          </w:p>
        </w:tc>
      </w:tr>
      <w:tr w:rsidR="00CE322A" w14:paraId="6B30158C" w14:textId="77777777" w:rsidTr="000C13B5">
        <w:tc>
          <w:tcPr>
            <w:tcW w:w="1843" w:type="dxa"/>
            <w:gridSpan w:val="2"/>
            <w:tcBorders>
              <w:top w:val="nil"/>
              <w:bottom w:val="nil"/>
            </w:tcBorders>
          </w:tcPr>
          <w:p w14:paraId="0981CB92" w14:textId="77777777" w:rsidR="00CE322A" w:rsidRPr="00083D81" w:rsidRDefault="00CE322A" w:rsidP="00B536EE">
            <w:pPr>
              <w:spacing w:line="360" w:lineRule="auto"/>
              <w:jc w:val="left"/>
            </w:pPr>
            <w:r w:rsidRPr="002D51BF">
              <w:t>R —&gt; P2 + NO</w:t>
            </w:r>
            <w:r w:rsidDel="00D95B55">
              <w:t xml:space="preserve"> 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36B6858" w14:textId="0AD1FFEC" w:rsidR="00CE322A" w:rsidRDefault="00A132E1" w:rsidP="00B536EE">
            <w:pPr>
              <w:spacing w:line="360" w:lineRule="auto"/>
              <w:jc w:val="center"/>
            </w:pPr>
            <w:r>
              <w:t>7.</w:t>
            </w:r>
            <w:r w:rsidR="00D962A9">
              <w:t>43</w:t>
            </w:r>
            <w:r w:rsidR="00E252A2">
              <w:t>E</w:t>
            </w:r>
            <w:r>
              <w:t>25</w:t>
            </w:r>
          </w:p>
        </w:tc>
        <w:tc>
          <w:tcPr>
            <w:tcW w:w="1134" w:type="dxa"/>
            <w:gridSpan w:val="3"/>
            <w:tcBorders>
              <w:top w:val="nil"/>
              <w:bottom w:val="nil"/>
            </w:tcBorders>
          </w:tcPr>
          <w:p w14:paraId="5A8EDCAC" w14:textId="3553B569" w:rsidR="00CE322A" w:rsidRDefault="00E252A2" w:rsidP="00B536EE">
            <w:pPr>
              <w:spacing w:line="360" w:lineRule="auto"/>
              <w:jc w:val="center"/>
            </w:pPr>
            <w:r>
              <w:t>-</w:t>
            </w:r>
            <w:r w:rsidR="00A132E1">
              <w:t>3.58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35B4911F" w14:textId="67634B38" w:rsidR="00CE322A" w:rsidRDefault="00A132E1" w:rsidP="00B536EE">
            <w:pPr>
              <w:spacing w:line="360" w:lineRule="auto"/>
              <w:jc w:val="center"/>
            </w:pPr>
            <w:r>
              <w:t>64.8</w:t>
            </w:r>
            <w:r w:rsidR="00D962A9">
              <w:t>5</w:t>
            </w:r>
          </w:p>
        </w:tc>
      </w:tr>
      <w:tr w:rsidR="00CE322A" w14:paraId="70138670" w14:textId="77777777" w:rsidTr="000C13B5">
        <w:tc>
          <w:tcPr>
            <w:tcW w:w="1843" w:type="dxa"/>
            <w:gridSpan w:val="2"/>
            <w:tcBorders>
              <w:top w:val="nil"/>
              <w:bottom w:val="nil"/>
            </w:tcBorders>
          </w:tcPr>
          <w:p w14:paraId="2EB77A0C" w14:textId="40976D7D" w:rsidR="00CE322A" w:rsidRPr="00083D81" w:rsidRDefault="00CE322A" w:rsidP="00B536EE">
            <w:pPr>
              <w:spacing w:line="360" w:lineRule="auto"/>
              <w:jc w:val="left"/>
            </w:pPr>
            <w:r w:rsidRPr="002D51BF">
              <w:t xml:space="preserve">R —&gt; P3 + </w:t>
            </w:r>
            <w:r w:rsidR="00050726" w:rsidRPr="002D51BF">
              <w:t>NO</w:t>
            </w:r>
            <w:r w:rsidR="00050726" w:rsidRPr="009E2B2A">
              <w:rPr>
                <w:vertAlign w:val="subscript"/>
              </w:rPr>
              <w:t>2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4FD1DE46" w14:textId="0AE0F3E7" w:rsidR="00CE322A" w:rsidRDefault="00E252A2" w:rsidP="00B536EE">
            <w:pPr>
              <w:spacing w:line="360" w:lineRule="auto"/>
              <w:jc w:val="center"/>
            </w:pPr>
            <w:r>
              <w:t>1</w:t>
            </w:r>
            <w:r w:rsidR="00D6372C">
              <w:t>.03</w:t>
            </w:r>
            <w:r w:rsidR="008A07F3">
              <w:t>E6</w:t>
            </w:r>
          </w:p>
        </w:tc>
        <w:tc>
          <w:tcPr>
            <w:tcW w:w="1134" w:type="dxa"/>
            <w:gridSpan w:val="3"/>
            <w:tcBorders>
              <w:top w:val="nil"/>
              <w:bottom w:val="nil"/>
            </w:tcBorders>
          </w:tcPr>
          <w:p w14:paraId="4148FAF2" w14:textId="72F99EAF" w:rsidR="00CE322A" w:rsidRDefault="007935A6" w:rsidP="00B536EE">
            <w:pPr>
              <w:spacing w:line="360" w:lineRule="auto"/>
              <w:jc w:val="center"/>
            </w:pPr>
            <w:r>
              <w:t>1.35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27CFF5C0" w14:textId="6D49A17F" w:rsidR="00CE322A" w:rsidRDefault="004D780A" w:rsidP="00B536EE">
            <w:pPr>
              <w:spacing w:line="360" w:lineRule="auto"/>
              <w:jc w:val="center"/>
            </w:pPr>
            <w:r>
              <w:t>8</w:t>
            </w:r>
            <w:r w:rsidR="00F57B35">
              <w:t>0.83</w:t>
            </w:r>
          </w:p>
        </w:tc>
      </w:tr>
      <w:tr w:rsidR="00CE322A" w14:paraId="56FB9EA7" w14:textId="77777777" w:rsidTr="00050726">
        <w:tc>
          <w:tcPr>
            <w:tcW w:w="1843" w:type="dxa"/>
            <w:gridSpan w:val="2"/>
            <w:tcBorders>
              <w:top w:val="nil"/>
              <w:bottom w:val="nil"/>
            </w:tcBorders>
          </w:tcPr>
          <w:p w14:paraId="38195FAA" w14:textId="04997D91" w:rsidR="00CE322A" w:rsidRPr="00083D81" w:rsidRDefault="00050726" w:rsidP="00B536EE">
            <w:pPr>
              <w:spacing w:line="360" w:lineRule="auto"/>
              <w:jc w:val="left"/>
            </w:pPr>
            <w:r>
              <w:t xml:space="preserve">R —&gt; P5s + </w:t>
            </w:r>
            <w:r w:rsidR="00CE322A" w:rsidRPr="002D51BF">
              <w:t>NO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4077C2AB" w14:textId="3CC58424" w:rsidR="00CE322A" w:rsidRDefault="00B7633A" w:rsidP="00B536EE">
            <w:pPr>
              <w:spacing w:line="360" w:lineRule="auto"/>
              <w:jc w:val="center"/>
            </w:pPr>
            <w:r>
              <w:t>4</w:t>
            </w:r>
            <w:r w:rsidR="00F11614">
              <w:t>.08E9</w:t>
            </w:r>
          </w:p>
        </w:tc>
        <w:tc>
          <w:tcPr>
            <w:tcW w:w="1134" w:type="dxa"/>
            <w:gridSpan w:val="3"/>
            <w:tcBorders>
              <w:top w:val="nil"/>
              <w:bottom w:val="nil"/>
            </w:tcBorders>
          </w:tcPr>
          <w:p w14:paraId="4D73DFA7" w14:textId="006B2E6D" w:rsidR="00CE322A" w:rsidRDefault="004D780A" w:rsidP="00B536EE">
            <w:pPr>
              <w:spacing w:line="360" w:lineRule="auto"/>
              <w:jc w:val="center"/>
            </w:pPr>
            <w:r>
              <w:t>-</w:t>
            </w:r>
            <w:r w:rsidR="00D6372C">
              <w:t>0.09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7157F915" w14:textId="2AE0BACE" w:rsidR="00CE322A" w:rsidRDefault="00B7633A" w:rsidP="00B536EE">
            <w:pPr>
              <w:spacing w:line="360" w:lineRule="auto"/>
              <w:jc w:val="center"/>
            </w:pPr>
            <w:r>
              <w:t>66.90</w:t>
            </w:r>
          </w:p>
        </w:tc>
      </w:tr>
      <w:tr w:rsidR="00050726" w14:paraId="10753DD7" w14:textId="77777777" w:rsidTr="00050726">
        <w:tc>
          <w:tcPr>
            <w:tcW w:w="1843" w:type="dxa"/>
            <w:gridSpan w:val="2"/>
            <w:tcBorders>
              <w:top w:val="nil"/>
              <w:bottom w:val="nil"/>
            </w:tcBorders>
          </w:tcPr>
          <w:p w14:paraId="0286F3BA" w14:textId="75D308E9" w:rsidR="00050726" w:rsidRPr="002D51BF" w:rsidRDefault="00050726" w:rsidP="00B536EE">
            <w:pPr>
              <w:spacing w:line="360" w:lineRule="auto"/>
              <w:jc w:val="left"/>
            </w:pPr>
            <w:r>
              <w:t xml:space="preserve">R —&gt; P5ss + </w:t>
            </w:r>
            <w:r w:rsidRPr="002D51BF">
              <w:t>NO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0E40DCE6" w14:textId="4DDB1186" w:rsidR="00050726" w:rsidRDefault="003F5695" w:rsidP="00B536EE">
            <w:pPr>
              <w:spacing w:line="360" w:lineRule="auto"/>
              <w:jc w:val="center"/>
            </w:pPr>
            <w:r>
              <w:t>4</w:t>
            </w:r>
            <w:r w:rsidR="00F11614">
              <w:t>.</w:t>
            </w:r>
            <w:r>
              <w:t>13</w:t>
            </w:r>
            <w:r w:rsidR="00F11614">
              <w:t>E3</w:t>
            </w:r>
          </w:p>
        </w:tc>
        <w:tc>
          <w:tcPr>
            <w:tcW w:w="1134" w:type="dxa"/>
            <w:gridSpan w:val="3"/>
            <w:tcBorders>
              <w:top w:val="nil"/>
              <w:bottom w:val="nil"/>
            </w:tcBorders>
          </w:tcPr>
          <w:p w14:paraId="69670B1E" w14:textId="67F97C6E" w:rsidR="00050726" w:rsidRPr="000430CB" w:rsidRDefault="003F5695" w:rsidP="00B536EE">
            <w:pPr>
              <w:spacing w:line="360" w:lineRule="auto"/>
              <w:jc w:val="center"/>
            </w:pPr>
            <w:r>
              <w:t>0.67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31226B25" w14:textId="28D9B063" w:rsidR="00050726" w:rsidRDefault="003F5695" w:rsidP="00B536EE">
            <w:pPr>
              <w:spacing w:line="360" w:lineRule="auto"/>
              <w:jc w:val="center"/>
            </w:pPr>
            <w:r>
              <w:t>69.38</w:t>
            </w:r>
          </w:p>
        </w:tc>
      </w:tr>
      <w:tr w:rsidR="00050726" w14:paraId="778DCB4D" w14:textId="77777777" w:rsidTr="00050726">
        <w:tc>
          <w:tcPr>
            <w:tcW w:w="1843" w:type="dxa"/>
            <w:gridSpan w:val="2"/>
            <w:tcBorders>
              <w:top w:val="nil"/>
              <w:bottom w:val="nil"/>
            </w:tcBorders>
          </w:tcPr>
          <w:p w14:paraId="04ECFB9A" w14:textId="41E6F65C" w:rsidR="00050726" w:rsidRPr="002D51BF" w:rsidRDefault="00050726" w:rsidP="00B536EE">
            <w:pPr>
              <w:spacing w:line="360" w:lineRule="auto"/>
              <w:jc w:val="left"/>
            </w:pPr>
            <w:r>
              <w:t xml:space="preserve">R —&gt; P6sa + </w:t>
            </w:r>
            <w:r w:rsidRPr="002D51BF">
              <w:t>NO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127CF646" w14:textId="24C8704B" w:rsidR="00050726" w:rsidRDefault="00F11614" w:rsidP="00B536EE">
            <w:pPr>
              <w:spacing w:line="360" w:lineRule="auto"/>
              <w:jc w:val="center"/>
            </w:pPr>
            <w:r>
              <w:t>2.77E8</w:t>
            </w:r>
          </w:p>
        </w:tc>
        <w:tc>
          <w:tcPr>
            <w:tcW w:w="1134" w:type="dxa"/>
            <w:gridSpan w:val="3"/>
            <w:tcBorders>
              <w:top w:val="nil"/>
              <w:bottom w:val="nil"/>
            </w:tcBorders>
          </w:tcPr>
          <w:p w14:paraId="5F009F2A" w14:textId="6F480B52" w:rsidR="00050726" w:rsidRPr="000430CB" w:rsidRDefault="003F5695" w:rsidP="00B536EE">
            <w:pPr>
              <w:spacing w:line="360" w:lineRule="auto"/>
              <w:jc w:val="center"/>
            </w:pPr>
            <w:r>
              <w:t>0.97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35E6EFE4" w14:textId="39E74073" w:rsidR="00050726" w:rsidRDefault="004D780A" w:rsidP="00B536EE">
            <w:pPr>
              <w:spacing w:line="360" w:lineRule="auto"/>
              <w:jc w:val="center"/>
            </w:pPr>
            <w:r>
              <w:rPr>
                <w:rFonts w:hint="eastAsia"/>
              </w:rPr>
              <w:t>6</w:t>
            </w:r>
            <w:r w:rsidR="003F5695">
              <w:t>1.11</w:t>
            </w:r>
          </w:p>
        </w:tc>
      </w:tr>
      <w:tr w:rsidR="00050726" w14:paraId="0C6C0DA8" w14:textId="77777777" w:rsidTr="00050726">
        <w:tc>
          <w:tcPr>
            <w:tcW w:w="1843" w:type="dxa"/>
            <w:gridSpan w:val="2"/>
            <w:tcBorders>
              <w:top w:val="nil"/>
              <w:bottom w:val="nil"/>
            </w:tcBorders>
          </w:tcPr>
          <w:p w14:paraId="10AB62F5" w14:textId="10DB9CAA" w:rsidR="00050726" w:rsidRPr="002D51BF" w:rsidRDefault="00050726" w:rsidP="00B536EE">
            <w:pPr>
              <w:spacing w:line="360" w:lineRule="auto"/>
              <w:jc w:val="left"/>
            </w:pPr>
            <w:r>
              <w:t xml:space="preserve">R —&gt; P6sb + </w:t>
            </w:r>
            <w:r w:rsidRPr="002D51BF">
              <w:t>O</w:t>
            </w:r>
            <w:r>
              <w:t>H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1A0005D5" w14:textId="77A058C3" w:rsidR="00050726" w:rsidRDefault="003F5695" w:rsidP="00B536EE">
            <w:pPr>
              <w:spacing w:line="360" w:lineRule="auto"/>
              <w:jc w:val="center"/>
            </w:pPr>
            <w:r>
              <w:t>4.52E-5</w:t>
            </w:r>
          </w:p>
        </w:tc>
        <w:tc>
          <w:tcPr>
            <w:tcW w:w="1134" w:type="dxa"/>
            <w:gridSpan w:val="3"/>
            <w:tcBorders>
              <w:top w:val="nil"/>
              <w:bottom w:val="nil"/>
            </w:tcBorders>
          </w:tcPr>
          <w:p w14:paraId="0DEC7208" w14:textId="305CCB56" w:rsidR="00050726" w:rsidRPr="000430CB" w:rsidRDefault="003F5695" w:rsidP="00B536EE">
            <w:pPr>
              <w:spacing w:line="360" w:lineRule="auto"/>
              <w:jc w:val="center"/>
            </w:pPr>
            <w:r>
              <w:t>4.27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42DF527B" w14:textId="35D01C30" w:rsidR="00050726" w:rsidRDefault="003F5695" w:rsidP="00B536EE">
            <w:pPr>
              <w:spacing w:line="360" w:lineRule="auto"/>
              <w:jc w:val="center"/>
            </w:pPr>
            <w:r>
              <w:t>72.77</w:t>
            </w:r>
          </w:p>
        </w:tc>
      </w:tr>
      <w:tr w:rsidR="00050726" w14:paraId="55560534" w14:textId="77777777" w:rsidTr="00050726">
        <w:tc>
          <w:tcPr>
            <w:tcW w:w="1843" w:type="dxa"/>
            <w:gridSpan w:val="2"/>
            <w:tcBorders>
              <w:top w:val="nil"/>
              <w:bottom w:val="nil"/>
            </w:tcBorders>
          </w:tcPr>
          <w:p w14:paraId="76208623" w14:textId="27B62171" w:rsidR="00050726" w:rsidRPr="002D51BF" w:rsidRDefault="00050726" w:rsidP="00B536EE">
            <w:pPr>
              <w:spacing w:line="360" w:lineRule="auto"/>
              <w:jc w:val="left"/>
            </w:pPr>
            <w:r>
              <w:t xml:space="preserve">R —&gt; P7sa + </w:t>
            </w:r>
            <w:r w:rsidRPr="002D51BF">
              <w:t>NO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8C6ED4A" w14:textId="005BBE08" w:rsidR="00050726" w:rsidRDefault="00DE3CA2" w:rsidP="00B536EE">
            <w:pPr>
              <w:spacing w:line="360" w:lineRule="auto"/>
              <w:jc w:val="center"/>
            </w:pPr>
            <w:r>
              <w:t>3.67</w:t>
            </w:r>
            <w:r w:rsidR="00527770">
              <w:t>E</w:t>
            </w:r>
            <w:r>
              <w:t>22</w:t>
            </w:r>
          </w:p>
        </w:tc>
        <w:tc>
          <w:tcPr>
            <w:tcW w:w="1134" w:type="dxa"/>
            <w:gridSpan w:val="3"/>
            <w:tcBorders>
              <w:top w:val="nil"/>
              <w:bottom w:val="nil"/>
            </w:tcBorders>
          </w:tcPr>
          <w:p w14:paraId="628A2465" w14:textId="45385629" w:rsidR="00050726" w:rsidRPr="000430CB" w:rsidRDefault="00527770" w:rsidP="00B536EE">
            <w:pPr>
              <w:spacing w:line="360" w:lineRule="auto"/>
              <w:jc w:val="center"/>
            </w:pPr>
            <w:r>
              <w:rPr>
                <w:rFonts w:hint="eastAsia"/>
              </w:rPr>
              <w:t>-</w:t>
            </w:r>
            <w:r w:rsidR="00DE3CA2">
              <w:t>2</w:t>
            </w:r>
            <w:r>
              <w:t>.</w:t>
            </w:r>
            <w:r w:rsidR="00DE3CA2">
              <w:t>67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68A321D6" w14:textId="601A8BD6" w:rsidR="00050726" w:rsidRDefault="00DE3CA2" w:rsidP="00B536EE">
            <w:pPr>
              <w:spacing w:line="360" w:lineRule="auto"/>
              <w:jc w:val="center"/>
            </w:pPr>
            <w:r>
              <w:t>67.77</w:t>
            </w:r>
          </w:p>
        </w:tc>
      </w:tr>
      <w:tr w:rsidR="00050726" w14:paraId="784B7B09" w14:textId="77777777" w:rsidTr="00050726">
        <w:tc>
          <w:tcPr>
            <w:tcW w:w="1843" w:type="dxa"/>
            <w:gridSpan w:val="2"/>
            <w:tcBorders>
              <w:top w:val="nil"/>
              <w:bottom w:val="nil"/>
            </w:tcBorders>
          </w:tcPr>
          <w:p w14:paraId="678F8934" w14:textId="5C06452D" w:rsidR="00050726" w:rsidRPr="002D51BF" w:rsidRDefault="00050726" w:rsidP="00B536EE">
            <w:pPr>
              <w:spacing w:line="360" w:lineRule="auto"/>
              <w:jc w:val="left"/>
            </w:pPr>
            <w:r>
              <w:t>R —&gt; P7sb + OH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088F89CD" w14:textId="67904A84" w:rsidR="00050726" w:rsidRDefault="00F417E6" w:rsidP="00B536EE">
            <w:pPr>
              <w:spacing w:line="360" w:lineRule="auto"/>
              <w:jc w:val="center"/>
            </w:pPr>
            <w:r>
              <w:t>1.51E</w:t>
            </w:r>
            <w:r w:rsidRPr="00F417E6">
              <w:t>8</w:t>
            </w:r>
          </w:p>
        </w:tc>
        <w:tc>
          <w:tcPr>
            <w:tcW w:w="1134" w:type="dxa"/>
            <w:gridSpan w:val="3"/>
            <w:tcBorders>
              <w:top w:val="nil"/>
              <w:bottom w:val="nil"/>
            </w:tcBorders>
          </w:tcPr>
          <w:p w14:paraId="05A64542" w14:textId="5C42041F" w:rsidR="00050726" w:rsidRPr="000430CB" w:rsidRDefault="00F417E6" w:rsidP="00B536EE">
            <w:pPr>
              <w:spacing w:line="360" w:lineRule="auto"/>
              <w:jc w:val="center"/>
            </w:pPr>
            <w:r>
              <w:t>1.03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56BBA8E7" w14:textId="34A9E01D" w:rsidR="00050726" w:rsidRDefault="00767261" w:rsidP="00B536EE">
            <w:pPr>
              <w:spacing w:line="360" w:lineRule="auto"/>
              <w:jc w:val="center"/>
            </w:pPr>
            <w:r>
              <w:t>76.97</w:t>
            </w:r>
          </w:p>
        </w:tc>
      </w:tr>
      <w:tr w:rsidR="00050726" w14:paraId="3AEA7F09" w14:textId="77777777" w:rsidTr="00050726">
        <w:tc>
          <w:tcPr>
            <w:tcW w:w="1843" w:type="dxa"/>
            <w:gridSpan w:val="2"/>
            <w:tcBorders>
              <w:top w:val="nil"/>
              <w:bottom w:val="nil"/>
            </w:tcBorders>
          </w:tcPr>
          <w:p w14:paraId="308E099B" w14:textId="2376E8FF" w:rsidR="00050726" w:rsidRDefault="00050726" w:rsidP="00B536EE">
            <w:pPr>
              <w:spacing w:line="360" w:lineRule="auto"/>
              <w:jc w:val="left"/>
            </w:pPr>
            <w:r>
              <w:t>R —&gt; P8a + OH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14:paraId="5413541E" w14:textId="61EEB9E4" w:rsidR="00050726" w:rsidRDefault="00EF21CD" w:rsidP="00B536EE">
            <w:pPr>
              <w:spacing w:line="360" w:lineRule="auto"/>
              <w:jc w:val="center"/>
            </w:pPr>
            <w:r>
              <w:rPr>
                <w:rFonts w:hint="eastAsia"/>
              </w:rPr>
              <w:t>1</w:t>
            </w:r>
            <w:r>
              <w:t>.9</w:t>
            </w:r>
            <w:r w:rsidR="00C56B00">
              <w:t>7</w:t>
            </w:r>
            <w:r>
              <w:t>E</w:t>
            </w:r>
            <w:r w:rsidR="00C56B00">
              <w:t>28</w:t>
            </w:r>
          </w:p>
        </w:tc>
        <w:tc>
          <w:tcPr>
            <w:tcW w:w="1134" w:type="dxa"/>
            <w:gridSpan w:val="3"/>
            <w:tcBorders>
              <w:top w:val="nil"/>
              <w:bottom w:val="nil"/>
            </w:tcBorders>
          </w:tcPr>
          <w:p w14:paraId="048EE52C" w14:textId="1E5E3E77" w:rsidR="00050726" w:rsidRPr="000430CB" w:rsidRDefault="00EF21CD" w:rsidP="00B536EE">
            <w:pPr>
              <w:spacing w:line="360" w:lineRule="auto"/>
              <w:jc w:val="center"/>
            </w:pPr>
            <w:r>
              <w:rPr>
                <w:rFonts w:hint="eastAsia"/>
              </w:rPr>
              <w:t>-</w:t>
            </w:r>
            <w:r w:rsidR="00C56B00">
              <w:t>4.01</w:t>
            </w:r>
          </w:p>
        </w:tc>
        <w:tc>
          <w:tcPr>
            <w:tcW w:w="1843" w:type="dxa"/>
            <w:tcBorders>
              <w:top w:val="nil"/>
              <w:bottom w:val="nil"/>
            </w:tcBorders>
          </w:tcPr>
          <w:p w14:paraId="78FA71BE" w14:textId="2D928C24" w:rsidR="00050726" w:rsidRDefault="00EF21CD" w:rsidP="00B536EE">
            <w:pPr>
              <w:spacing w:line="360" w:lineRule="auto"/>
              <w:jc w:val="center"/>
            </w:pPr>
            <w:r>
              <w:rPr>
                <w:rFonts w:hint="eastAsia"/>
              </w:rPr>
              <w:t>7</w:t>
            </w:r>
            <w:r w:rsidR="00C56B00">
              <w:t>0</w:t>
            </w:r>
            <w:r>
              <w:t>.</w:t>
            </w:r>
            <w:r w:rsidR="00C56B00">
              <w:t>95</w:t>
            </w:r>
          </w:p>
        </w:tc>
      </w:tr>
      <w:tr w:rsidR="00050726" w14:paraId="01CA13D4" w14:textId="77777777" w:rsidTr="00B536EE">
        <w:tc>
          <w:tcPr>
            <w:tcW w:w="1843" w:type="dxa"/>
            <w:gridSpan w:val="2"/>
            <w:tcBorders>
              <w:top w:val="nil"/>
              <w:bottom w:val="single" w:sz="4" w:space="0" w:color="auto"/>
            </w:tcBorders>
          </w:tcPr>
          <w:p w14:paraId="6D95D3E9" w14:textId="7F3D0F98" w:rsidR="00050726" w:rsidRDefault="00050726" w:rsidP="00B536EE">
            <w:pPr>
              <w:spacing w:line="360" w:lineRule="auto"/>
              <w:jc w:val="left"/>
            </w:pPr>
            <w:r>
              <w:t xml:space="preserve">R —&gt; P8b + </w:t>
            </w:r>
            <w:r w:rsidRPr="002D51BF">
              <w:t>NO</w:t>
            </w:r>
            <w:r w:rsidRPr="009E2B2A">
              <w:rPr>
                <w:vertAlign w:val="subscript"/>
              </w:rPr>
              <w:t>2</w:t>
            </w: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</w:tcPr>
          <w:p w14:paraId="27EF70F5" w14:textId="63BBA653" w:rsidR="00050726" w:rsidRDefault="00EE0098" w:rsidP="00B536EE">
            <w:pPr>
              <w:spacing w:line="360" w:lineRule="auto"/>
              <w:jc w:val="center"/>
            </w:pPr>
            <w:r>
              <w:t>2.58E45</w:t>
            </w:r>
          </w:p>
        </w:tc>
        <w:tc>
          <w:tcPr>
            <w:tcW w:w="1134" w:type="dxa"/>
            <w:gridSpan w:val="3"/>
            <w:tcBorders>
              <w:top w:val="nil"/>
              <w:bottom w:val="single" w:sz="4" w:space="0" w:color="auto"/>
            </w:tcBorders>
          </w:tcPr>
          <w:p w14:paraId="27CD1C48" w14:textId="67E1E882" w:rsidR="00050726" w:rsidRPr="000430CB" w:rsidRDefault="00EE0098" w:rsidP="00B536EE">
            <w:pPr>
              <w:spacing w:line="360" w:lineRule="auto"/>
              <w:jc w:val="center"/>
            </w:pPr>
            <w:r>
              <w:t>-8.73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02C2AF41" w14:textId="38EA2399" w:rsidR="00050726" w:rsidRDefault="00EE0098" w:rsidP="00B536EE">
            <w:pPr>
              <w:spacing w:line="360" w:lineRule="auto"/>
              <w:jc w:val="center"/>
            </w:pPr>
            <w:r>
              <w:t>85.53</w:t>
            </w:r>
          </w:p>
        </w:tc>
      </w:tr>
    </w:tbl>
    <w:p w14:paraId="5CEDEE19" w14:textId="70AC6C01" w:rsidR="00FB184F" w:rsidRDefault="00FB184F">
      <w:pPr>
        <w:widowControl/>
        <w:jc w:val="left"/>
        <w:rPr>
          <w:b/>
          <w:sz w:val="24"/>
        </w:rPr>
      </w:pPr>
    </w:p>
    <w:p w14:paraId="54F69EFC" w14:textId="77777777" w:rsidR="005B5422" w:rsidRDefault="005B5422">
      <w:pPr>
        <w:widowControl/>
        <w:jc w:val="left"/>
        <w:rPr>
          <w:b/>
          <w:sz w:val="24"/>
        </w:rPr>
      </w:pPr>
      <w:r>
        <w:rPr>
          <w:b/>
          <w:sz w:val="24"/>
        </w:rPr>
        <w:br w:type="page"/>
      </w:r>
    </w:p>
    <w:p w14:paraId="6B7A102B" w14:textId="69EFEC43" w:rsidR="00A7485A" w:rsidRDefault="00D06782" w:rsidP="008F19E9">
      <w:pPr>
        <w:widowControl/>
        <w:spacing w:beforeLines="50" w:before="156" w:line="360" w:lineRule="auto"/>
        <w:rPr>
          <w:sz w:val="24"/>
        </w:rPr>
      </w:pPr>
      <w:r>
        <w:rPr>
          <w:b/>
          <w:sz w:val="24"/>
        </w:rPr>
        <w:lastRenderedPageBreak/>
        <w:t>5</w:t>
      </w:r>
      <w:r w:rsidR="005E1D60">
        <w:rPr>
          <w:b/>
          <w:sz w:val="24"/>
        </w:rPr>
        <w:t xml:space="preserve">) </w:t>
      </w:r>
      <w:r w:rsidR="003C19D3">
        <w:rPr>
          <w:b/>
          <w:sz w:val="24"/>
        </w:rPr>
        <w:t>Figure</w:t>
      </w:r>
      <w:r w:rsidR="005E1D60" w:rsidRPr="009E2B2A">
        <w:rPr>
          <w:b/>
          <w:sz w:val="24"/>
        </w:rPr>
        <w:t xml:space="preserve"> </w:t>
      </w:r>
      <w:r>
        <w:rPr>
          <w:b/>
          <w:sz w:val="24"/>
        </w:rPr>
        <w:t>S5</w:t>
      </w:r>
      <w:r w:rsidR="005E1D60" w:rsidRPr="009E2B2A">
        <w:rPr>
          <w:b/>
          <w:sz w:val="24"/>
        </w:rPr>
        <w:t xml:space="preserve">. </w:t>
      </w:r>
      <w:bookmarkStart w:id="3" w:name="OLE_LINK1"/>
      <w:bookmarkStart w:id="4" w:name="OLE_LINK2"/>
      <w:r w:rsidR="005E1D60">
        <w:rPr>
          <w:sz w:val="24"/>
        </w:rPr>
        <w:t>Branching ratio</w:t>
      </w:r>
      <w:r w:rsidR="005E1D60" w:rsidRPr="009E2B2A">
        <w:rPr>
          <w:sz w:val="24"/>
        </w:rPr>
        <w:t xml:space="preserve"> of different </w:t>
      </w:r>
      <w:r w:rsidR="005E1D60">
        <w:rPr>
          <w:sz w:val="24"/>
        </w:rPr>
        <w:t>channels</w:t>
      </w:r>
      <w:r w:rsidR="003C19D3">
        <w:rPr>
          <w:sz w:val="24"/>
        </w:rPr>
        <w:t xml:space="preserve"> at </w:t>
      </w:r>
      <w:r w:rsidR="005E1D60">
        <w:rPr>
          <w:sz w:val="24"/>
        </w:rPr>
        <w:t>10, 100</w:t>
      </w:r>
      <w:r w:rsidR="005E1D60" w:rsidRPr="009E2B2A">
        <w:rPr>
          <w:sz w:val="24"/>
        </w:rPr>
        <w:t>atm, 300-1500K</w:t>
      </w:r>
      <w:bookmarkEnd w:id="3"/>
      <w:bookmarkEnd w:id="4"/>
      <w:r w:rsidR="005E1D60" w:rsidRPr="009E2B2A">
        <w:rPr>
          <w:sz w:val="24"/>
        </w:rPr>
        <w:t>.</w:t>
      </w:r>
    </w:p>
    <w:p w14:paraId="149F6DA1" w14:textId="047091A7" w:rsidR="005E1D60" w:rsidRDefault="001E3E16" w:rsidP="003C19D3">
      <w:pPr>
        <w:widowControl/>
        <w:spacing w:beforeLines="50" w:before="156" w:line="360" w:lineRule="auto"/>
        <w:jc w:val="center"/>
        <w:rPr>
          <w:sz w:val="24"/>
        </w:rPr>
      </w:pPr>
      <w:r>
        <w:rPr>
          <w:noProof/>
          <w:sz w:val="24"/>
        </w:rPr>
        <w:drawing>
          <wp:inline distT="0" distB="0" distL="0" distR="0" wp14:anchorId="3193ECAB" wp14:editId="58ED9B8C">
            <wp:extent cx="2880000" cy="25596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5.1.tif"/>
                    <pic:cNvPicPr/>
                  </pic:nvPicPr>
                  <pic:blipFill rotWithShape="1"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63" r="9687"/>
                    <a:stretch/>
                  </pic:blipFill>
                  <pic:spPr bwMode="auto">
                    <a:xfrm>
                      <a:off x="0" y="0"/>
                      <a:ext cx="2880000" cy="2559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084F4F6" w14:textId="74AF2EDA" w:rsidR="003C19D3" w:rsidRPr="009E2B2A" w:rsidRDefault="003C19D3" w:rsidP="007A7290">
      <w:pPr>
        <w:widowControl/>
        <w:spacing w:beforeLines="50" w:before="156" w:line="360" w:lineRule="auto"/>
        <w:ind w:rightChars="-157" w:right="-330"/>
        <w:jc w:val="left"/>
        <w:rPr>
          <w:sz w:val="24"/>
        </w:rPr>
      </w:pPr>
      <w:r>
        <w:rPr>
          <w:b/>
          <w:sz w:val="24"/>
        </w:rPr>
        <w:t>Figure</w:t>
      </w:r>
      <w:r w:rsidRPr="009E2B2A">
        <w:rPr>
          <w:b/>
          <w:sz w:val="24"/>
        </w:rPr>
        <w:t xml:space="preserve"> </w:t>
      </w:r>
      <w:r>
        <w:rPr>
          <w:b/>
          <w:sz w:val="24"/>
        </w:rPr>
        <w:t>S5</w:t>
      </w:r>
      <w:r w:rsidR="007A7290">
        <w:rPr>
          <w:b/>
          <w:sz w:val="24"/>
        </w:rPr>
        <w:t>.1</w:t>
      </w:r>
      <w:r>
        <w:rPr>
          <w:b/>
          <w:sz w:val="24"/>
        </w:rPr>
        <w:t xml:space="preserve"> </w:t>
      </w:r>
      <w:r w:rsidR="007A7290" w:rsidRPr="00D65566">
        <w:rPr>
          <w:szCs w:val="21"/>
        </w:rPr>
        <w:t>The branching ratio</w:t>
      </w:r>
      <w:r w:rsidR="007A7290">
        <w:rPr>
          <w:szCs w:val="21"/>
        </w:rPr>
        <w:t xml:space="preserve"> of three kinds of reaction pathways are presented at 10 </w:t>
      </w:r>
      <w:proofErr w:type="spellStart"/>
      <w:r w:rsidR="007A7290">
        <w:rPr>
          <w:szCs w:val="21"/>
        </w:rPr>
        <w:t>atm</w:t>
      </w:r>
      <w:proofErr w:type="spellEnd"/>
      <w:r w:rsidR="007A7290">
        <w:rPr>
          <w:szCs w:val="21"/>
        </w:rPr>
        <w:t xml:space="preserve"> in 300-1500 K.</w:t>
      </w:r>
    </w:p>
    <w:p w14:paraId="7342877D" w14:textId="4CE3D25E" w:rsidR="003F72A1" w:rsidRDefault="001E3E16" w:rsidP="003C19D3">
      <w:pPr>
        <w:spacing w:line="360" w:lineRule="auto"/>
        <w:jc w:val="center"/>
      </w:pPr>
      <w:r>
        <w:rPr>
          <w:noProof/>
        </w:rPr>
        <w:drawing>
          <wp:inline distT="0" distB="0" distL="0" distR="0" wp14:anchorId="6A68518A" wp14:editId="77A0B6EE">
            <wp:extent cx="2880000" cy="246240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5.2.tif"/>
                    <pic:cNvPicPr/>
                  </pic:nvPicPr>
                  <pic:blipFill rotWithShape="1"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07" r="9270" b="2644"/>
                    <a:stretch/>
                  </pic:blipFill>
                  <pic:spPr bwMode="auto">
                    <a:xfrm>
                      <a:off x="0" y="0"/>
                      <a:ext cx="2880000" cy="2462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6A1BE8D" w14:textId="6E3A9731" w:rsidR="007A7290" w:rsidRPr="005E1D60" w:rsidRDefault="007A7290" w:rsidP="007A7290">
      <w:pPr>
        <w:spacing w:line="360" w:lineRule="auto"/>
        <w:ind w:rightChars="-21" w:right="-44"/>
        <w:jc w:val="left"/>
      </w:pPr>
      <w:r>
        <w:rPr>
          <w:b/>
          <w:sz w:val="24"/>
        </w:rPr>
        <w:t>Figure</w:t>
      </w:r>
      <w:r w:rsidRPr="009E2B2A">
        <w:rPr>
          <w:b/>
          <w:sz w:val="24"/>
        </w:rPr>
        <w:t xml:space="preserve"> </w:t>
      </w:r>
      <w:r>
        <w:rPr>
          <w:b/>
          <w:sz w:val="24"/>
        </w:rPr>
        <w:t xml:space="preserve">S5.2 </w:t>
      </w:r>
      <w:r w:rsidRPr="00D65566">
        <w:rPr>
          <w:szCs w:val="21"/>
        </w:rPr>
        <w:t>The branching ratio</w:t>
      </w:r>
      <w:r>
        <w:rPr>
          <w:szCs w:val="21"/>
        </w:rPr>
        <w:t xml:space="preserve"> of three kinds of reaction pathways are presented at 100 </w:t>
      </w:r>
      <w:proofErr w:type="spellStart"/>
      <w:r>
        <w:rPr>
          <w:szCs w:val="21"/>
        </w:rPr>
        <w:t>atm</w:t>
      </w:r>
      <w:proofErr w:type="spellEnd"/>
      <w:r>
        <w:rPr>
          <w:szCs w:val="21"/>
        </w:rPr>
        <w:t xml:space="preserve"> in 300-1500 K.</w:t>
      </w:r>
    </w:p>
    <w:sectPr w:rsidR="007A7290" w:rsidRPr="005E1D60">
      <w:footerReference w:type="default" r:id="rId47"/>
      <w:pgSz w:w="11906" w:h="16838"/>
      <w:pgMar w:top="1077" w:right="1440" w:bottom="1077" w:left="1440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2A1B442" w14:textId="77777777" w:rsidR="0014539B" w:rsidRDefault="0014539B"/>
  </w:endnote>
  <w:endnote w:type="continuationSeparator" w:id="0">
    <w:p w14:paraId="3D0FF1DF" w14:textId="77777777" w:rsidR="0014539B" w:rsidRDefault="001453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583596963"/>
    </w:sdtPr>
    <w:sdtEndPr/>
    <w:sdtContent>
      <w:p w14:paraId="4A3E526C" w14:textId="0F03B891" w:rsidR="008D477B" w:rsidRDefault="008D477B">
        <w:pPr>
          <w:pStyle w:val="a4"/>
          <w:jc w:val="center"/>
        </w:pPr>
        <w:r>
          <w:t>S-</w:t>
        </w:r>
        <w:r>
          <w:fldChar w:fldCharType="begin"/>
        </w:r>
        <w:r>
          <w:instrText>PAGE   \* MERGEFORMAT</w:instrText>
        </w:r>
        <w:r>
          <w:fldChar w:fldCharType="separate"/>
        </w:r>
        <w:r w:rsidR="00B63E62" w:rsidRPr="00B63E62">
          <w:rPr>
            <w:noProof/>
            <w:lang w:val="zh-CN"/>
          </w:rPr>
          <w:t>29</w:t>
        </w:r>
        <w:r>
          <w:fldChar w:fldCharType="end"/>
        </w:r>
      </w:p>
    </w:sdtContent>
  </w:sdt>
  <w:p w14:paraId="53ECE667" w14:textId="77777777" w:rsidR="008D477B" w:rsidRDefault="008D477B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B3C6A4A" w14:textId="77777777" w:rsidR="0014539B" w:rsidRDefault="0014539B"/>
  </w:footnote>
  <w:footnote w:type="continuationSeparator" w:id="0">
    <w:p w14:paraId="235712F1" w14:textId="77777777" w:rsidR="0014539B" w:rsidRDefault="0014539B">
      <w:r>
        <w:continuationSeparator/>
      </w:r>
    </w:p>
  </w:footnote>
  <w:footnote w:id="1">
    <w:p w14:paraId="1C71B185" w14:textId="77777777" w:rsidR="008D477B" w:rsidRDefault="008D477B" w:rsidP="00BD0933">
      <w:pPr>
        <w:pStyle w:val="a6"/>
        <w:jc w:val="both"/>
        <w:rPr>
          <w:rFonts w:hAnsi="宋体"/>
          <w:sz w:val="21"/>
          <w:szCs w:val="21"/>
        </w:rPr>
      </w:pPr>
      <w:r w:rsidRPr="00D03DC1">
        <w:t xml:space="preserve">* </w:t>
      </w:r>
      <w:r>
        <w:rPr>
          <w:rFonts w:hAnsi="宋体" w:hint="eastAsia"/>
          <w:sz w:val="21"/>
          <w:szCs w:val="21"/>
        </w:rPr>
        <w:t>Corresponding author</w:t>
      </w:r>
      <w:r>
        <w:rPr>
          <w:rFonts w:hAnsi="宋体"/>
          <w:sz w:val="21"/>
          <w:szCs w:val="21"/>
        </w:rPr>
        <w:t>:</w:t>
      </w:r>
    </w:p>
    <w:p w14:paraId="50B3EE0B" w14:textId="77777777" w:rsidR="008D477B" w:rsidRPr="002D18D3" w:rsidRDefault="008D477B" w:rsidP="00BD0933">
      <w:pPr>
        <w:pStyle w:val="a6"/>
        <w:rPr>
          <w:sz w:val="21"/>
          <w:szCs w:val="21"/>
        </w:rPr>
      </w:pPr>
      <w:r w:rsidRPr="002D18D3">
        <w:rPr>
          <w:sz w:val="21"/>
          <w:szCs w:val="21"/>
        </w:rPr>
        <w:t>Feng Zhang</w:t>
      </w:r>
    </w:p>
    <w:p w14:paraId="21BFF4B7" w14:textId="5B0A50D7" w:rsidR="008D477B" w:rsidRPr="002D18D3" w:rsidRDefault="003A775F" w:rsidP="00BD0933">
      <w:pPr>
        <w:pStyle w:val="a6"/>
        <w:rPr>
          <w:sz w:val="21"/>
          <w:szCs w:val="21"/>
        </w:rPr>
      </w:pPr>
      <w:r w:rsidRPr="003A775F">
        <w:rPr>
          <w:sz w:val="21"/>
          <w:szCs w:val="21"/>
        </w:rPr>
        <w:t xml:space="preserve">Hefei National Laboratory for Physical Sciences at the </w:t>
      </w:r>
      <w:proofErr w:type="spellStart"/>
      <w:r w:rsidRPr="003A775F">
        <w:rPr>
          <w:sz w:val="21"/>
          <w:szCs w:val="21"/>
        </w:rPr>
        <w:t>Microscale</w:t>
      </w:r>
      <w:proofErr w:type="spellEnd"/>
      <w:r w:rsidR="008D477B" w:rsidRPr="002D18D3">
        <w:rPr>
          <w:sz w:val="21"/>
          <w:szCs w:val="21"/>
        </w:rPr>
        <w:t>, University of Science and Technology of China</w:t>
      </w:r>
    </w:p>
    <w:p w14:paraId="5C1BC65A" w14:textId="77777777" w:rsidR="008D477B" w:rsidRPr="002D18D3" w:rsidRDefault="008D477B" w:rsidP="00BD0933">
      <w:pPr>
        <w:pStyle w:val="a6"/>
        <w:rPr>
          <w:sz w:val="21"/>
          <w:szCs w:val="21"/>
        </w:rPr>
      </w:pPr>
      <w:r w:rsidRPr="002D18D3">
        <w:rPr>
          <w:sz w:val="21"/>
          <w:szCs w:val="21"/>
        </w:rPr>
        <w:t>Hefei, Anhui 230029, China</w:t>
      </w:r>
    </w:p>
    <w:p w14:paraId="30955B8A" w14:textId="77777777" w:rsidR="008D477B" w:rsidRDefault="008D477B" w:rsidP="00BD0933">
      <w:pPr>
        <w:pStyle w:val="a6"/>
        <w:jc w:val="both"/>
        <w:rPr>
          <w:sz w:val="21"/>
          <w:szCs w:val="21"/>
        </w:rPr>
      </w:pPr>
      <w:r w:rsidRPr="002D18D3">
        <w:rPr>
          <w:sz w:val="21"/>
          <w:szCs w:val="21"/>
        </w:rPr>
        <w:t xml:space="preserve">E-mail: </w:t>
      </w:r>
      <w:hyperlink r:id="rId1" w:tgtFrame="_blank" w:history="1">
        <w:r w:rsidRPr="00627AEC">
          <w:rPr>
            <w:rStyle w:val="a7"/>
            <w:sz w:val="21"/>
            <w:szCs w:val="21"/>
          </w:rPr>
          <w:t>feng2011@ustc.edu.cn</w:t>
        </w:r>
      </w:hyperlink>
      <w:r w:rsidRPr="00627AEC">
        <w:rPr>
          <w:sz w:val="21"/>
          <w:szCs w:val="21"/>
        </w:rPr>
        <w:t xml:space="preserve"> </w:t>
      </w:r>
      <w:r>
        <w:rPr>
          <w:sz w:val="21"/>
          <w:szCs w:val="21"/>
        </w:rPr>
        <w:t>(FZ)</w:t>
      </w:r>
      <w:r>
        <w:rPr>
          <w:rFonts w:hint="eastAsia"/>
          <w:sz w:val="21"/>
          <w:szCs w:val="21"/>
        </w:rPr>
        <w:t>.</w:t>
      </w:r>
    </w:p>
    <w:p w14:paraId="61A9658A" w14:textId="108C6DED" w:rsidR="008D477B" w:rsidRPr="00ED5658" w:rsidRDefault="008D477B" w:rsidP="00BD0933">
      <w:pPr>
        <w:pStyle w:val="a6"/>
        <w:jc w:val="both"/>
        <w:rPr>
          <w:sz w:val="21"/>
          <w:szCs w:val="21"/>
        </w:rPr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87AC3FA"/>
    <w:multiLevelType w:val="singleLevel"/>
    <w:tmpl w:val="F87AC3FA"/>
    <w:lvl w:ilvl="0">
      <w:start w:val="6"/>
      <w:numFmt w:val="decimal"/>
      <w:lvlText w:val="%1."/>
      <w:lvlJc w:val="left"/>
      <w:pPr>
        <w:tabs>
          <w:tab w:val="left" w:pos="312"/>
        </w:tabs>
      </w:pPr>
    </w:lvl>
  </w:abstractNum>
  <w:abstractNum w:abstractNumId="1">
    <w:nsid w:val="3537481B"/>
    <w:multiLevelType w:val="hybridMultilevel"/>
    <w:tmpl w:val="1EA2992E"/>
    <w:lvl w:ilvl="0" w:tplc="A588D8BC">
      <w:start w:val="6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3EA2CBAB"/>
    <w:multiLevelType w:val="singleLevel"/>
    <w:tmpl w:val="3EA2CBAB"/>
    <w:lvl w:ilvl="0">
      <w:start w:val="4"/>
      <w:numFmt w:val="decimal"/>
      <w:suff w:val="space"/>
      <w:lvlText w:val="%1."/>
      <w:lvlJc w:val="left"/>
    </w:lvl>
  </w:abstractNum>
  <w:abstractNum w:abstractNumId="3">
    <w:nsid w:val="6A587C97"/>
    <w:multiLevelType w:val="multilevel"/>
    <w:tmpl w:val="6A587C97"/>
    <w:lvl w:ilvl="0">
      <w:start w:val="1"/>
      <w:numFmt w:val="decimal"/>
      <w:lvlText w:val="%1)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70B513E5"/>
    <w:multiLevelType w:val="hybridMultilevel"/>
    <w:tmpl w:val="B39CF1DA"/>
    <w:lvl w:ilvl="0" w:tplc="53401152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74763491"/>
    <w:multiLevelType w:val="hybridMultilevel"/>
    <w:tmpl w:val="B60ED206"/>
    <w:lvl w:ilvl="0" w:tplc="7D521944">
      <w:start w:val="1"/>
      <w:numFmt w:val="decimal"/>
      <w:lvlText w:val="%1)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  <w:num w:numId="5">
    <w:abstractNumId w:val="5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hideSpellingErrors/>
  <w:hideGrammaticalErrors/>
  <w:proofState w:spelling="clean" w:grammar="clean"/>
  <w:trackRevisions/>
  <w:defaultTabStop w:val="420"/>
  <w:drawingGridHorizontalSpacing w:val="105"/>
  <w:drawingGridVerticalSpacing w:val="156"/>
  <w:noPunctuationKerning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jexNLMwNjQwNzY2sjBW0lEKTi0uzszPAykwNKsFAK98flMtAAAA"/>
  </w:docVars>
  <w:rsids>
    <w:rsidRoot w:val="00786698"/>
    <w:rsid w:val="00007DD7"/>
    <w:rsid w:val="00014540"/>
    <w:rsid w:val="00014FEB"/>
    <w:rsid w:val="00015665"/>
    <w:rsid w:val="0001651B"/>
    <w:rsid w:val="00017E9D"/>
    <w:rsid w:val="0002326F"/>
    <w:rsid w:val="00027183"/>
    <w:rsid w:val="000272B7"/>
    <w:rsid w:val="00027475"/>
    <w:rsid w:val="00031F8E"/>
    <w:rsid w:val="0003435E"/>
    <w:rsid w:val="00035391"/>
    <w:rsid w:val="000430CB"/>
    <w:rsid w:val="0004770E"/>
    <w:rsid w:val="00050726"/>
    <w:rsid w:val="00051009"/>
    <w:rsid w:val="0005308A"/>
    <w:rsid w:val="000564DD"/>
    <w:rsid w:val="00057A30"/>
    <w:rsid w:val="000636A3"/>
    <w:rsid w:val="0006520C"/>
    <w:rsid w:val="00065E9C"/>
    <w:rsid w:val="00067B35"/>
    <w:rsid w:val="00071E67"/>
    <w:rsid w:val="000733AE"/>
    <w:rsid w:val="000805D8"/>
    <w:rsid w:val="00083D81"/>
    <w:rsid w:val="00085FE1"/>
    <w:rsid w:val="00090D78"/>
    <w:rsid w:val="0009607F"/>
    <w:rsid w:val="00096E5D"/>
    <w:rsid w:val="000A5A85"/>
    <w:rsid w:val="000A72A6"/>
    <w:rsid w:val="000B17C3"/>
    <w:rsid w:val="000B5418"/>
    <w:rsid w:val="000B7691"/>
    <w:rsid w:val="000C0D91"/>
    <w:rsid w:val="000C13B5"/>
    <w:rsid w:val="000C2B2C"/>
    <w:rsid w:val="000C3400"/>
    <w:rsid w:val="000C38F1"/>
    <w:rsid w:val="000C745B"/>
    <w:rsid w:val="000D2982"/>
    <w:rsid w:val="000D7429"/>
    <w:rsid w:val="000E1CAF"/>
    <w:rsid w:val="000E3AC2"/>
    <w:rsid w:val="000F174D"/>
    <w:rsid w:val="000F3897"/>
    <w:rsid w:val="000F6DF9"/>
    <w:rsid w:val="00100E6F"/>
    <w:rsid w:val="00100EFA"/>
    <w:rsid w:val="001020BD"/>
    <w:rsid w:val="001046AB"/>
    <w:rsid w:val="0010494E"/>
    <w:rsid w:val="00116E60"/>
    <w:rsid w:val="00117155"/>
    <w:rsid w:val="00120592"/>
    <w:rsid w:val="001223E0"/>
    <w:rsid w:val="001232EA"/>
    <w:rsid w:val="001234B3"/>
    <w:rsid w:val="001236F4"/>
    <w:rsid w:val="00123BC7"/>
    <w:rsid w:val="00124948"/>
    <w:rsid w:val="00127424"/>
    <w:rsid w:val="0013489A"/>
    <w:rsid w:val="0013620F"/>
    <w:rsid w:val="00137A5C"/>
    <w:rsid w:val="001406D4"/>
    <w:rsid w:val="00144F2F"/>
    <w:rsid w:val="0014539B"/>
    <w:rsid w:val="00155479"/>
    <w:rsid w:val="001559AD"/>
    <w:rsid w:val="001631E0"/>
    <w:rsid w:val="0016528D"/>
    <w:rsid w:val="00165ABB"/>
    <w:rsid w:val="00175180"/>
    <w:rsid w:val="00176D30"/>
    <w:rsid w:val="001814B6"/>
    <w:rsid w:val="00191D69"/>
    <w:rsid w:val="001962E0"/>
    <w:rsid w:val="00196923"/>
    <w:rsid w:val="00197A5F"/>
    <w:rsid w:val="001A31B5"/>
    <w:rsid w:val="001A67EC"/>
    <w:rsid w:val="001A77FA"/>
    <w:rsid w:val="001A7A74"/>
    <w:rsid w:val="001B0FD3"/>
    <w:rsid w:val="001B2413"/>
    <w:rsid w:val="001B3B1A"/>
    <w:rsid w:val="001B473C"/>
    <w:rsid w:val="001B5CB4"/>
    <w:rsid w:val="001B65A4"/>
    <w:rsid w:val="001C1C1E"/>
    <w:rsid w:val="001C2299"/>
    <w:rsid w:val="001C424B"/>
    <w:rsid w:val="001C618C"/>
    <w:rsid w:val="001D0CAA"/>
    <w:rsid w:val="001D0D7F"/>
    <w:rsid w:val="001D1A53"/>
    <w:rsid w:val="001D23A0"/>
    <w:rsid w:val="001D5776"/>
    <w:rsid w:val="001E3D04"/>
    <w:rsid w:val="001E3E16"/>
    <w:rsid w:val="001E5565"/>
    <w:rsid w:val="001E5664"/>
    <w:rsid w:val="001E679C"/>
    <w:rsid w:val="001F0ACB"/>
    <w:rsid w:val="001F18EC"/>
    <w:rsid w:val="001F564B"/>
    <w:rsid w:val="001F755F"/>
    <w:rsid w:val="00200D2E"/>
    <w:rsid w:val="00205055"/>
    <w:rsid w:val="00206892"/>
    <w:rsid w:val="002079DB"/>
    <w:rsid w:val="00214370"/>
    <w:rsid w:val="0021471E"/>
    <w:rsid w:val="00216262"/>
    <w:rsid w:val="0022274E"/>
    <w:rsid w:val="00222DCC"/>
    <w:rsid w:val="002248B6"/>
    <w:rsid w:val="00225EBC"/>
    <w:rsid w:val="00226E7E"/>
    <w:rsid w:val="00226EAB"/>
    <w:rsid w:val="00232869"/>
    <w:rsid w:val="00235FC2"/>
    <w:rsid w:val="00251B5A"/>
    <w:rsid w:val="00255D56"/>
    <w:rsid w:val="00266CD9"/>
    <w:rsid w:val="00270BEA"/>
    <w:rsid w:val="0027106B"/>
    <w:rsid w:val="00271F23"/>
    <w:rsid w:val="00273B2E"/>
    <w:rsid w:val="0027531B"/>
    <w:rsid w:val="00292116"/>
    <w:rsid w:val="0029418E"/>
    <w:rsid w:val="0029421B"/>
    <w:rsid w:val="00295245"/>
    <w:rsid w:val="0029535D"/>
    <w:rsid w:val="00295AE8"/>
    <w:rsid w:val="00295ED8"/>
    <w:rsid w:val="002A3B27"/>
    <w:rsid w:val="002A4098"/>
    <w:rsid w:val="002A43EF"/>
    <w:rsid w:val="002A4F84"/>
    <w:rsid w:val="002A7141"/>
    <w:rsid w:val="002B3451"/>
    <w:rsid w:val="002B38DB"/>
    <w:rsid w:val="002B62FA"/>
    <w:rsid w:val="002C2ABE"/>
    <w:rsid w:val="002C3DFB"/>
    <w:rsid w:val="002C5002"/>
    <w:rsid w:val="002C5F68"/>
    <w:rsid w:val="002C74F1"/>
    <w:rsid w:val="002D0E63"/>
    <w:rsid w:val="002D1E42"/>
    <w:rsid w:val="002D3F59"/>
    <w:rsid w:val="002D51BF"/>
    <w:rsid w:val="002E2317"/>
    <w:rsid w:val="002E7E81"/>
    <w:rsid w:val="002F01C3"/>
    <w:rsid w:val="002F06D4"/>
    <w:rsid w:val="002F0F19"/>
    <w:rsid w:val="002F1676"/>
    <w:rsid w:val="002F3639"/>
    <w:rsid w:val="002F7B21"/>
    <w:rsid w:val="003023CC"/>
    <w:rsid w:val="003058AC"/>
    <w:rsid w:val="00310000"/>
    <w:rsid w:val="00310EC4"/>
    <w:rsid w:val="003162E3"/>
    <w:rsid w:val="00316F51"/>
    <w:rsid w:val="00317DEA"/>
    <w:rsid w:val="00326254"/>
    <w:rsid w:val="00330118"/>
    <w:rsid w:val="00332FE7"/>
    <w:rsid w:val="00334FBC"/>
    <w:rsid w:val="003379DE"/>
    <w:rsid w:val="003408E5"/>
    <w:rsid w:val="00341D41"/>
    <w:rsid w:val="00344C82"/>
    <w:rsid w:val="00346E40"/>
    <w:rsid w:val="00353667"/>
    <w:rsid w:val="00355847"/>
    <w:rsid w:val="00360BF4"/>
    <w:rsid w:val="00360DE0"/>
    <w:rsid w:val="00365540"/>
    <w:rsid w:val="00373384"/>
    <w:rsid w:val="00375045"/>
    <w:rsid w:val="0037667D"/>
    <w:rsid w:val="00382241"/>
    <w:rsid w:val="0038290F"/>
    <w:rsid w:val="00384984"/>
    <w:rsid w:val="00385256"/>
    <w:rsid w:val="00386918"/>
    <w:rsid w:val="00386950"/>
    <w:rsid w:val="0039374F"/>
    <w:rsid w:val="003968B5"/>
    <w:rsid w:val="003A1057"/>
    <w:rsid w:val="003A38E6"/>
    <w:rsid w:val="003A775F"/>
    <w:rsid w:val="003B369D"/>
    <w:rsid w:val="003B7429"/>
    <w:rsid w:val="003B7F83"/>
    <w:rsid w:val="003C0264"/>
    <w:rsid w:val="003C19D3"/>
    <w:rsid w:val="003C44E6"/>
    <w:rsid w:val="003C7F86"/>
    <w:rsid w:val="003D00AB"/>
    <w:rsid w:val="003D15E2"/>
    <w:rsid w:val="003D16F0"/>
    <w:rsid w:val="003D2118"/>
    <w:rsid w:val="003D5465"/>
    <w:rsid w:val="003E17BE"/>
    <w:rsid w:val="003E1B24"/>
    <w:rsid w:val="003E70FF"/>
    <w:rsid w:val="003F10A2"/>
    <w:rsid w:val="003F3434"/>
    <w:rsid w:val="003F5695"/>
    <w:rsid w:val="003F6F04"/>
    <w:rsid w:val="003F72A1"/>
    <w:rsid w:val="004009B8"/>
    <w:rsid w:val="004021C1"/>
    <w:rsid w:val="004043AE"/>
    <w:rsid w:val="00404844"/>
    <w:rsid w:val="00406242"/>
    <w:rsid w:val="00410BF4"/>
    <w:rsid w:val="00410C14"/>
    <w:rsid w:val="0041137F"/>
    <w:rsid w:val="0041697E"/>
    <w:rsid w:val="004175C2"/>
    <w:rsid w:val="004221C7"/>
    <w:rsid w:val="00430795"/>
    <w:rsid w:val="00434F29"/>
    <w:rsid w:val="00443D44"/>
    <w:rsid w:val="004461CB"/>
    <w:rsid w:val="00446473"/>
    <w:rsid w:val="00451743"/>
    <w:rsid w:val="004517FF"/>
    <w:rsid w:val="004519FE"/>
    <w:rsid w:val="0045470C"/>
    <w:rsid w:val="0045672E"/>
    <w:rsid w:val="00470A9E"/>
    <w:rsid w:val="00477CDD"/>
    <w:rsid w:val="00477D9A"/>
    <w:rsid w:val="004800C5"/>
    <w:rsid w:val="00481B6D"/>
    <w:rsid w:val="00483608"/>
    <w:rsid w:val="0048439B"/>
    <w:rsid w:val="00486353"/>
    <w:rsid w:val="004916C1"/>
    <w:rsid w:val="00491767"/>
    <w:rsid w:val="00492AC3"/>
    <w:rsid w:val="00492F02"/>
    <w:rsid w:val="00492F2B"/>
    <w:rsid w:val="0049391E"/>
    <w:rsid w:val="00493A06"/>
    <w:rsid w:val="00494C2B"/>
    <w:rsid w:val="00497D71"/>
    <w:rsid w:val="004A2DE1"/>
    <w:rsid w:val="004A47CA"/>
    <w:rsid w:val="004B125A"/>
    <w:rsid w:val="004C0E7A"/>
    <w:rsid w:val="004C0EA3"/>
    <w:rsid w:val="004C130F"/>
    <w:rsid w:val="004C2F6D"/>
    <w:rsid w:val="004C593B"/>
    <w:rsid w:val="004C60F9"/>
    <w:rsid w:val="004C7A4C"/>
    <w:rsid w:val="004D3547"/>
    <w:rsid w:val="004D6F83"/>
    <w:rsid w:val="004D780A"/>
    <w:rsid w:val="004E0C35"/>
    <w:rsid w:val="004E0F8C"/>
    <w:rsid w:val="004E7895"/>
    <w:rsid w:val="004F17D7"/>
    <w:rsid w:val="004F39B5"/>
    <w:rsid w:val="004F5BB4"/>
    <w:rsid w:val="004F6E81"/>
    <w:rsid w:val="004F6FA3"/>
    <w:rsid w:val="005017D8"/>
    <w:rsid w:val="00501BB6"/>
    <w:rsid w:val="00502E98"/>
    <w:rsid w:val="00505A79"/>
    <w:rsid w:val="00506AE0"/>
    <w:rsid w:val="0051104D"/>
    <w:rsid w:val="00512731"/>
    <w:rsid w:val="005163A8"/>
    <w:rsid w:val="00516FB6"/>
    <w:rsid w:val="00520E91"/>
    <w:rsid w:val="005253CC"/>
    <w:rsid w:val="00527770"/>
    <w:rsid w:val="00527EDD"/>
    <w:rsid w:val="0053732F"/>
    <w:rsid w:val="0054088C"/>
    <w:rsid w:val="00540A3D"/>
    <w:rsid w:val="00541535"/>
    <w:rsid w:val="00541C3D"/>
    <w:rsid w:val="00541E12"/>
    <w:rsid w:val="0054563F"/>
    <w:rsid w:val="005502EF"/>
    <w:rsid w:val="00550A24"/>
    <w:rsid w:val="00552A04"/>
    <w:rsid w:val="005555DE"/>
    <w:rsid w:val="0055674D"/>
    <w:rsid w:val="005610A6"/>
    <w:rsid w:val="00561BE5"/>
    <w:rsid w:val="00565380"/>
    <w:rsid w:val="005678E0"/>
    <w:rsid w:val="005679EB"/>
    <w:rsid w:val="00571648"/>
    <w:rsid w:val="00572721"/>
    <w:rsid w:val="0057583A"/>
    <w:rsid w:val="00575C57"/>
    <w:rsid w:val="0057628B"/>
    <w:rsid w:val="00576901"/>
    <w:rsid w:val="00576F29"/>
    <w:rsid w:val="005802C4"/>
    <w:rsid w:val="00580732"/>
    <w:rsid w:val="00581060"/>
    <w:rsid w:val="0058154B"/>
    <w:rsid w:val="005818D3"/>
    <w:rsid w:val="00582031"/>
    <w:rsid w:val="005829E6"/>
    <w:rsid w:val="005858F9"/>
    <w:rsid w:val="00585A3B"/>
    <w:rsid w:val="00587B59"/>
    <w:rsid w:val="005906E0"/>
    <w:rsid w:val="005938D6"/>
    <w:rsid w:val="00594E52"/>
    <w:rsid w:val="005A196E"/>
    <w:rsid w:val="005A1CBF"/>
    <w:rsid w:val="005A24E9"/>
    <w:rsid w:val="005A603C"/>
    <w:rsid w:val="005A76F8"/>
    <w:rsid w:val="005B21C8"/>
    <w:rsid w:val="005B25C8"/>
    <w:rsid w:val="005B5422"/>
    <w:rsid w:val="005B6D22"/>
    <w:rsid w:val="005B6E57"/>
    <w:rsid w:val="005C2FD0"/>
    <w:rsid w:val="005C3B74"/>
    <w:rsid w:val="005C5FCC"/>
    <w:rsid w:val="005C78A2"/>
    <w:rsid w:val="005D0646"/>
    <w:rsid w:val="005D2DDD"/>
    <w:rsid w:val="005D31FE"/>
    <w:rsid w:val="005D571F"/>
    <w:rsid w:val="005D7163"/>
    <w:rsid w:val="005D7FE8"/>
    <w:rsid w:val="005E1D60"/>
    <w:rsid w:val="005E3803"/>
    <w:rsid w:val="005E51C9"/>
    <w:rsid w:val="005E5F51"/>
    <w:rsid w:val="005E7156"/>
    <w:rsid w:val="005F03F1"/>
    <w:rsid w:val="005F1AC0"/>
    <w:rsid w:val="005F26EF"/>
    <w:rsid w:val="005F52A4"/>
    <w:rsid w:val="005F5395"/>
    <w:rsid w:val="00603C4A"/>
    <w:rsid w:val="006041A7"/>
    <w:rsid w:val="00604C5F"/>
    <w:rsid w:val="00605A9E"/>
    <w:rsid w:val="0060798F"/>
    <w:rsid w:val="00612757"/>
    <w:rsid w:val="00613620"/>
    <w:rsid w:val="00614307"/>
    <w:rsid w:val="006158C3"/>
    <w:rsid w:val="00616899"/>
    <w:rsid w:val="00620C14"/>
    <w:rsid w:val="00624F59"/>
    <w:rsid w:val="006259D4"/>
    <w:rsid w:val="006266C5"/>
    <w:rsid w:val="00631B84"/>
    <w:rsid w:val="00633C3D"/>
    <w:rsid w:val="00634A65"/>
    <w:rsid w:val="00634DD6"/>
    <w:rsid w:val="00640024"/>
    <w:rsid w:val="00640752"/>
    <w:rsid w:val="00642356"/>
    <w:rsid w:val="00642D08"/>
    <w:rsid w:val="0064329D"/>
    <w:rsid w:val="00643678"/>
    <w:rsid w:val="006439DB"/>
    <w:rsid w:val="00644227"/>
    <w:rsid w:val="0065102F"/>
    <w:rsid w:val="0065209A"/>
    <w:rsid w:val="00652895"/>
    <w:rsid w:val="006539CF"/>
    <w:rsid w:val="00654023"/>
    <w:rsid w:val="006551BF"/>
    <w:rsid w:val="00656EE0"/>
    <w:rsid w:val="00661AAE"/>
    <w:rsid w:val="00663745"/>
    <w:rsid w:val="00664CF3"/>
    <w:rsid w:val="00665C4B"/>
    <w:rsid w:val="00665E4E"/>
    <w:rsid w:val="00672585"/>
    <w:rsid w:val="006742A2"/>
    <w:rsid w:val="00683AED"/>
    <w:rsid w:val="0068575F"/>
    <w:rsid w:val="00687A34"/>
    <w:rsid w:val="006921AB"/>
    <w:rsid w:val="00692428"/>
    <w:rsid w:val="00695A63"/>
    <w:rsid w:val="00695AE1"/>
    <w:rsid w:val="006A01AC"/>
    <w:rsid w:val="006A4F53"/>
    <w:rsid w:val="006A512A"/>
    <w:rsid w:val="006A7396"/>
    <w:rsid w:val="006B1961"/>
    <w:rsid w:val="006B55C8"/>
    <w:rsid w:val="006B6BC9"/>
    <w:rsid w:val="006B702C"/>
    <w:rsid w:val="006C0B19"/>
    <w:rsid w:val="006C73E6"/>
    <w:rsid w:val="006D1245"/>
    <w:rsid w:val="006D484E"/>
    <w:rsid w:val="006D6160"/>
    <w:rsid w:val="006E0CCB"/>
    <w:rsid w:val="006E0EF7"/>
    <w:rsid w:val="006E4565"/>
    <w:rsid w:val="006E5248"/>
    <w:rsid w:val="006E7EDE"/>
    <w:rsid w:val="006F0861"/>
    <w:rsid w:val="006F0C12"/>
    <w:rsid w:val="006F1938"/>
    <w:rsid w:val="006F304D"/>
    <w:rsid w:val="006F7D81"/>
    <w:rsid w:val="0070000A"/>
    <w:rsid w:val="00702C96"/>
    <w:rsid w:val="007045FB"/>
    <w:rsid w:val="00704F40"/>
    <w:rsid w:val="00705FE2"/>
    <w:rsid w:val="00706FE7"/>
    <w:rsid w:val="00711262"/>
    <w:rsid w:val="007130E1"/>
    <w:rsid w:val="00713543"/>
    <w:rsid w:val="00715CBC"/>
    <w:rsid w:val="007210F5"/>
    <w:rsid w:val="007277E0"/>
    <w:rsid w:val="00727BF0"/>
    <w:rsid w:val="00730448"/>
    <w:rsid w:val="00732345"/>
    <w:rsid w:val="00735B0E"/>
    <w:rsid w:val="00743DA7"/>
    <w:rsid w:val="00744287"/>
    <w:rsid w:val="00747046"/>
    <w:rsid w:val="00751CD8"/>
    <w:rsid w:val="007526F5"/>
    <w:rsid w:val="0076005C"/>
    <w:rsid w:val="007602A8"/>
    <w:rsid w:val="00762C47"/>
    <w:rsid w:val="00765394"/>
    <w:rsid w:val="00767261"/>
    <w:rsid w:val="0077111A"/>
    <w:rsid w:val="0077285E"/>
    <w:rsid w:val="0077331D"/>
    <w:rsid w:val="0077364D"/>
    <w:rsid w:val="00773BE5"/>
    <w:rsid w:val="007777C8"/>
    <w:rsid w:val="00781F1F"/>
    <w:rsid w:val="00782FD8"/>
    <w:rsid w:val="00784A47"/>
    <w:rsid w:val="00784E23"/>
    <w:rsid w:val="00786698"/>
    <w:rsid w:val="007935A6"/>
    <w:rsid w:val="0079399F"/>
    <w:rsid w:val="00795F2E"/>
    <w:rsid w:val="007A5E44"/>
    <w:rsid w:val="007A667A"/>
    <w:rsid w:val="007A67A5"/>
    <w:rsid w:val="007A6AED"/>
    <w:rsid w:val="007A7290"/>
    <w:rsid w:val="007A79A8"/>
    <w:rsid w:val="007B0140"/>
    <w:rsid w:val="007B11A7"/>
    <w:rsid w:val="007B11D6"/>
    <w:rsid w:val="007B1864"/>
    <w:rsid w:val="007B1F94"/>
    <w:rsid w:val="007B440E"/>
    <w:rsid w:val="007B4765"/>
    <w:rsid w:val="007B6BB2"/>
    <w:rsid w:val="007B7EAF"/>
    <w:rsid w:val="007C0A2C"/>
    <w:rsid w:val="007C1E08"/>
    <w:rsid w:val="007C4FE5"/>
    <w:rsid w:val="007C6F6F"/>
    <w:rsid w:val="007D09D7"/>
    <w:rsid w:val="007D0ED4"/>
    <w:rsid w:val="007D3131"/>
    <w:rsid w:val="007D63A5"/>
    <w:rsid w:val="007D6630"/>
    <w:rsid w:val="007F04A3"/>
    <w:rsid w:val="007F6FA1"/>
    <w:rsid w:val="00802091"/>
    <w:rsid w:val="008048A0"/>
    <w:rsid w:val="00810711"/>
    <w:rsid w:val="0081150C"/>
    <w:rsid w:val="00811E1B"/>
    <w:rsid w:val="0081265D"/>
    <w:rsid w:val="008206CC"/>
    <w:rsid w:val="00824FE3"/>
    <w:rsid w:val="008250E3"/>
    <w:rsid w:val="0082518A"/>
    <w:rsid w:val="008256B8"/>
    <w:rsid w:val="00832414"/>
    <w:rsid w:val="00833029"/>
    <w:rsid w:val="00834A0D"/>
    <w:rsid w:val="008358F2"/>
    <w:rsid w:val="00840F57"/>
    <w:rsid w:val="00842F9B"/>
    <w:rsid w:val="00844EB8"/>
    <w:rsid w:val="00847A1E"/>
    <w:rsid w:val="00851412"/>
    <w:rsid w:val="00857FB5"/>
    <w:rsid w:val="0086150A"/>
    <w:rsid w:val="00864E9E"/>
    <w:rsid w:val="00865283"/>
    <w:rsid w:val="008705D9"/>
    <w:rsid w:val="008708B5"/>
    <w:rsid w:val="00871F4B"/>
    <w:rsid w:val="008748C7"/>
    <w:rsid w:val="00875676"/>
    <w:rsid w:val="00875D5A"/>
    <w:rsid w:val="00876545"/>
    <w:rsid w:val="008814E3"/>
    <w:rsid w:val="00881523"/>
    <w:rsid w:val="00881773"/>
    <w:rsid w:val="0088497B"/>
    <w:rsid w:val="008863FC"/>
    <w:rsid w:val="00893FD4"/>
    <w:rsid w:val="008A07F3"/>
    <w:rsid w:val="008A14A5"/>
    <w:rsid w:val="008A35B0"/>
    <w:rsid w:val="008A5A39"/>
    <w:rsid w:val="008B089E"/>
    <w:rsid w:val="008B1541"/>
    <w:rsid w:val="008B7B96"/>
    <w:rsid w:val="008C5038"/>
    <w:rsid w:val="008C67FC"/>
    <w:rsid w:val="008C6805"/>
    <w:rsid w:val="008C69FD"/>
    <w:rsid w:val="008C7F5B"/>
    <w:rsid w:val="008D04CB"/>
    <w:rsid w:val="008D0AC0"/>
    <w:rsid w:val="008D0EC7"/>
    <w:rsid w:val="008D16E1"/>
    <w:rsid w:val="008D2456"/>
    <w:rsid w:val="008D3CEB"/>
    <w:rsid w:val="008D477B"/>
    <w:rsid w:val="008D7771"/>
    <w:rsid w:val="008E0EE1"/>
    <w:rsid w:val="008E178E"/>
    <w:rsid w:val="008F19E9"/>
    <w:rsid w:val="008F1CBC"/>
    <w:rsid w:val="008F1D6C"/>
    <w:rsid w:val="008F2F12"/>
    <w:rsid w:val="008F4224"/>
    <w:rsid w:val="008F5687"/>
    <w:rsid w:val="008F583B"/>
    <w:rsid w:val="008F599D"/>
    <w:rsid w:val="00900FF1"/>
    <w:rsid w:val="009030DD"/>
    <w:rsid w:val="00903263"/>
    <w:rsid w:val="009032D8"/>
    <w:rsid w:val="00904130"/>
    <w:rsid w:val="00912EA1"/>
    <w:rsid w:val="009158A1"/>
    <w:rsid w:val="00916619"/>
    <w:rsid w:val="009208DA"/>
    <w:rsid w:val="00921932"/>
    <w:rsid w:val="00921A9C"/>
    <w:rsid w:val="00921C88"/>
    <w:rsid w:val="0092223C"/>
    <w:rsid w:val="00931D58"/>
    <w:rsid w:val="00934EBC"/>
    <w:rsid w:val="009371B3"/>
    <w:rsid w:val="00943DB2"/>
    <w:rsid w:val="00944253"/>
    <w:rsid w:val="00944733"/>
    <w:rsid w:val="00946007"/>
    <w:rsid w:val="00946BC5"/>
    <w:rsid w:val="00946D98"/>
    <w:rsid w:val="00947E72"/>
    <w:rsid w:val="00950D25"/>
    <w:rsid w:val="00952738"/>
    <w:rsid w:val="00952C80"/>
    <w:rsid w:val="0095324A"/>
    <w:rsid w:val="00953645"/>
    <w:rsid w:val="00956B37"/>
    <w:rsid w:val="009726BF"/>
    <w:rsid w:val="0097402B"/>
    <w:rsid w:val="009748B5"/>
    <w:rsid w:val="009771CE"/>
    <w:rsid w:val="00982966"/>
    <w:rsid w:val="00984C47"/>
    <w:rsid w:val="00985441"/>
    <w:rsid w:val="0099137B"/>
    <w:rsid w:val="0099159C"/>
    <w:rsid w:val="00992543"/>
    <w:rsid w:val="00996007"/>
    <w:rsid w:val="009A0386"/>
    <w:rsid w:val="009A134B"/>
    <w:rsid w:val="009A1F5D"/>
    <w:rsid w:val="009A2870"/>
    <w:rsid w:val="009A3C11"/>
    <w:rsid w:val="009A4627"/>
    <w:rsid w:val="009A58BA"/>
    <w:rsid w:val="009A5B45"/>
    <w:rsid w:val="009B6E42"/>
    <w:rsid w:val="009B71B4"/>
    <w:rsid w:val="009C0AA3"/>
    <w:rsid w:val="009C193E"/>
    <w:rsid w:val="009D1E3E"/>
    <w:rsid w:val="009D741F"/>
    <w:rsid w:val="009E3639"/>
    <w:rsid w:val="009E68CE"/>
    <w:rsid w:val="009F1268"/>
    <w:rsid w:val="009F3B96"/>
    <w:rsid w:val="00A045BB"/>
    <w:rsid w:val="00A059E4"/>
    <w:rsid w:val="00A111C5"/>
    <w:rsid w:val="00A11B80"/>
    <w:rsid w:val="00A132E1"/>
    <w:rsid w:val="00A13672"/>
    <w:rsid w:val="00A13D35"/>
    <w:rsid w:val="00A153E3"/>
    <w:rsid w:val="00A15BA6"/>
    <w:rsid w:val="00A16912"/>
    <w:rsid w:val="00A21844"/>
    <w:rsid w:val="00A2187C"/>
    <w:rsid w:val="00A31A74"/>
    <w:rsid w:val="00A3265B"/>
    <w:rsid w:val="00A337A3"/>
    <w:rsid w:val="00A33FA2"/>
    <w:rsid w:val="00A41C8B"/>
    <w:rsid w:val="00A43550"/>
    <w:rsid w:val="00A50B38"/>
    <w:rsid w:val="00A53296"/>
    <w:rsid w:val="00A61C91"/>
    <w:rsid w:val="00A62A31"/>
    <w:rsid w:val="00A706F4"/>
    <w:rsid w:val="00A71EF4"/>
    <w:rsid w:val="00A72A13"/>
    <w:rsid w:val="00A7485A"/>
    <w:rsid w:val="00A75457"/>
    <w:rsid w:val="00A755A0"/>
    <w:rsid w:val="00A756FC"/>
    <w:rsid w:val="00A76087"/>
    <w:rsid w:val="00A769B7"/>
    <w:rsid w:val="00A775C6"/>
    <w:rsid w:val="00A82348"/>
    <w:rsid w:val="00A83C13"/>
    <w:rsid w:val="00A857E3"/>
    <w:rsid w:val="00A87B77"/>
    <w:rsid w:val="00A93F08"/>
    <w:rsid w:val="00A97E59"/>
    <w:rsid w:val="00AA0FD3"/>
    <w:rsid w:val="00AA1D85"/>
    <w:rsid w:val="00AA54F6"/>
    <w:rsid w:val="00AB0054"/>
    <w:rsid w:val="00AB0DDE"/>
    <w:rsid w:val="00AB3D3B"/>
    <w:rsid w:val="00AB7EF6"/>
    <w:rsid w:val="00AB7F28"/>
    <w:rsid w:val="00AC1D16"/>
    <w:rsid w:val="00AC31A8"/>
    <w:rsid w:val="00AC5A82"/>
    <w:rsid w:val="00AD4B25"/>
    <w:rsid w:val="00AD50FB"/>
    <w:rsid w:val="00AD731D"/>
    <w:rsid w:val="00AE3490"/>
    <w:rsid w:val="00AE3878"/>
    <w:rsid w:val="00AF3817"/>
    <w:rsid w:val="00AF7DA9"/>
    <w:rsid w:val="00B00A70"/>
    <w:rsid w:val="00B01637"/>
    <w:rsid w:val="00B02E75"/>
    <w:rsid w:val="00B0399B"/>
    <w:rsid w:val="00B046A0"/>
    <w:rsid w:val="00B04F14"/>
    <w:rsid w:val="00B0500E"/>
    <w:rsid w:val="00B05FF1"/>
    <w:rsid w:val="00B079D5"/>
    <w:rsid w:val="00B07E36"/>
    <w:rsid w:val="00B10F4E"/>
    <w:rsid w:val="00B135F9"/>
    <w:rsid w:val="00B15A81"/>
    <w:rsid w:val="00B15ACC"/>
    <w:rsid w:val="00B1739B"/>
    <w:rsid w:val="00B17ADD"/>
    <w:rsid w:val="00B23D3E"/>
    <w:rsid w:val="00B24F32"/>
    <w:rsid w:val="00B2711B"/>
    <w:rsid w:val="00B3189F"/>
    <w:rsid w:val="00B31BEB"/>
    <w:rsid w:val="00B33C24"/>
    <w:rsid w:val="00B37640"/>
    <w:rsid w:val="00B377E3"/>
    <w:rsid w:val="00B37FF3"/>
    <w:rsid w:val="00B46B4D"/>
    <w:rsid w:val="00B47D6A"/>
    <w:rsid w:val="00B536EE"/>
    <w:rsid w:val="00B55B50"/>
    <w:rsid w:val="00B57789"/>
    <w:rsid w:val="00B611C6"/>
    <w:rsid w:val="00B63515"/>
    <w:rsid w:val="00B63E62"/>
    <w:rsid w:val="00B713D6"/>
    <w:rsid w:val="00B75BDE"/>
    <w:rsid w:val="00B7633A"/>
    <w:rsid w:val="00B82EF0"/>
    <w:rsid w:val="00B85D88"/>
    <w:rsid w:val="00B86E0B"/>
    <w:rsid w:val="00B90FF7"/>
    <w:rsid w:val="00B912B7"/>
    <w:rsid w:val="00B939ED"/>
    <w:rsid w:val="00B94438"/>
    <w:rsid w:val="00BA1137"/>
    <w:rsid w:val="00BA248B"/>
    <w:rsid w:val="00BA3134"/>
    <w:rsid w:val="00BA61A6"/>
    <w:rsid w:val="00BA665E"/>
    <w:rsid w:val="00BB34A5"/>
    <w:rsid w:val="00BC524C"/>
    <w:rsid w:val="00BC5ED4"/>
    <w:rsid w:val="00BC6C31"/>
    <w:rsid w:val="00BD0933"/>
    <w:rsid w:val="00BD21E0"/>
    <w:rsid w:val="00BD4F1F"/>
    <w:rsid w:val="00BD563A"/>
    <w:rsid w:val="00BD5823"/>
    <w:rsid w:val="00BE073D"/>
    <w:rsid w:val="00BE1345"/>
    <w:rsid w:val="00BE2CDB"/>
    <w:rsid w:val="00BE6516"/>
    <w:rsid w:val="00BE7D5A"/>
    <w:rsid w:val="00BF0284"/>
    <w:rsid w:val="00BF3195"/>
    <w:rsid w:val="00BF382C"/>
    <w:rsid w:val="00C061EF"/>
    <w:rsid w:val="00C075D2"/>
    <w:rsid w:val="00C11FF1"/>
    <w:rsid w:val="00C121AB"/>
    <w:rsid w:val="00C14D4D"/>
    <w:rsid w:val="00C151BE"/>
    <w:rsid w:val="00C1562A"/>
    <w:rsid w:val="00C160B8"/>
    <w:rsid w:val="00C16211"/>
    <w:rsid w:val="00C21369"/>
    <w:rsid w:val="00C21DE5"/>
    <w:rsid w:val="00C22505"/>
    <w:rsid w:val="00C23C86"/>
    <w:rsid w:val="00C304B2"/>
    <w:rsid w:val="00C30D85"/>
    <w:rsid w:val="00C310D2"/>
    <w:rsid w:val="00C34B10"/>
    <w:rsid w:val="00C360E4"/>
    <w:rsid w:val="00C36D83"/>
    <w:rsid w:val="00C41406"/>
    <w:rsid w:val="00C444E8"/>
    <w:rsid w:val="00C445D0"/>
    <w:rsid w:val="00C44B1F"/>
    <w:rsid w:val="00C44F38"/>
    <w:rsid w:val="00C451BD"/>
    <w:rsid w:val="00C479F6"/>
    <w:rsid w:val="00C50BF5"/>
    <w:rsid w:val="00C5186E"/>
    <w:rsid w:val="00C54ED0"/>
    <w:rsid w:val="00C569A2"/>
    <w:rsid w:val="00C56B00"/>
    <w:rsid w:val="00C57AA3"/>
    <w:rsid w:val="00C609A1"/>
    <w:rsid w:val="00C634FE"/>
    <w:rsid w:val="00C65222"/>
    <w:rsid w:val="00C70578"/>
    <w:rsid w:val="00C73BA9"/>
    <w:rsid w:val="00C74B02"/>
    <w:rsid w:val="00C751B4"/>
    <w:rsid w:val="00C76F25"/>
    <w:rsid w:val="00C9224B"/>
    <w:rsid w:val="00C92546"/>
    <w:rsid w:val="00CA026A"/>
    <w:rsid w:val="00CA0CA8"/>
    <w:rsid w:val="00CA6ABB"/>
    <w:rsid w:val="00CB11FA"/>
    <w:rsid w:val="00CB28A6"/>
    <w:rsid w:val="00CB29F7"/>
    <w:rsid w:val="00CB4B7D"/>
    <w:rsid w:val="00CB51C2"/>
    <w:rsid w:val="00CC319A"/>
    <w:rsid w:val="00CD2BFA"/>
    <w:rsid w:val="00CD3D95"/>
    <w:rsid w:val="00CD533B"/>
    <w:rsid w:val="00CE17DE"/>
    <w:rsid w:val="00CE2066"/>
    <w:rsid w:val="00CE2869"/>
    <w:rsid w:val="00CE322A"/>
    <w:rsid w:val="00CE41DA"/>
    <w:rsid w:val="00CE4D8E"/>
    <w:rsid w:val="00CF2189"/>
    <w:rsid w:val="00CF2A37"/>
    <w:rsid w:val="00CF3581"/>
    <w:rsid w:val="00D036A9"/>
    <w:rsid w:val="00D06782"/>
    <w:rsid w:val="00D067D9"/>
    <w:rsid w:val="00D07C49"/>
    <w:rsid w:val="00D12DFB"/>
    <w:rsid w:val="00D21AAA"/>
    <w:rsid w:val="00D226BA"/>
    <w:rsid w:val="00D22A2B"/>
    <w:rsid w:val="00D22CFF"/>
    <w:rsid w:val="00D2355B"/>
    <w:rsid w:val="00D2415E"/>
    <w:rsid w:val="00D30632"/>
    <w:rsid w:val="00D32913"/>
    <w:rsid w:val="00D34004"/>
    <w:rsid w:val="00D34DE9"/>
    <w:rsid w:val="00D34ECC"/>
    <w:rsid w:val="00D363F4"/>
    <w:rsid w:val="00D40987"/>
    <w:rsid w:val="00D4321D"/>
    <w:rsid w:val="00D507E5"/>
    <w:rsid w:val="00D50C9F"/>
    <w:rsid w:val="00D5570C"/>
    <w:rsid w:val="00D60471"/>
    <w:rsid w:val="00D604C9"/>
    <w:rsid w:val="00D61689"/>
    <w:rsid w:val="00D61F35"/>
    <w:rsid w:val="00D626C3"/>
    <w:rsid w:val="00D6289E"/>
    <w:rsid w:val="00D6372C"/>
    <w:rsid w:val="00D64E9D"/>
    <w:rsid w:val="00D77C72"/>
    <w:rsid w:val="00D81415"/>
    <w:rsid w:val="00D83BE3"/>
    <w:rsid w:val="00D8576F"/>
    <w:rsid w:val="00D9036D"/>
    <w:rsid w:val="00D9114A"/>
    <w:rsid w:val="00D91606"/>
    <w:rsid w:val="00D943AC"/>
    <w:rsid w:val="00D962A9"/>
    <w:rsid w:val="00DB2BDA"/>
    <w:rsid w:val="00DB4B9A"/>
    <w:rsid w:val="00DC521B"/>
    <w:rsid w:val="00DC6F8F"/>
    <w:rsid w:val="00DD0FF9"/>
    <w:rsid w:val="00DD58C5"/>
    <w:rsid w:val="00DE0787"/>
    <w:rsid w:val="00DE3CA2"/>
    <w:rsid w:val="00DE55E3"/>
    <w:rsid w:val="00DE7B57"/>
    <w:rsid w:val="00DF1662"/>
    <w:rsid w:val="00DF56FC"/>
    <w:rsid w:val="00DF614E"/>
    <w:rsid w:val="00E02908"/>
    <w:rsid w:val="00E0352F"/>
    <w:rsid w:val="00E03CCC"/>
    <w:rsid w:val="00E03FAA"/>
    <w:rsid w:val="00E04B50"/>
    <w:rsid w:val="00E04E87"/>
    <w:rsid w:val="00E058F2"/>
    <w:rsid w:val="00E069C7"/>
    <w:rsid w:val="00E139BF"/>
    <w:rsid w:val="00E149CF"/>
    <w:rsid w:val="00E16FFC"/>
    <w:rsid w:val="00E207E9"/>
    <w:rsid w:val="00E229AF"/>
    <w:rsid w:val="00E248EF"/>
    <w:rsid w:val="00E252A2"/>
    <w:rsid w:val="00E26948"/>
    <w:rsid w:val="00E27AAA"/>
    <w:rsid w:val="00E301D0"/>
    <w:rsid w:val="00E30394"/>
    <w:rsid w:val="00E34ADC"/>
    <w:rsid w:val="00E431C7"/>
    <w:rsid w:val="00E44A1E"/>
    <w:rsid w:val="00E46065"/>
    <w:rsid w:val="00E47990"/>
    <w:rsid w:val="00E50B2F"/>
    <w:rsid w:val="00E522A7"/>
    <w:rsid w:val="00E54291"/>
    <w:rsid w:val="00E563D2"/>
    <w:rsid w:val="00E61048"/>
    <w:rsid w:val="00E61D9C"/>
    <w:rsid w:val="00E62000"/>
    <w:rsid w:val="00E64256"/>
    <w:rsid w:val="00E65EE9"/>
    <w:rsid w:val="00E71DD6"/>
    <w:rsid w:val="00E741F6"/>
    <w:rsid w:val="00E74DE9"/>
    <w:rsid w:val="00E81D1D"/>
    <w:rsid w:val="00E853E4"/>
    <w:rsid w:val="00E930D4"/>
    <w:rsid w:val="00EA1AF7"/>
    <w:rsid w:val="00EA4CE5"/>
    <w:rsid w:val="00EA51DC"/>
    <w:rsid w:val="00EA5A9A"/>
    <w:rsid w:val="00EA6C5B"/>
    <w:rsid w:val="00EB17F3"/>
    <w:rsid w:val="00EB1B6D"/>
    <w:rsid w:val="00EB2D6B"/>
    <w:rsid w:val="00EB3CCA"/>
    <w:rsid w:val="00EB7CA0"/>
    <w:rsid w:val="00EC00E1"/>
    <w:rsid w:val="00EC7AA4"/>
    <w:rsid w:val="00ED03E5"/>
    <w:rsid w:val="00ED04B8"/>
    <w:rsid w:val="00ED1E98"/>
    <w:rsid w:val="00ED34A2"/>
    <w:rsid w:val="00ED3C99"/>
    <w:rsid w:val="00ED5E87"/>
    <w:rsid w:val="00ED6AD2"/>
    <w:rsid w:val="00EE0098"/>
    <w:rsid w:val="00EE0764"/>
    <w:rsid w:val="00EE5127"/>
    <w:rsid w:val="00EF211F"/>
    <w:rsid w:val="00EF21CD"/>
    <w:rsid w:val="00EF6038"/>
    <w:rsid w:val="00EF75F4"/>
    <w:rsid w:val="00F0014E"/>
    <w:rsid w:val="00F003C4"/>
    <w:rsid w:val="00F013C6"/>
    <w:rsid w:val="00F0206D"/>
    <w:rsid w:val="00F03856"/>
    <w:rsid w:val="00F0434A"/>
    <w:rsid w:val="00F0568F"/>
    <w:rsid w:val="00F108D0"/>
    <w:rsid w:val="00F11614"/>
    <w:rsid w:val="00F11905"/>
    <w:rsid w:val="00F13493"/>
    <w:rsid w:val="00F153B3"/>
    <w:rsid w:val="00F16046"/>
    <w:rsid w:val="00F21840"/>
    <w:rsid w:val="00F21D1A"/>
    <w:rsid w:val="00F21DAA"/>
    <w:rsid w:val="00F24003"/>
    <w:rsid w:val="00F244FF"/>
    <w:rsid w:val="00F26CD1"/>
    <w:rsid w:val="00F316CB"/>
    <w:rsid w:val="00F31ECD"/>
    <w:rsid w:val="00F33BA3"/>
    <w:rsid w:val="00F36491"/>
    <w:rsid w:val="00F376D9"/>
    <w:rsid w:val="00F41208"/>
    <w:rsid w:val="00F417E6"/>
    <w:rsid w:val="00F430F3"/>
    <w:rsid w:val="00F44544"/>
    <w:rsid w:val="00F50842"/>
    <w:rsid w:val="00F53D63"/>
    <w:rsid w:val="00F5530E"/>
    <w:rsid w:val="00F55A08"/>
    <w:rsid w:val="00F55C1D"/>
    <w:rsid w:val="00F569A3"/>
    <w:rsid w:val="00F57B35"/>
    <w:rsid w:val="00F60B94"/>
    <w:rsid w:val="00F621FF"/>
    <w:rsid w:val="00F63012"/>
    <w:rsid w:val="00F6359F"/>
    <w:rsid w:val="00F643D9"/>
    <w:rsid w:val="00F74BBC"/>
    <w:rsid w:val="00F75939"/>
    <w:rsid w:val="00F8259E"/>
    <w:rsid w:val="00F8378F"/>
    <w:rsid w:val="00F8501C"/>
    <w:rsid w:val="00F8593A"/>
    <w:rsid w:val="00F90D4C"/>
    <w:rsid w:val="00FA2A1B"/>
    <w:rsid w:val="00FA478E"/>
    <w:rsid w:val="00FA583E"/>
    <w:rsid w:val="00FB184F"/>
    <w:rsid w:val="00FB3BD6"/>
    <w:rsid w:val="00FB456E"/>
    <w:rsid w:val="00FC0F8C"/>
    <w:rsid w:val="00FC20F3"/>
    <w:rsid w:val="00FC248C"/>
    <w:rsid w:val="00FC3640"/>
    <w:rsid w:val="00FC3BC9"/>
    <w:rsid w:val="00FC3DE0"/>
    <w:rsid w:val="00FD30F9"/>
    <w:rsid w:val="00FD3C2E"/>
    <w:rsid w:val="00FD543D"/>
    <w:rsid w:val="00FE26F2"/>
    <w:rsid w:val="00FE68D9"/>
    <w:rsid w:val="00FF76E3"/>
    <w:rsid w:val="4456212D"/>
    <w:rsid w:val="6EEA4C6E"/>
    <w:rsid w:val="725315CC"/>
    <w:rsid w:val="7CE604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C9E26A4"/>
  <w15:docId w15:val="{7D99E0B3-1E31-4EF6-B7F3-7ABF3A4BAE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 w:qFormat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2F0F19"/>
    <w:pPr>
      <w:widowControl w:val="0"/>
      <w:jc w:val="both"/>
    </w:pPr>
    <w:rPr>
      <w:rFonts w:ascii="Times New Roman" w:hAnsi="Times New Roman"/>
      <w:kern w:val="2"/>
      <w:sz w:val="21"/>
      <w:szCs w:val="22"/>
    </w:rPr>
  </w:style>
  <w:style w:type="paragraph" w:styleId="1">
    <w:name w:val="heading 1"/>
    <w:basedOn w:val="a"/>
    <w:next w:val="a"/>
    <w:link w:val="1Char"/>
    <w:uiPriority w:val="9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Char1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6">
    <w:name w:val="footnote text"/>
    <w:basedOn w:val="a"/>
    <w:link w:val="Char2"/>
    <w:uiPriority w:val="99"/>
    <w:unhideWhenUsed/>
    <w:pPr>
      <w:snapToGrid w:val="0"/>
      <w:jc w:val="left"/>
    </w:pPr>
    <w:rPr>
      <w:sz w:val="18"/>
      <w:szCs w:val="18"/>
    </w:rPr>
  </w:style>
  <w:style w:type="paragraph" w:styleId="HTML">
    <w:name w:val="HTML Preformatted"/>
    <w:basedOn w:val="a"/>
    <w:link w:val="HTMLChar"/>
    <w:uiPriority w:val="99"/>
    <w:semiHidden/>
    <w:unhideWhenUsed/>
    <w:qFormat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7">
    <w:name w:val="Hyperlink"/>
    <w:basedOn w:val="a0"/>
    <w:uiPriority w:val="99"/>
    <w:unhideWhenUsed/>
    <w:rPr>
      <w:color w:val="0000FF" w:themeColor="hyperlink"/>
      <w:u w:val="single"/>
    </w:rPr>
  </w:style>
  <w:style w:type="character" w:styleId="a8">
    <w:name w:val="footnote reference"/>
    <w:basedOn w:val="a0"/>
    <w:uiPriority w:val="99"/>
    <w:semiHidden/>
    <w:unhideWhenUsed/>
    <w:rPr>
      <w:vertAlign w:val="superscript"/>
    </w:rPr>
  </w:style>
  <w:style w:type="table" w:styleId="a9">
    <w:name w:val="Table Grid"/>
    <w:basedOn w:val="a1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har1">
    <w:name w:val="页眉 Char"/>
    <w:basedOn w:val="a0"/>
    <w:link w:val="a5"/>
    <w:uiPriority w:val="99"/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Pr>
      <w:b/>
      <w:bCs/>
      <w:kern w:val="44"/>
      <w:sz w:val="44"/>
      <w:szCs w:val="44"/>
    </w:rPr>
  </w:style>
  <w:style w:type="character" w:customStyle="1" w:styleId="Char">
    <w:name w:val="批注框文本 Char"/>
    <w:basedOn w:val="a0"/>
    <w:link w:val="a3"/>
    <w:uiPriority w:val="99"/>
    <w:semiHidden/>
    <w:rPr>
      <w:sz w:val="18"/>
      <w:szCs w:val="18"/>
    </w:rPr>
  </w:style>
  <w:style w:type="paragraph" w:customStyle="1" w:styleId="VDTableTitle">
    <w:name w:val="VD_Table_Title"/>
    <w:basedOn w:val="a"/>
    <w:next w:val="a"/>
    <w:pPr>
      <w:widowControl/>
      <w:spacing w:after="200" w:line="480" w:lineRule="auto"/>
    </w:pPr>
    <w:rPr>
      <w:rFonts w:ascii="Times" w:hAnsi="Times" w:cs="Times New Roman"/>
      <w:kern w:val="0"/>
      <w:sz w:val="24"/>
      <w:szCs w:val="20"/>
      <w:lang w:eastAsia="en-US"/>
    </w:rPr>
  </w:style>
  <w:style w:type="table" w:customStyle="1" w:styleId="2">
    <w:name w:val="网格型2"/>
    <w:basedOn w:val="a1"/>
    <w:uiPriority w:val="59"/>
    <w:rPr>
      <w:rFonts w:ascii="Calibri" w:eastAsia="Times New Roman" w:hAnsi="Calibri" w:cs="Times New Roman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har2">
    <w:name w:val="脚注文本 Char"/>
    <w:basedOn w:val="a0"/>
    <w:link w:val="a6"/>
    <w:uiPriority w:val="99"/>
    <w:rPr>
      <w:sz w:val="18"/>
      <w:szCs w:val="18"/>
    </w:rPr>
  </w:style>
  <w:style w:type="character" w:customStyle="1" w:styleId="10">
    <w:name w:val="超链接1"/>
    <w:basedOn w:val="a0"/>
    <w:uiPriority w:val="99"/>
    <w:unhideWhenUsed/>
    <w:rPr>
      <w:color w:val="0563C1"/>
      <w:u w:val="single"/>
    </w:rPr>
  </w:style>
  <w:style w:type="paragraph" w:customStyle="1" w:styleId="EndNoteBibliography">
    <w:name w:val="EndNote Bibliography"/>
    <w:basedOn w:val="a"/>
    <w:link w:val="EndNoteBibliographyChar"/>
    <w:rPr>
      <w:rFonts w:ascii="Calibri" w:hAnsi="Calibri"/>
      <w:sz w:val="20"/>
      <w:szCs w:val="21"/>
    </w:rPr>
  </w:style>
  <w:style w:type="character" w:customStyle="1" w:styleId="EndNoteBibliographyChar">
    <w:name w:val="EndNote Bibliography Char"/>
    <w:basedOn w:val="a0"/>
    <w:link w:val="EndNoteBibliography"/>
    <w:rPr>
      <w:rFonts w:ascii="Calibri" w:hAnsi="Calibri"/>
      <w:sz w:val="20"/>
      <w:szCs w:val="21"/>
    </w:rPr>
  </w:style>
  <w:style w:type="table" w:customStyle="1" w:styleId="21">
    <w:name w:val="无格式表格 21"/>
    <w:basedOn w:val="a1"/>
    <w:uiPriority w:val="42"/>
    <w:rPr>
      <w:szCs w:val="21"/>
    </w:rPr>
    <w:tblPr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EndNoteBibliographyTitle">
    <w:name w:val="EndNote Bibliography Title"/>
    <w:basedOn w:val="a"/>
    <w:link w:val="EndNoteBibliographyTitleChar"/>
    <w:pPr>
      <w:jc w:val="center"/>
    </w:pPr>
    <w:rPr>
      <w:rFonts w:ascii="Calibri" w:hAnsi="Calibri"/>
      <w:sz w:val="20"/>
      <w:szCs w:val="21"/>
    </w:rPr>
  </w:style>
  <w:style w:type="character" w:customStyle="1" w:styleId="EndNoteBibliographyTitleChar">
    <w:name w:val="EndNote Bibliography Title Char"/>
    <w:basedOn w:val="a0"/>
    <w:link w:val="EndNoteBibliographyTitle"/>
    <w:rPr>
      <w:rFonts w:ascii="Calibri" w:hAnsi="Calibri"/>
      <w:sz w:val="20"/>
      <w:szCs w:val="21"/>
    </w:rPr>
  </w:style>
  <w:style w:type="table" w:customStyle="1" w:styleId="11">
    <w:name w:val="网格型1"/>
    <w:basedOn w:val="a1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a">
    <w:name w:val="List Paragraph"/>
    <w:basedOn w:val="a"/>
    <w:uiPriority w:val="34"/>
    <w:qFormat/>
    <w:pPr>
      <w:ind w:firstLineChars="200" w:firstLine="420"/>
    </w:pPr>
  </w:style>
  <w:style w:type="character" w:customStyle="1" w:styleId="HTMLChar">
    <w:name w:val="HTML 预设格式 Char"/>
    <w:basedOn w:val="a0"/>
    <w:link w:val="HTML"/>
    <w:uiPriority w:val="99"/>
    <w:semiHidden/>
    <w:rPr>
      <w:rFonts w:ascii="宋体" w:eastAsia="宋体" w:hAnsi="宋体" w:cs="宋体"/>
      <w:kern w:val="0"/>
      <w:sz w:val="24"/>
      <w:szCs w:val="24"/>
    </w:rPr>
  </w:style>
  <w:style w:type="character" w:customStyle="1" w:styleId="12">
    <w:name w:val="不明显强调1"/>
    <w:basedOn w:val="a0"/>
    <w:uiPriority w:val="19"/>
    <w:qFormat/>
    <w:rPr>
      <w:i/>
      <w:iCs/>
      <w:color w:val="404040" w:themeColor="text1" w:themeTint="BF"/>
    </w:rPr>
  </w:style>
  <w:style w:type="character" w:styleId="ab">
    <w:name w:val="Placeholder Text"/>
    <w:basedOn w:val="a0"/>
    <w:uiPriority w:val="99"/>
    <w:semiHidden/>
    <w:rPr>
      <w:color w:val="808080"/>
    </w:rPr>
  </w:style>
  <w:style w:type="table" w:customStyle="1" w:styleId="31">
    <w:name w:val="无格式表格 31"/>
    <w:basedOn w:val="a1"/>
    <w:uiPriority w:val="43"/>
    <w:tblPr/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3">
    <w:name w:val="网格型3"/>
    <w:basedOn w:val="a1"/>
    <w:uiPriority w:val="39"/>
    <w:rPr>
      <w:szCs w:val="21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c">
    <w:name w:val="annotation reference"/>
    <w:basedOn w:val="a0"/>
    <w:uiPriority w:val="99"/>
    <w:semiHidden/>
    <w:unhideWhenUsed/>
    <w:rsid w:val="005E7156"/>
    <w:rPr>
      <w:sz w:val="21"/>
      <w:szCs w:val="21"/>
    </w:rPr>
  </w:style>
  <w:style w:type="paragraph" w:styleId="ad">
    <w:name w:val="annotation text"/>
    <w:basedOn w:val="a"/>
    <w:link w:val="Char3"/>
    <w:uiPriority w:val="99"/>
    <w:semiHidden/>
    <w:unhideWhenUsed/>
    <w:rsid w:val="005E7156"/>
    <w:pPr>
      <w:jc w:val="left"/>
    </w:pPr>
  </w:style>
  <w:style w:type="character" w:customStyle="1" w:styleId="Char3">
    <w:name w:val="批注文字 Char"/>
    <w:basedOn w:val="a0"/>
    <w:link w:val="ad"/>
    <w:uiPriority w:val="99"/>
    <w:semiHidden/>
    <w:rsid w:val="005E7156"/>
    <w:rPr>
      <w:rFonts w:ascii="Times New Roman" w:hAnsi="Times New Roman"/>
      <w:kern w:val="2"/>
      <w:sz w:val="21"/>
      <w:szCs w:val="22"/>
    </w:rPr>
  </w:style>
  <w:style w:type="paragraph" w:styleId="ae">
    <w:name w:val="annotation subject"/>
    <w:basedOn w:val="ad"/>
    <w:next w:val="ad"/>
    <w:link w:val="Char4"/>
    <w:uiPriority w:val="99"/>
    <w:semiHidden/>
    <w:unhideWhenUsed/>
    <w:rsid w:val="005E7156"/>
    <w:rPr>
      <w:b/>
      <w:bCs/>
    </w:rPr>
  </w:style>
  <w:style w:type="character" w:customStyle="1" w:styleId="Char4">
    <w:name w:val="批注主题 Char"/>
    <w:basedOn w:val="Char3"/>
    <w:link w:val="ae"/>
    <w:uiPriority w:val="99"/>
    <w:semiHidden/>
    <w:rsid w:val="005E7156"/>
    <w:rPr>
      <w:rFonts w:ascii="Times New Roman" w:hAnsi="Times New Roman"/>
      <w:b/>
      <w:bCs/>
      <w:kern w:val="2"/>
      <w:sz w:val="21"/>
      <w:szCs w:val="22"/>
    </w:rPr>
  </w:style>
  <w:style w:type="character" w:styleId="af">
    <w:name w:val="Strong"/>
    <w:basedOn w:val="a0"/>
    <w:uiPriority w:val="22"/>
    <w:qFormat/>
    <w:rsid w:val="00D067D9"/>
    <w:rPr>
      <w:b/>
      <w:bCs/>
    </w:rPr>
  </w:style>
  <w:style w:type="paragraph" w:customStyle="1" w:styleId="af0">
    <w:name w:val="普通段落"/>
    <w:basedOn w:val="a"/>
    <w:link w:val="Char5"/>
    <w:qFormat/>
    <w:rsid w:val="00C9224B"/>
    <w:pPr>
      <w:spacing w:line="360" w:lineRule="auto"/>
      <w:ind w:firstLineChars="200" w:firstLine="200"/>
    </w:pPr>
    <w:rPr>
      <w:sz w:val="24"/>
    </w:rPr>
  </w:style>
  <w:style w:type="character" w:customStyle="1" w:styleId="Char5">
    <w:name w:val="普通段落 Char"/>
    <w:basedOn w:val="a0"/>
    <w:link w:val="af0"/>
    <w:rsid w:val="00C9224B"/>
    <w:rPr>
      <w:rFonts w:ascii="Times New Roman" w:hAnsi="Times New Roman"/>
      <w:kern w:val="2"/>
      <w:sz w:val="24"/>
      <w:szCs w:val="22"/>
    </w:rPr>
  </w:style>
  <w:style w:type="paragraph" w:customStyle="1" w:styleId="af1">
    <w:name w:val="频率"/>
    <w:basedOn w:val="a"/>
    <w:link w:val="Char6"/>
    <w:qFormat/>
    <w:rsid w:val="003C0264"/>
    <w:rPr>
      <w:rFonts w:eastAsia="Times New Roman"/>
      <w:sz w:val="18"/>
    </w:rPr>
  </w:style>
  <w:style w:type="character" w:customStyle="1" w:styleId="Char6">
    <w:name w:val="频率 Char"/>
    <w:basedOn w:val="a0"/>
    <w:link w:val="af1"/>
    <w:rsid w:val="003C0264"/>
    <w:rPr>
      <w:rFonts w:ascii="Times New Roman" w:eastAsia="Times New Roman" w:hAnsi="Times New Roman"/>
      <w:kern w:val="2"/>
      <w:sz w:val="18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190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75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220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94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089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782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45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07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34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25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45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226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08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3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67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71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57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47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891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503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19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1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23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982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76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457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550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51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87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9" Type="http://schemas.openxmlformats.org/officeDocument/2006/relationships/image" Target="media/image31.png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42" Type="http://schemas.openxmlformats.org/officeDocument/2006/relationships/image" Target="media/image34.png"/><Relationship Id="rId47" Type="http://schemas.openxmlformats.org/officeDocument/2006/relationships/footer" Target="footer1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6" Type="http://schemas.openxmlformats.org/officeDocument/2006/relationships/image" Target="media/image8.png"/><Relationship Id="rId29" Type="http://schemas.openxmlformats.org/officeDocument/2006/relationships/image" Target="media/image21.png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32" Type="http://schemas.openxmlformats.org/officeDocument/2006/relationships/image" Target="media/image24.png"/><Relationship Id="rId37" Type="http://schemas.openxmlformats.org/officeDocument/2006/relationships/image" Target="media/image29.png"/><Relationship Id="rId40" Type="http://schemas.openxmlformats.org/officeDocument/2006/relationships/image" Target="media/image32.png"/><Relationship Id="rId45" Type="http://schemas.openxmlformats.org/officeDocument/2006/relationships/image" Target="media/image37.tiff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36" Type="http://schemas.openxmlformats.org/officeDocument/2006/relationships/image" Target="media/image28.png"/><Relationship Id="rId49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image" Target="media/image23.png"/><Relationship Id="rId44" Type="http://schemas.openxmlformats.org/officeDocument/2006/relationships/image" Target="media/image36.tif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35" Type="http://schemas.openxmlformats.org/officeDocument/2006/relationships/image" Target="media/image27.png"/><Relationship Id="rId43" Type="http://schemas.openxmlformats.org/officeDocument/2006/relationships/image" Target="media/image35.png"/><Relationship Id="rId48" Type="http://schemas.openxmlformats.org/officeDocument/2006/relationships/fontTable" Target="fontTable.xml"/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image" Target="media/image25.png"/><Relationship Id="rId38" Type="http://schemas.openxmlformats.org/officeDocument/2006/relationships/image" Target="media/image30.png"/><Relationship Id="rId46" Type="http://schemas.openxmlformats.org/officeDocument/2006/relationships/image" Target="media/image38.tiff"/><Relationship Id="rId20" Type="http://schemas.openxmlformats.org/officeDocument/2006/relationships/image" Target="media/image12.png"/><Relationship Id="rId41" Type="http://schemas.openxmlformats.org/officeDocument/2006/relationships/image" Target="media/image33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feng2011@ustc.edu.cn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67AB62F5-E2B7-4A51-8279-3937BA83F0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51</TotalTime>
  <Pages>29</Pages>
  <Words>8613</Words>
  <Characters>49097</Characters>
  <Application>Microsoft Office Word</Application>
  <DocSecurity>0</DocSecurity>
  <Lines>409</Lines>
  <Paragraphs>115</Paragraphs>
  <ScaleCrop>false</ScaleCrop>
  <Company/>
  <LinksUpToDate>false</LinksUpToDate>
  <CharactersWithSpaces>575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ngzhang</dc:creator>
  <cp:keywords/>
  <dc:description/>
  <cp:lastModifiedBy>Feng Zhang</cp:lastModifiedBy>
  <cp:revision>59</cp:revision>
  <dcterms:created xsi:type="dcterms:W3CDTF">2020-06-06T08:23:00Z</dcterms:created>
  <dcterms:modified xsi:type="dcterms:W3CDTF">2020-08-13T08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521</vt:lpwstr>
  </property>
</Properties>
</file>